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6EA8F" w14:textId="15A1BA5E" w:rsidR="0086372D" w:rsidRPr="00E01016" w:rsidRDefault="006D6DD5" w:rsidP="00E01016">
      <w:pPr>
        <w:spacing w:line="480" w:lineRule="auto"/>
        <w:jc w:val="both"/>
        <w:rPr>
          <w:rFonts w:ascii="Arial" w:hAnsi="Arial"/>
          <w:b/>
          <w:color w:val="000000" w:themeColor="text1"/>
          <w:sz w:val="22"/>
          <w:szCs w:val="22"/>
        </w:rPr>
      </w:pPr>
      <w:r w:rsidRPr="00E01016">
        <w:rPr>
          <w:rFonts w:ascii="Arial" w:hAnsi="Arial"/>
          <w:b/>
          <w:color w:val="000000" w:themeColor="text1"/>
          <w:sz w:val="22"/>
          <w:szCs w:val="22"/>
        </w:rPr>
        <w:t xml:space="preserve">Physiological models for </w:t>
      </w:r>
      <w:r w:rsidRPr="00E01016">
        <w:rPr>
          <w:rFonts w:ascii="Arial" w:hAnsi="Arial"/>
          <w:b/>
          <w:i/>
          <w:iCs/>
          <w:color w:val="000000" w:themeColor="text1"/>
          <w:sz w:val="22"/>
          <w:szCs w:val="22"/>
        </w:rPr>
        <w:t>in vivo</w:t>
      </w:r>
      <w:r w:rsidR="0086372D" w:rsidRPr="00E01016">
        <w:rPr>
          <w:rFonts w:ascii="Arial" w:hAnsi="Arial"/>
          <w:b/>
          <w:color w:val="000000" w:themeColor="text1"/>
          <w:sz w:val="22"/>
          <w:szCs w:val="22"/>
        </w:rPr>
        <w:t xml:space="preserve"> </w:t>
      </w:r>
      <w:r w:rsidR="00202ABC">
        <w:rPr>
          <w:rFonts w:ascii="Arial" w:hAnsi="Arial"/>
          <w:b/>
          <w:color w:val="000000" w:themeColor="text1"/>
          <w:sz w:val="22"/>
          <w:szCs w:val="22"/>
        </w:rPr>
        <w:t>imaging and targeting</w:t>
      </w:r>
      <w:r w:rsidR="00202ABC" w:rsidRPr="00E01016">
        <w:rPr>
          <w:rFonts w:ascii="Arial" w:hAnsi="Arial"/>
          <w:b/>
          <w:color w:val="000000" w:themeColor="text1"/>
          <w:sz w:val="22"/>
          <w:szCs w:val="22"/>
        </w:rPr>
        <w:t xml:space="preserve"> </w:t>
      </w:r>
      <w:r w:rsidR="00E43FF7">
        <w:rPr>
          <w:rFonts w:ascii="Arial" w:hAnsi="Arial"/>
          <w:b/>
          <w:color w:val="000000" w:themeColor="text1"/>
          <w:sz w:val="22"/>
          <w:szCs w:val="22"/>
        </w:rPr>
        <w:t>the lymphatic system</w:t>
      </w:r>
      <w:r w:rsidR="00202ABC">
        <w:rPr>
          <w:rFonts w:ascii="Arial" w:hAnsi="Arial"/>
          <w:b/>
          <w:color w:val="000000" w:themeColor="text1"/>
          <w:sz w:val="22"/>
          <w:szCs w:val="22"/>
        </w:rPr>
        <w:t xml:space="preserve">: nanoparticles and </w:t>
      </w:r>
      <w:r w:rsidR="0012173D">
        <w:rPr>
          <w:rFonts w:ascii="Arial" w:hAnsi="Arial"/>
          <w:b/>
          <w:color w:val="000000" w:themeColor="text1"/>
          <w:sz w:val="22"/>
          <w:szCs w:val="22"/>
        </w:rPr>
        <w:t xml:space="preserve">extracellular vesicles. </w:t>
      </w:r>
    </w:p>
    <w:p w14:paraId="1E9C92E0" w14:textId="177398ED" w:rsidR="0086372D" w:rsidRDefault="0086372D" w:rsidP="00E01016">
      <w:pPr>
        <w:rPr>
          <w:b/>
          <w:bCs/>
        </w:rPr>
      </w:pPr>
    </w:p>
    <w:p w14:paraId="739E5A6D" w14:textId="225B3EB3" w:rsidR="00E01016" w:rsidRPr="00B12300" w:rsidRDefault="00E01016" w:rsidP="00E01016">
      <w:pPr>
        <w:spacing w:line="480" w:lineRule="auto"/>
        <w:ind w:right="-180"/>
        <w:jc w:val="both"/>
        <w:rPr>
          <w:rFonts w:ascii="Arial" w:hAnsi="Arial"/>
          <w:color w:val="000000" w:themeColor="text1"/>
          <w:sz w:val="22"/>
          <w:szCs w:val="22"/>
          <w:lang w:val="es-ES"/>
        </w:rPr>
      </w:pPr>
      <w:r>
        <w:rPr>
          <w:rFonts w:ascii="Arial" w:hAnsi="Arial"/>
          <w:color w:val="000000" w:themeColor="text1"/>
          <w:sz w:val="22"/>
          <w:szCs w:val="22"/>
          <w:lang w:val="es-ES"/>
        </w:rPr>
        <w:t>David Olmeda</w:t>
      </w:r>
      <w:r w:rsidRPr="00A066DF">
        <w:rPr>
          <w:rFonts w:ascii="Arial" w:hAnsi="Arial"/>
          <w:color w:val="000000" w:themeColor="text1"/>
          <w:sz w:val="22"/>
          <w:szCs w:val="22"/>
          <w:vertAlign w:val="superscript"/>
          <w:lang w:val="es-ES"/>
        </w:rPr>
        <w:t>1</w:t>
      </w:r>
      <w:r w:rsidRPr="00A066DF">
        <w:rPr>
          <w:rFonts w:ascii="Arial" w:hAnsi="Arial"/>
          <w:color w:val="000000" w:themeColor="text1"/>
          <w:sz w:val="22"/>
          <w:szCs w:val="22"/>
          <w:lang w:val="es-ES"/>
        </w:rPr>
        <w:t xml:space="preserve">, </w:t>
      </w:r>
      <w:r w:rsidR="00B71B6A" w:rsidRPr="00B12300">
        <w:rPr>
          <w:rFonts w:ascii="Arial" w:hAnsi="Arial"/>
          <w:color w:val="000000" w:themeColor="text1"/>
          <w:sz w:val="22"/>
          <w:szCs w:val="22"/>
          <w:lang w:val="es-ES"/>
        </w:rPr>
        <w:t>Daniela Cerezo-Wallis</w:t>
      </w:r>
      <w:r w:rsidR="00B71B6A" w:rsidRPr="00B12300">
        <w:rPr>
          <w:rFonts w:ascii="Arial" w:hAnsi="Arial"/>
          <w:color w:val="000000" w:themeColor="text1"/>
          <w:sz w:val="22"/>
          <w:szCs w:val="22"/>
          <w:vertAlign w:val="superscript"/>
          <w:lang w:val="es-ES"/>
        </w:rPr>
        <w:t>1,</w:t>
      </w:r>
      <w:r w:rsidR="00B71B6A">
        <w:rPr>
          <w:rFonts w:ascii="Arial" w:hAnsi="Arial"/>
          <w:color w:val="000000" w:themeColor="text1"/>
          <w:sz w:val="22"/>
          <w:szCs w:val="22"/>
          <w:vertAlign w:val="superscript"/>
          <w:lang w:val="es-ES"/>
        </w:rPr>
        <w:t>2</w:t>
      </w:r>
      <w:r w:rsidRPr="00A066DF">
        <w:rPr>
          <w:rFonts w:ascii="Arial" w:hAnsi="Arial"/>
          <w:color w:val="000000" w:themeColor="text1"/>
          <w:sz w:val="22"/>
          <w:szCs w:val="22"/>
          <w:lang w:val="es-ES"/>
        </w:rPr>
        <w:t xml:space="preserve">, </w:t>
      </w:r>
      <w:r w:rsidRPr="00B12300">
        <w:rPr>
          <w:rFonts w:ascii="Arial" w:hAnsi="Arial"/>
          <w:color w:val="000000" w:themeColor="text1"/>
          <w:sz w:val="22"/>
          <w:szCs w:val="22"/>
          <w:lang w:val="es-ES"/>
        </w:rPr>
        <w:t>Elena Castellano-Sanz</w:t>
      </w:r>
      <w:r w:rsidR="00B71B6A">
        <w:rPr>
          <w:rFonts w:ascii="Arial" w:hAnsi="Arial"/>
          <w:color w:val="000000" w:themeColor="text1"/>
          <w:sz w:val="22"/>
          <w:szCs w:val="22"/>
          <w:vertAlign w:val="superscript"/>
          <w:lang w:val="es-ES"/>
        </w:rPr>
        <w:t>3</w:t>
      </w:r>
      <w:r w:rsidRPr="00A066DF">
        <w:rPr>
          <w:rFonts w:ascii="Arial" w:hAnsi="Arial"/>
          <w:color w:val="000000" w:themeColor="text1"/>
          <w:sz w:val="22"/>
          <w:szCs w:val="22"/>
          <w:lang w:val="es-ES"/>
        </w:rPr>
        <w:t xml:space="preserve">, </w:t>
      </w:r>
      <w:r w:rsidR="00811783">
        <w:rPr>
          <w:rFonts w:ascii="Arial" w:hAnsi="Arial"/>
          <w:color w:val="000000" w:themeColor="text1"/>
          <w:sz w:val="22"/>
          <w:szCs w:val="22"/>
          <w:lang w:val="es-ES"/>
        </w:rPr>
        <w:t>Susana García-Silva</w:t>
      </w:r>
      <w:r w:rsidR="00811783">
        <w:rPr>
          <w:rFonts w:ascii="Arial" w:hAnsi="Arial"/>
          <w:color w:val="000000" w:themeColor="text1"/>
          <w:sz w:val="22"/>
          <w:szCs w:val="22"/>
          <w:vertAlign w:val="superscript"/>
          <w:lang w:val="es-ES"/>
        </w:rPr>
        <w:t>3</w:t>
      </w:r>
      <w:r w:rsidR="00811783">
        <w:rPr>
          <w:rFonts w:ascii="Arial" w:hAnsi="Arial"/>
          <w:color w:val="000000" w:themeColor="text1"/>
          <w:sz w:val="22"/>
          <w:szCs w:val="22"/>
          <w:lang w:val="es-ES"/>
        </w:rPr>
        <w:t xml:space="preserve">, </w:t>
      </w:r>
      <w:r w:rsidRPr="00A066DF">
        <w:rPr>
          <w:rFonts w:ascii="Arial" w:hAnsi="Arial"/>
          <w:color w:val="000000" w:themeColor="text1"/>
          <w:sz w:val="22"/>
          <w:szCs w:val="22"/>
          <w:lang w:val="es-ES"/>
        </w:rPr>
        <w:t>Héctor Peinado</w:t>
      </w:r>
      <w:r w:rsidR="00B71B6A">
        <w:rPr>
          <w:rFonts w:ascii="Arial" w:hAnsi="Arial"/>
          <w:color w:val="000000" w:themeColor="text1"/>
          <w:sz w:val="22"/>
          <w:szCs w:val="22"/>
          <w:vertAlign w:val="superscript"/>
          <w:lang w:val="es-ES"/>
        </w:rPr>
        <w:t>3</w:t>
      </w:r>
      <w:r>
        <w:rPr>
          <w:rFonts w:ascii="Arial" w:hAnsi="Arial"/>
          <w:color w:val="000000" w:themeColor="text1"/>
          <w:sz w:val="22"/>
          <w:szCs w:val="22"/>
          <w:vertAlign w:val="superscript"/>
          <w:lang w:val="es-ES"/>
        </w:rPr>
        <w:t xml:space="preserve"> </w:t>
      </w:r>
      <w:r w:rsidRPr="00A066DF">
        <w:rPr>
          <w:rFonts w:ascii="Arial" w:hAnsi="Arial"/>
          <w:color w:val="000000" w:themeColor="text1"/>
          <w:sz w:val="22"/>
          <w:szCs w:val="22"/>
          <w:vertAlign w:val="superscript"/>
        </w:rPr>
        <w:sym w:font="Wingdings" w:char="F02A"/>
      </w:r>
      <w:r w:rsidRPr="00B12300">
        <w:rPr>
          <w:rFonts w:ascii="Arial" w:hAnsi="Arial"/>
          <w:color w:val="000000" w:themeColor="text1"/>
          <w:sz w:val="22"/>
          <w:szCs w:val="22"/>
          <w:lang w:val="es-ES"/>
        </w:rPr>
        <w:t xml:space="preserve"> and </w:t>
      </w:r>
      <w:r w:rsidR="00B71B6A" w:rsidRPr="00B12300">
        <w:rPr>
          <w:rFonts w:ascii="Arial" w:hAnsi="Arial"/>
          <w:color w:val="000000" w:themeColor="text1"/>
          <w:sz w:val="22"/>
          <w:szCs w:val="22"/>
          <w:lang w:val="es-ES"/>
        </w:rPr>
        <w:t>María S. Soengas</w:t>
      </w:r>
      <w:r>
        <w:rPr>
          <w:rFonts w:ascii="Arial" w:hAnsi="Arial"/>
          <w:color w:val="000000" w:themeColor="text1"/>
          <w:sz w:val="22"/>
          <w:szCs w:val="22"/>
          <w:vertAlign w:val="superscript"/>
          <w:lang w:val="es-ES"/>
        </w:rPr>
        <w:t xml:space="preserve">1 </w:t>
      </w:r>
      <w:r w:rsidRPr="00A066DF">
        <w:rPr>
          <w:rFonts w:ascii="Arial" w:hAnsi="Arial"/>
          <w:color w:val="000000" w:themeColor="text1"/>
          <w:sz w:val="22"/>
          <w:szCs w:val="22"/>
          <w:vertAlign w:val="superscript"/>
        </w:rPr>
        <w:sym w:font="Wingdings" w:char="F02A"/>
      </w:r>
    </w:p>
    <w:p w14:paraId="1D0003FB" w14:textId="77777777" w:rsidR="00E01016" w:rsidRPr="00A066DF" w:rsidRDefault="00E01016" w:rsidP="00E01016">
      <w:pPr>
        <w:spacing w:line="480" w:lineRule="auto"/>
        <w:ind w:right="-180"/>
        <w:jc w:val="both"/>
        <w:rPr>
          <w:rFonts w:ascii="Arial" w:hAnsi="Arial"/>
          <w:color w:val="000000" w:themeColor="text1"/>
          <w:sz w:val="22"/>
          <w:szCs w:val="22"/>
          <w:lang w:val="es-ES"/>
        </w:rPr>
      </w:pPr>
    </w:p>
    <w:p w14:paraId="24A57BBE" w14:textId="51A8E67E" w:rsidR="00E01016" w:rsidRDefault="00E01016" w:rsidP="00E01016">
      <w:pPr>
        <w:widowControl w:val="0"/>
        <w:autoSpaceDE w:val="0"/>
        <w:autoSpaceDN w:val="0"/>
        <w:adjustRightInd w:val="0"/>
        <w:spacing w:line="480" w:lineRule="auto"/>
        <w:ind w:right="-180"/>
        <w:jc w:val="both"/>
        <w:rPr>
          <w:rFonts w:ascii="Arial" w:hAnsi="Arial"/>
          <w:color w:val="000000" w:themeColor="text1"/>
          <w:sz w:val="22"/>
          <w:szCs w:val="22"/>
        </w:rPr>
      </w:pPr>
      <w:r w:rsidRPr="00A066DF">
        <w:rPr>
          <w:rFonts w:ascii="Arial" w:hAnsi="Arial"/>
          <w:color w:val="000000" w:themeColor="text1"/>
          <w:sz w:val="22"/>
          <w:szCs w:val="22"/>
          <w:vertAlign w:val="superscript"/>
        </w:rPr>
        <w:t xml:space="preserve">1 </w:t>
      </w:r>
      <w:r w:rsidR="00B71B6A">
        <w:rPr>
          <w:rFonts w:ascii="Arial" w:hAnsi="Arial"/>
          <w:color w:val="000000" w:themeColor="text1"/>
          <w:sz w:val="22"/>
          <w:szCs w:val="22"/>
        </w:rPr>
        <w:t>Melanoma</w:t>
      </w:r>
      <w:r w:rsidRPr="00A066DF">
        <w:rPr>
          <w:rFonts w:ascii="Arial" w:hAnsi="Arial"/>
          <w:color w:val="000000" w:themeColor="text1"/>
          <w:sz w:val="22"/>
          <w:szCs w:val="22"/>
        </w:rPr>
        <w:t xml:space="preserve"> Laboratory, Molecular Oncology Programme, Spanish National Cancer Research Center (CNIO), Madrid, Spain.</w:t>
      </w:r>
    </w:p>
    <w:p w14:paraId="579F439E" w14:textId="3B002C2E" w:rsidR="00B71B6A" w:rsidRDefault="00B71B6A" w:rsidP="00B71B6A">
      <w:pPr>
        <w:spacing w:line="480" w:lineRule="auto"/>
        <w:rPr>
          <w:rFonts w:ascii="Arial" w:hAnsi="Arial"/>
          <w:color w:val="000000" w:themeColor="text1"/>
          <w:sz w:val="22"/>
          <w:szCs w:val="22"/>
        </w:rPr>
      </w:pPr>
      <w:r>
        <w:rPr>
          <w:rFonts w:ascii="Arial" w:hAnsi="Arial"/>
          <w:color w:val="000000" w:themeColor="text1"/>
          <w:sz w:val="22"/>
          <w:szCs w:val="22"/>
          <w:vertAlign w:val="superscript"/>
        </w:rPr>
        <w:t>2</w:t>
      </w:r>
      <w:r w:rsidRPr="00A066DF">
        <w:rPr>
          <w:rFonts w:ascii="Arial" w:hAnsi="Arial"/>
          <w:color w:val="000000" w:themeColor="text1"/>
          <w:sz w:val="22"/>
          <w:szCs w:val="22"/>
          <w:vertAlign w:val="superscript"/>
        </w:rPr>
        <w:t xml:space="preserve"> </w:t>
      </w:r>
      <w:r w:rsidRPr="00B71B6A">
        <w:rPr>
          <w:rFonts w:ascii="Arial" w:hAnsi="Arial"/>
          <w:color w:val="000000" w:themeColor="text1"/>
          <w:sz w:val="22"/>
          <w:szCs w:val="22"/>
        </w:rPr>
        <w:t>Area of Cell &amp; Developmental Biology, Centro Nacional de Investigaciones Cardiovasculares Carlos III, Madrid, 28029, Spain</w:t>
      </w:r>
      <w:r>
        <w:rPr>
          <w:rFonts w:ascii="Arial" w:hAnsi="Arial"/>
          <w:color w:val="000000" w:themeColor="text1"/>
          <w:sz w:val="22"/>
          <w:szCs w:val="22"/>
        </w:rPr>
        <w:t>.</w:t>
      </w:r>
    </w:p>
    <w:p w14:paraId="3EC7A75C" w14:textId="4D6C2183"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r>
        <w:rPr>
          <w:rFonts w:ascii="Arial" w:hAnsi="Arial"/>
          <w:color w:val="000000" w:themeColor="text1"/>
          <w:sz w:val="22"/>
          <w:szCs w:val="22"/>
          <w:vertAlign w:val="superscript"/>
        </w:rPr>
        <w:t>3</w:t>
      </w:r>
      <w:r w:rsidRPr="00A066DF">
        <w:rPr>
          <w:rFonts w:ascii="Arial" w:hAnsi="Arial"/>
          <w:color w:val="000000" w:themeColor="text1"/>
          <w:sz w:val="22"/>
          <w:szCs w:val="22"/>
          <w:vertAlign w:val="superscript"/>
        </w:rPr>
        <w:t xml:space="preserve"> </w:t>
      </w:r>
      <w:r w:rsidRPr="00A066DF">
        <w:rPr>
          <w:rFonts w:ascii="Arial" w:hAnsi="Arial"/>
          <w:color w:val="000000" w:themeColor="text1"/>
          <w:sz w:val="22"/>
          <w:szCs w:val="22"/>
        </w:rPr>
        <w:t>Microenvironment and Metastasis Laboratory, Molecular Oncology Programme, Spanish National Cancer Research Center (CNIO), Madrid, Spain.</w:t>
      </w:r>
    </w:p>
    <w:p w14:paraId="79597427" w14:textId="77C9E7E9"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17D2DDA4" w14:textId="0F8DAA22"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48C48DC1" w14:textId="377EEFD1"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1BC30270" w14:textId="2341508A"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1BBB8D69" w14:textId="052CAF5E"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1E5061CC" w14:textId="0CC48EE0"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6BA9F0F4" w14:textId="718DA8B7" w:rsidR="00B71B6A"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628E59DB" w14:textId="77777777" w:rsidR="00B71B6A" w:rsidRPr="00A066DF" w:rsidRDefault="00B71B6A" w:rsidP="00B71B6A">
      <w:pPr>
        <w:widowControl w:val="0"/>
        <w:autoSpaceDE w:val="0"/>
        <w:autoSpaceDN w:val="0"/>
        <w:adjustRightInd w:val="0"/>
        <w:spacing w:line="480" w:lineRule="auto"/>
        <w:ind w:right="-180"/>
        <w:jc w:val="both"/>
        <w:rPr>
          <w:rFonts w:ascii="Arial" w:hAnsi="Arial"/>
          <w:color w:val="000000" w:themeColor="text1"/>
          <w:sz w:val="22"/>
          <w:szCs w:val="22"/>
        </w:rPr>
      </w:pPr>
    </w:p>
    <w:p w14:paraId="6A8B8427" w14:textId="6A0A314A" w:rsidR="00E01016" w:rsidRPr="00A066DF" w:rsidRDefault="00E01016" w:rsidP="00E01016">
      <w:pPr>
        <w:spacing w:line="480" w:lineRule="auto"/>
        <w:jc w:val="both"/>
        <w:rPr>
          <w:rFonts w:ascii="Arial" w:hAnsi="Arial"/>
          <w:color w:val="000000" w:themeColor="text1"/>
          <w:sz w:val="22"/>
          <w:szCs w:val="22"/>
        </w:rPr>
      </w:pPr>
      <w:r w:rsidRPr="00A066DF">
        <w:rPr>
          <w:rFonts w:ascii="Arial" w:hAnsi="Arial"/>
          <w:color w:val="000000" w:themeColor="text1"/>
          <w:sz w:val="22"/>
          <w:szCs w:val="22"/>
        </w:rPr>
        <w:t xml:space="preserve">Correspondence should be addressed to </w:t>
      </w:r>
      <w:hyperlink r:id="rId8" w:history="1">
        <w:r w:rsidRPr="00A066DF">
          <w:rPr>
            <w:rFonts w:ascii="Arial" w:hAnsi="Arial"/>
            <w:color w:val="000000" w:themeColor="text1"/>
            <w:sz w:val="22"/>
            <w:szCs w:val="22"/>
          </w:rPr>
          <w:t>hpeinado@cnio.es</w:t>
        </w:r>
      </w:hyperlink>
      <w:r w:rsidRPr="00A066DF">
        <w:rPr>
          <w:rFonts w:ascii="Arial" w:hAnsi="Arial"/>
          <w:color w:val="000000" w:themeColor="text1"/>
          <w:sz w:val="22"/>
          <w:szCs w:val="22"/>
        </w:rPr>
        <w:t xml:space="preserve"> or </w:t>
      </w:r>
      <w:r w:rsidR="00B71B6A" w:rsidRPr="00B71B6A">
        <w:rPr>
          <w:rFonts w:ascii="Arial" w:hAnsi="Arial"/>
          <w:color w:val="000000" w:themeColor="text1"/>
          <w:sz w:val="22"/>
          <w:szCs w:val="22"/>
        </w:rPr>
        <w:t>msoengas@cnio.es</w:t>
      </w:r>
      <w:r w:rsidR="00B71B6A">
        <w:rPr>
          <w:rFonts w:ascii="Arial" w:hAnsi="Arial"/>
          <w:color w:val="000000" w:themeColor="text1"/>
          <w:sz w:val="22"/>
          <w:szCs w:val="22"/>
        </w:rPr>
        <w:t>.</w:t>
      </w:r>
    </w:p>
    <w:p w14:paraId="0559AEB4" w14:textId="7EDD955B" w:rsidR="00E01016" w:rsidRPr="00A066DF" w:rsidRDefault="00E01016" w:rsidP="00E01016">
      <w:pPr>
        <w:spacing w:line="480" w:lineRule="auto"/>
        <w:rPr>
          <w:rFonts w:ascii="Arial" w:hAnsi="Arial"/>
          <w:color w:val="000000" w:themeColor="text1"/>
          <w:sz w:val="22"/>
          <w:szCs w:val="22"/>
        </w:rPr>
      </w:pPr>
      <w:r w:rsidRPr="00A066DF">
        <w:rPr>
          <w:rFonts w:ascii="Arial" w:hAnsi="Arial"/>
          <w:color w:val="000000" w:themeColor="text1"/>
          <w:sz w:val="22"/>
          <w:szCs w:val="22"/>
        </w:rPr>
        <w:t xml:space="preserve">Running title: </w:t>
      </w:r>
      <w:r w:rsidR="00A65D0D">
        <w:rPr>
          <w:rFonts w:ascii="Arial" w:hAnsi="Arial"/>
          <w:color w:val="000000" w:themeColor="text1"/>
          <w:sz w:val="22"/>
          <w:szCs w:val="22"/>
        </w:rPr>
        <w:t xml:space="preserve">Imaging </w:t>
      </w:r>
      <w:r w:rsidR="001151C9">
        <w:rPr>
          <w:rFonts w:ascii="Arial" w:hAnsi="Arial"/>
          <w:color w:val="000000" w:themeColor="text1"/>
          <w:sz w:val="22"/>
          <w:szCs w:val="22"/>
        </w:rPr>
        <w:t>l</w:t>
      </w:r>
      <w:r w:rsidR="00B12300">
        <w:rPr>
          <w:rFonts w:ascii="Arial" w:hAnsi="Arial"/>
          <w:color w:val="000000" w:themeColor="text1"/>
          <w:sz w:val="22"/>
          <w:szCs w:val="22"/>
        </w:rPr>
        <w:t>ymphangiogenesis</w:t>
      </w:r>
    </w:p>
    <w:p w14:paraId="5C8FDD65" w14:textId="24F18DDC" w:rsidR="00E01016" w:rsidRPr="00A066DF" w:rsidRDefault="00E01016" w:rsidP="00E01016">
      <w:pPr>
        <w:spacing w:line="480" w:lineRule="auto"/>
        <w:rPr>
          <w:rFonts w:ascii="Arial" w:hAnsi="Arial"/>
          <w:color w:val="000000" w:themeColor="text1"/>
          <w:sz w:val="22"/>
          <w:szCs w:val="22"/>
        </w:rPr>
      </w:pPr>
      <w:r w:rsidRPr="00A066DF">
        <w:rPr>
          <w:rFonts w:ascii="Arial" w:hAnsi="Arial"/>
          <w:color w:val="000000" w:themeColor="text1"/>
          <w:sz w:val="22"/>
          <w:szCs w:val="22"/>
        </w:rPr>
        <w:t xml:space="preserve">Keywords: </w:t>
      </w:r>
      <w:r w:rsidR="00A65D0D">
        <w:rPr>
          <w:rFonts w:ascii="Arial" w:hAnsi="Arial"/>
          <w:color w:val="000000" w:themeColor="text1"/>
          <w:sz w:val="22"/>
          <w:szCs w:val="22"/>
        </w:rPr>
        <w:t>L</w:t>
      </w:r>
      <w:r w:rsidRPr="00A066DF">
        <w:rPr>
          <w:rFonts w:ascii="Arial" w:hAnsi="Arial"/>
          <w:color w:val="000000" w:themeColor="text1"/>
          <w:sz w:val="22"/>
          <w:szCs w:val="22"/>
        </w:rPr>
        <w:t>ymphangiogenesis</w:t>
      </w:r>
      <w:r w:rsidR="00A65D0D">
        <w:rPr>
          <w:rFonts w:ascii="Arial" w:hAnsi="Arial"/>
          <w:color w:val="000000" w:themeColor="text1"/>
          <w:sz w:val="22"/>
          <w:szCs w:val="22"/>
        </w:rPr>
        <w:t xml:space="preserve">, </w:t>
      </w:r>
      <w:r w:rsidR="00233810">
        <w:rPr>
          <w:rFonts w:ascii="Arial" w:hAnsi="Arial"/>
          <w:color w:val="000000" w:themeColor="text1"/>
          <w:sz w:val="22"/>
          <w:szCs w:val="22"/>
        </w:rPr>
        <w:t xml:space="preserve">lymph nodes, </w:t>
      </w:r>
      <w:r w:rsidR="00A65D0D">
        <w:rPr>
          <w:rFonts w:ascii="Arial" w:hAnsi="Arial"/>
          <w:color w:val="000000" w:themeColor="text1"/>
          <w:sz w:val="22"/>
          <w:szCs w:val="22"/>
        </w:rPr>
        <w:t xml:space="preserve">imaging, probes, </w:t>
      </w:r>
      <w:r w:rsidR="00233810">
        <w:rPr>
          <w:rFonts w:ascii="Arial" w:hAnsi="Arial"/>
          <w:color w:val="000000" w:themeColor="text1"/>
          <w:sz w:val="22"/>
          <w:szCs w:val="22"/>
        </w:rPr>
        <w:t xml:space="preserve">nanomedicines, </w:t>
      </w:r>
      <w:r w:rsidR="00A65D0D">
        <w:rPr>
          <w:rFonts w:ascii="Arial" w:hAnsi="Arial"/>
          <w:color w:val="000000" w:themeColor="text1"/>
          <w:sz w:val="22"/>
          <w:szCs w:val="22"/>
        </w:rPr>
        <w:t>extracellular vesicles.</w:t>
      </w:r>
      <w:r w:rsidRPr="00A066DF">
        <w:rPr>
          <w:rFonts w:ascii="Arial" w:hAnsi="Arial"/>
          <w:b/>
          <w:color w:val="000000" w:themeColor="text1"/>
          <w:sz w:val="22"/>
          <w:szCs w:val="22"/>
        </w:rPr>
        <w:br w:type="page"/>
      </w:r>
    </w:p>
    <w:p w14:paraId="48BE8826" w14:textId="77777777" w:rsidR="00E01016" w:rsidRDefault="00E01016" w:rsidP="00B41617">
      <w:pPr>
        <w:jc w:val="center"/>
        <w:rPr>
          <w:b/>
          <w:bCs/>
        </w:rPr>
      </w:pPr>
    </w:p>
    <w:p w14:paraId="09E78418" w14:textId="77777777" w:rsidR="0086372D" w:rsidRDefault="0086372D" w:rsidP="00B41617">
      <w:pPr>
        <w:pStyle w:val="Sinespaciado"/>
        <w:ind w:left="360"/>
        <w:rPr>
          <w:b/>
          <w:bCs/>
        </w:rPr>
      </w:pPr>
    </w:p>
    <w:p w14:paraId="70949C52" w14:textId="6CE7BB0A" w:rsidR="00EE29F2" w:rsidRDefault="00AB071D" w:rsidP="00A1224B">
      <w:pPr>
        <w:pStyle w:val="Sinespaciado"/>
        <w:rPr>
          <w:b/>
          <w:bCs/>
        </w:rPr>
      </w:pPr>
      <w:r>
        <w:rPr>
          <w:b/>
          <w:bCs/>
        </w:rPr>
        <w:t>1.-ABSTRACT</w:t>
      </w:r>
    </w:p>
    <w:p w14:paraId="012EBD30" w14:textId="3CB966AA" w:rsidR="00EE29F2" w:rsidRDefault="00EE29F2" w:rsidP="00EE29F2">
      <w:pPr>
        <w:pStyle w:val="Sinespaciado"/>
        <w:ind w:left="360"/>
        <w:rPr>
          <w:b/>
          <w:bCs/>
        </w:rPr>
      </w:pPr>
    </w:p>
    <w:p w14:paraId="68F3A55C" w14:textId="48BFE424" w:rsidR="006422DF" w:rsidRDefault="006D6DD5" w:rsidP="006422DF">
      <w:pPr>
        <w:widowControl w:val="0"/>
        <w:autoSpaceDE w:val="0"/>
        <w:autoSpaceDN w:val="0"/>
        <w:adjustRightInd w:val="0"/>
        <w:spacing w:line="480" w:lineRule="auto"/>
        <w:jc w:val="both"/>
      </w:pPr>
      <w:r>
        <w:t xml:space="preserve">Imaging of the </w:t>
      </w:r>
      <w:r w:rsidR="00EE29F2">
        <w:t xml:space="preserve">lymphatic vasculature </w:t>
      </w:r>
      <w:r>
        <w:t xml:space="preserve">has gained great attention in various fields, not only because </w:t>
      </w:r>
      <w:r w:rsidR="00202ABC">
        <w:t>the tradi</w:t>
      </w:r>
      <w:r w:rsidR="00A25717">
        <w:t>t</w:t>
      </w:r>
      <w:r w:rsidR="00202ABC">
        <w:t>ional role of lymphatic ve</w:t>
      </w:r>
      <w:r w:rsidR="00A25717">
        <w:t>s</w:t>
      </w:r>
      <w:r w:rsidR="00202ABC">
        <w:t>sels</w:t>
      </w:r>
      <w:r>
        <w:t xml:space="preserve"> a</w:t>
      </w:r>
      <w:r w:rsidR="00202ABC">
        <w:t>s</w:t>
      </w:r>
      <w:r w:rsidR="00EE29F2">
        <w:t xml:space="preserve"> </w:t>
      </w:r>
      <w:r w:rsidR="00202ABC">
        <w:t xml:space="preserve">a </w:t>
      </w:r>
      <w:r w:rsidR="00EE29F2">
        <w:t xml:space="preserve">draining system </w:t>
      </w:r>
      <w:r>
        <w:t xml:space="preserve">in the body, but also for </w:t>
      </w:r>
      <w:r w:rsidR="00202ABC">
        <w:t xml:space="preserve">their implication </w:t>
      </w:r>
      <w:r>
        <w:t>in autoim</w:t>
      </w:r>
      <w:r w:rsidR="005A76F8">
        <w:t xml:space="preserve">mune diseases, organ transplant, inflammation </w:t>
      </w:r>
      <w:r>
        <w:t>and cancer</w:t>
      </w:r>
      <w:r w:rsidR="002C0484" w:rsidRPr="002C0484">
        <w:t>.</w:t>
      </w:r>
      <w:r>
        <w:t xml:space="preserve"> </w:t>
      </w:r>
      <w:r w:rsidR="00202ABC">
        <w:t>Thus, neolymphangiogenes</w:t>
      </w:r>
      <w:r w:rsidR="00CB2948">
        <w:t>is</w:t>
      </w:r>
      <w:r w:rsidR="00202ABC">
        <w:t xml:space="preserve">, or the generation of new lymphatics is typically an early event in the development of multiple tumor types, particularly </w:t>
      </w:r>
      <w:r w:rsidR="004A1E33">
        <w:t>in</w:t>
      </w:r>
      <w:r w:rsidR="00202ABC">
        <w:t xml:space="preserve"> aggressive ones such as malignant melanoma. Still, the understanding of how lymphatic endothelial cells get activated at distal (pre)metastatic niches and their implication in therapy is still unclear. </w:t>
      </w:r>
      <w:r w:rsidR="0054166C">
        <w:t xml:space="preserve">Addressing these questions is of particular interest in the </w:t>
      </w:r>
      <w:r w:rsidR="00CB2948">
        <w:t>case</w:t>
      </w:r>
      <w:r w:rsidR="0054166C">
        <w:t xml:space="preserve"> of immune modulators</w:t>
      </w:r>
      <w:r w:rsidR="00CB2948">
        <w:t xml:space="preserve"> because</w:t>
      </w:r>
      <w:r w:rsidR="0054166C">
        <w:t xml:space="preserve"> endothelial cells</w:t>
      </w:r>
      <w:r w:rsidR="005A76F8">
        <w:t xml:space="preserve"> </w:t>
      </w:r>
      <w:r w:rsidR="0054166C">
        <w:t>may favor or hal</w:t>
      </w:r>
      <w:r w:rsidR="00A25717">
        <w:t>t</w:t>
      </w:r>
      <w:r w:rsidR="0054166C">
        <w:t xml:space="preserve"> inflammatory processes depending on the</w:t>
      </w:r>
      <w:r w:rsidR="005A76F8">
        <w:t xml:space="preserve"> cellular context</w:t>
      </w:r>
      <w:r w:rsidR="00146CA8">
        <w:t>. T</w:t>
      </w:r>
      <w:r w:rsidR="005A76F8">
        <w:t xml:space="preserve">herefore, there is great interest in visualizing the lymphatic vasculature </w:t>
      </w:r>
      <w:r w:rsidR="005A76F8" w:rsidRPr="00E01016">
        <w:rPr>
          <w:i/>
          <w:iCs/>
        </w:rPr>
        <w:t>in vivo</w:t>
      </w:r>
      <w:r w:rsidR="005A76F8">
        <w:t xml:space="preserve">. </w:t>
      </w:r>
      <w:r w:rsidR="002C0484">
        <w:t>Here, we</w:t>
      </w:r>
      <w:r w:rsidR="00146CA8">
        <w:t xml:space="preserve"> </w:t>
      </w:r>
      <w:r w:rsidR="002C0484">
        <w:t>review</w:t>
      </w:r>
      <w:r w:rsidR="005A76F8">
        <w:t xml:space="preserve"> imaging tools and mouse models</w:t>
      </w:r>
      <w:r w:rsidR="00E01016">
        <w:t xml:space="preserve"> used to analyze the lymphatic vasculature </w:t>
      </w:r>
      <w:r w:rsidR="004A1E33">
        <w:t>during</w:t>
      </w:r>
      <w:r w:rsidR="00E01016">
        <w:t xml:space="preserve"> tumor </w:t>
      </w:r>
      <w:r w:rsidR="00E01016" w:rsidRPr="006422DF">
        <w:t>progression</w:t>
      </w:r>
      <w:r w:rsidR="00146CA8" w:rsidRPr="006422DF">
        <w:t xml:space="preserve">. </w:t>
      </w:r>
      <w:r w:rsidR="00E01016" w:rsidRPr="006422DF">
        <w:t>W</w:t>
      </w:r>
      <w:r w:rsidR="00146CA8" w:rsidRPr="006422DF">
        <w:t xml:space="preserve">e </w:t>
      </w:r>
      <w:r w:rsidR="00E01016" w:rsidRPr="006422DF">
        <w:t>also discuss</w:t>
      </w:r>
      <w:r w:rsidR="00A0144E">
        <w:t xml:space="preserve"> </w:t>
      </w:r>
      <w:r w:rsidR="001D2AC7">
        <w:t xml:space="preserve">therapeutic approaches based on </w:t>
      </w:r>
      <w:r w:rsidR="00A0144E">
        <w:t>nanomedicine</w:t>
      </w:r>
      <w:r w:rsidR="001D2AC7">
        <w:t>s</w:t>
      </w:r>
      <w:r w:rsidR="00A0144E">
        <w:t xml:space="preserve"> </w:t>
      </w:r>
      <w:r w:rsidR="00E43FF7">
        <w:t>to target the lymphatic system</w:t>
      </w:r>
      <w:r w:rsidR="00A0144E">
        <w:t xml:space="preserve"> and</w:t>
      </w:r>
      <w:r w:rsidR="00E01016" w:rsidRPr="006422DF">
        <w:t xml:space="preserve"> the potential use of extracellular vesicles </w:t>
      </w:r>
      <w:r w:rsidR="001D2AC7">
        <w:t>to track and target sentinel lymph nodes</w:t>
      </w:r>
      <w:r w:rsidR="006422DF" w:rsidRPr="006422DF">
        <w:t>.</w:t>
      </w:r>
      <w:r w:rsidR="00385EDC">
        <w:t xml:space="preserve"> Finally, we summarize main </w:t>
      </w:r>
      <w:r w:rsidR="001D2AC7">
        <w:t xml:space="preserve">pre-clinical </w:t>
      </w:r>
      <w:r w:rsidR="002C0484">
        <w:t>models</w:t>
      </w:r>
      <w:r w:rsidR="00385EDC">
        <w:t xml:space="preserve"> </w:t>
      </w:r>
      <w:r w:rsidR="004A1E33">
        <w:t xml:space="preserve">developed </w:t>
      </w:r>
      <w:r w:rsidR="00385EDC">
        <w:t xml:space="preserve"> to visualize the lymphatic vasculature </w:t>
      </w:r>
      <w:r w:rsidR="00385EDC" w:rsidRPr="00385EDC">
        <w:rPr>
          <w:i/>
          <w:iCs/>
        </w:rPr>
        <w:t>in vivo</w:t>
      </w:r>
      <w:r w:rsidR="004A1E33">
        <w:rPr>
          <w:i/>
          <w:iCs/>
        </w:rPr>
        <w:t>,</w:t>
      </w:r>
      <w:r w:rsidR="00385EDC">
        <w:t xml:space="preserve"> discussing their applications</w:t>
      </w:r>
      <w:r w:rsidR="0054166C">
        <w:t xml:space="preserve"> with a particular focus </w:t>
      </w:r>
      <w:r w:rsidR="004A1E33">
        <w:t>in</w:t>
      </w:r>
      <w:r w:rsidR="0054166C">
        <w:t xml:space="preserve"> metastatic melanoma</w:t>
      </w:r>
      <w:r w:rsidR="00385EDC">
        <w:t xml:space="preserve">. </w:t>
      </w:r>
    </w:p>
    <w:p w14:paraId="27CEE855" w14:textId="77777777" w:rsidR="00AB071D" w:rsidRPr="006422DF" w:rsidRDefault="00AB071D" w:rsidP="006422DF">
      <w:pPr>
        <w:widowControl w:val="0"/>
        <w:autoSpaceDE w:val="0"/>
        <w:autoSpaceDN w:val="0"/>
        <w:adjustRightInd w:val="0"/>
        <w:spacing w:line="480" w:lineRule="auto"/>
        <w:jc w:val="both"/>
      </w:pPr>
    </w:p>
    <w:p w14:paraId="27F35E4E" w14:textId="55EAF44F" w:rsidR="00AB071D" w:rsidRDefault="00AB071D" w:rsidP="00AB071D">
      <w:pPr>
        <w:pStyle w:val="Sinespaciado"/>
        <w:rPr>
          <w:b/>
          <w:bCs/>
        </w:rPr>
      </w:pPr>
      <w:r>
        <w:rPr>
          <w:b/>
          <w:bCs/>
        </w:rPr>
        <w:t>2.-INTRODUCTION</w:t>
      </w:r>
    </w:p>
    <w:p w14:paraId="31AB65C6" w14:textId="77777777" w:rsidR="00AB071D" w:rsidRDefault="00AB071D" w:rsidP="00AB071D">
      <w:pPr>
        <w:pStyle w:val="Sinespaciado"/>
        <w:rPr>
          <w:b/>
          <w:bCs/>
        </w:rPr>
      </w:pPr>
    </w:p>
    <w:p w14:paraId="78582D89" w14:textId="1F84D40B" w:rsidR="005A76F8" w:rsidRPr="00B41617" w:rsidRDefault="00AB071D" w:rsidP="006D6DD5">
      <w:pPr>
        <w:widowControl w:val="0"/>
        <w:autoSpaceDE w:val="0"/>
        <w:autoSpaceDN w:val="0"/>
        <w:adjustRightInd w:val="0"/>
        <w:spacing w:line="480" w:lineRule="auto"/>
        <w:jc w:val="both"/>
        <w:rPr>
          <w:b/>
        </w:rPr>
      </w:pPr>
      <w:r>
        <w:rPr>
          <w:b/>
        </w:rPr>
        <w:t>2.</w:t>
      </w:r>
      <w:r w:rsidR="00A72A99">
        <w:rPr>
          <w:b/>
        </w:rPr>
        <w:t>1</w:t>
      </w:r>
      <w:r w:rsidR="00146CA8" w:rsidRPr="00B41617">
        <w:rPr>
          <w:b/>
        </w:rPr>
        <w:t xml:space="preserve">. Lymphatic endothelial cells and lymphatic vessels in </w:t>
      </w:r>
      <w:r w:rsidR="00482D5A">
        <w:rPr>
          <w:b/>
        </w:rPr>
        <w:t>tissue and organ homeostasis</w:t>
      </w:r>
    </w:p>
    <w:p w14:paraId="71EDE3DB" w14:textId="54961533" w:rsidR="007A3A36" w:rsidRDefault="00EE29F2" w:rsidP="006D6DD5">
      <w:pPr>
        <w:widowControl w:val="0"/>
        <w:autoSpaceDE w:val="0"/>
        <w:autoSpaceDN w:val="0"/>
        <w:adjustRightInd w:val="0"/>
        <w:spacing w:line="480" w:lineRule="auto"/>
        <w:jc w:val="both"/>
        <w:rPr>
          <w:bCs/>
        </w:rPr>
      </w:pPr>
      <w:r>
        <w:lastRenderedPageBreak/>
        <w:t>Lymphatic</w:t>
      </w:r>
      <w:r w:rsidR="00C155A4">
        <w:t xml:space="preserve"> vessels</w:t>
      </w:r>
      <w:r>
        <w:t xml:space="preserve"> originate from progenitors in the embryonic veins, </w:t>
      </w:r>
      <w:r w:rsidR="00C155A4">
        <w:t xml:space="preserve">through a process of budding and </w:t>
      </w:r>
      <w:r w:rsidR="00426332">
        <w:t xml:space="preserve">lymphatic </w:t>
      </w:r>
      <w:r w:rsidR="00C155A4">
        <w:t xml:space="preserve">sac formation, to finally </w:t>
      </w:r>
      <w:r w:rsidR="002E37FD">
        <w:t>e</w:t>
      </w:r>
      <w:r w:rsidR="00C155A4">
        <w:t xml:space="preserve">stablish a </w:t>
      </w:r>
      <w:r>
        <w:t>specialized vessel network</w:t>
      </w:r>
      <w:r w:rsidR="0086372D">
        <w:t xml:space="preserve"> </w:t>
      </w:r>
      <w:r w:rsidR="0086372D">
        <w:fldChar w:fldCharType="begin">
          <w:fldData xml:space="preserve">PEVuZE5vdGU+PENpdGU+PEF1dGhvcj5TYWJpbjwvQXV0aG9yPjxZZWFyPjE5MDI8L1llYXI+PFJl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</w:fldData>
        </w:fldChar>
      </w:r>
      <w:r w:rsidR="008E7775">
        <w:instrText xml:space="preserve"> ADDIN EN.CITE </w:instrText>
      </w:r>
      <w:r w:rsidR="008E7775">
        <w:fldChar w:fldCharType="begin">
          <w:fldData xml:space="preserve">PEVuZE5vdGU+PENpdGU+PEF1dGhvcj5TYWJpbjwvQXV0aG9yPjxZZWFyPjE5MDI8L1llYXI+PFJl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</w:fldData>
        </w:fldChar>
      </w:r>
      <w:r w:rsidR="008E7775">
        <w:instrText xml:space="preserve"> ADDIN EN.CITE.DATA </w:instrText>
      </w:r>
      <w:r w:rsidR="008E7775">
        <w:fldChar w:fldCharType="end"/>
      </w:r>
      <w:r w:rsidR="0086372D">
        <w:fldChar w:fldCharType="separate"/>
      </w:r>
      <w:r w:rsidR="00AB071D">
        <w:rPr>
          <w:noProof/>
        </w:rPr>
        <w:t>[1, 2]</w:t>
      </w:r>
      <w:r w:rsidR="0086372D">
        <w:fldChar w:fldCharType="end"/>
      </w:r>
      <w:r>
        <w:t xml:space="preserve">. </w:t>
      </w:r>
      <w:r w:rsidR="00344050" w:rsidRPr="00344050">
        <w:t xml:space="preserve">This </w:t>
      </w:r>
      <w:r w:rsidR="00344050">
        <w:t>process</w:t>
      </w:r>
      <w:r w:rsidR="00344050" w:rsidRPr="00344050">
        <w:t xml:space="preserve"> is </w:t>
      </w:r>
      <w:r w:rsidR="00482D5A">
        <w:t xml:space="preserve">largely </w:t>
      </w:r>
      <w:r w:rsidR="00344050" w:rsidRPr="00344050">
        <w:t xml:space="preserve">mediated by </w:t>
      </w:r>
      <w:r w:rsidR="007A3A36">
        <w:t xml:space="preserve">the </w:t>
      </w:r>
      <w:r w:rsidR="00344050">
        <w:t>vascular endothelial growth factor-C (</w:t>
      </w:r>
      <w:r w:rsidR="00344050" w:rsidRPr="00344050">
        <w:t>VEGF-C</w:t>
      </w:r>
      <w:r w:rsidR="00344050">
        <w:t xml:space="preserve">) </w:t>
      </w:r>
      <w:r w:rsidR="00922363">
        <w:fldChar w:fldCharType="begin">
          <w:fldData xml:space="preserve">PEVuZE5vdGU+PENpdGU+PEF1dGhvcj5LYXJra2FpbmVuPC9BdXRob3I+PFllYXI+MjAwNDwvWWVh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</w:fldData>
        </w:fldChar>
      </w:r>
      <w:r w:rsidR="008E7775">
        <w:instrText xml:space="preserve"> ADDIN EN.CITE </w:instrText>
      </w:r>
      <w:r w:rsidR="008E7775">
        <w:fldChar w:fldCharType="begin">
          <w:fldData xml:space="preserve">PEVuZE5vdGU+PENpdGU+PEF1dGhvcj5LYXJra2FpbmVuPC9BdXRob3I+PFllYXI+MjAwNDwvWWVh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</w:fldData>
        </w:fldChar>
      </w:r>
      <w:r w:rsidR="008E7775">
        <w:instrText xml:space="preserve"> ADDIN EN.CITE.DATA </w:instrText>
      </w:r>
      <w:r w:rsidR="008E7775">
        <w:fldChar w:fldCharType="end"/>
      </w:r>
      <w:r w:rsidR="00922363">
        <w:fldChar w:fldCharType="separate"/>
      </w:r>
      <w:r w:rsidR="00AB071D">
        <w:rPr>
          <w:noProof/>
        </w:rPr>
        <w:t>[3]</w:t>
      </w:r>
      <w:r w:rsidR="00922363">
        <w:fldChar w:fldCharType="end"/>
      </w:r>
      <w:r w:rsidR="00344050" w:rsidRPr="00344050">
        <w:t>.</w:t>
      </w:r>
      <w:r w:rsidR="00344050">
        <w:t xml:space="preserve"> </w:t>
      </w:r>
      <w:r w:rsidR="00426332">
        <w:t>Compared to their embryonic progenitors</w:t>
      </w:r>
      <w:r>
        <w:t xml:space="preserve">, </w:t>
      </w:r>
      <w:r w:rsidR="005633CC">
        <w:t>lymphatic endothelial cells (</w:t>
      </w:r>
      <w:r w:rsidR="00A57C7F">
        <w:t>LECs</w:t>
      </w:r>
      <w:r w:rsidR="005633CC">
        <w:t>)</w:t>
      </w:r>
      <w:r w:rsidR="00426332">
        <w:t xml:space="preserve"> have an increased protein trafficking machinery and express specific phenotypic and molecular markers, such as </w:t>
      </w:r>
      <w:r w:rsidR="0054166C">
        <w:t xml:space="preserve">PROX1 </w:t>
      </w:r>
      <w:r w:rsidR="00426332">
        <w:t>and L</w:t>
      </w:r>
      <w:r w:rsidR="0054166C">
        <w:t>YVE</w:t>
      </w:r>
      <w:r w:rsidR="00426332">
        <w:t>1</w:t>
      </w:r>
      <w:r w:rsidR="00AF4720" w:rsidRPr="00A16127">
        <w:rPr>
          <w:b/>
        </w:rPr>
        <w:t xml:space="preserve"> (Figure 1)</w:t>
      </w:r>
      <w:r w:rsidR="00DC7CF9">
        <w:t>.</w:t>
      </w:r>
      <w:r w:rsidR="00426332">
        <w:t xml:space="preserve"> </w:t>
      </w:r>
      <w:r>
        <w:t>I</w:t>
      </w:r>
      <w:r w:rsidR="00426332">
        <w:t>n fact</w:t>
      </w:r>
      <w:r>
        <w:t xml:space="preserve">, </w:t>
      </w:r>
      <w:r w:rsidR="00344050" w:rsidRPr="00344050">
        <w:t>P</w:t>
      </w:r>
      <w:r w:rsidR="0054166C">
        <w:t>ROX</w:t>
      </w:r>
      <w:r w:rsidR="00344050">
        <w:t>1</w:t>
      </w:r>
      <w:r w:rsidR="00344050" w:rsidRPr="00344050">
        <w:t xml:space="preserve"> </w:t>
      </w:r>
      <w:r w:rsidR="00344050">
        <w:t>induction is</w:t>
      </w:r>
      <w:r w:rsidR="00344050" w:rsidRPr="00344050">
        <w:t xml:space="preserve"> </w:t>
      </w:r>
      <w:r w:rsidR="00344050">
        <w:t>sufficient to induce the differentiation into LECs</w:t>
      </w:r>
      <w:r w:rsidR="00803BA9">
        <w:t xml:space="preserve"> </w:t>
      </w:r>
      <w:r w:rsidR="00922363">
        <w:fldChar w:fldCharType="begin">
          <w:fldData xml:space="preserve">PEVuZE5vdGU+PENpdGU+PEF1dGhvcj5XaWdsZTwvQXV0aG9yPjxZZWFyPjE5OTk8L1llYXI+PFJl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</w:fldData>
        </w:fldChar>
      </w:r>
      <w:r w:rsidR="008E7775">
        <w:instrText xml:space="preserve"> ADDIN EN.CITE </w:instrText>
      </w:r>
      <w:r w:rsidR="008E7775">
        <w:fldChar w:fldCharType="begin">
          <w:fldData xml:space="preserve">PEVuZE5vdGU+PENpdGU+PEF1dGhvcj5XaWdsZTwvQXV0aG9yPjxZZWFyPjE5OTk8L1llYXI+PFJl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</w:fldData>
        </w:fldChar>
      </w:r>
      <w:r w:rsidR="008E7775">
        <w:instrText xml:space="preserve"> ADDIN EN.CITE.DATA </w:instrText>
      </w:r>
      <w:r w:rsidR="008E7775">
        <w:fldChar w:fldCharType="end"/>
      </w:r>
      <w:r w:rsidR="00922363">
        <w:fldChar w:fldCharType="separate"/>
      </w:r>
      <w:r w:rsidR="00AB071D">
        <w:rPr>
          <w:noProof/>
        </w:rPr>
        <w:t>[4, 5]</w:t>
      </w:r>
      <w:r w:rsidR="00922363">
        <w:fldChar w:fldCharType="end"/>
      </w:r>
      <w:r w:rsidR="00344050">
        <w:t xml:space="preserve">, and its expression is </w:t>
      </w:r>
      <w:r w:rsidR="00344050" w:rsidRPr="00344050">
        <w:t xml:space="preserve">essential for </w:t>
      </w:r>
      <w:r w:rsidR="007A3A36">
        <w:t>maintaining</w:t>
      </w:r>
      <w:r w:rsidR="00344050">
        <w:t xml:space="preserve"> lymphatics identity after differentiation</w:t>
      </w:r>
      <w:r w:rsidR="00A72A99">
        <w:t xml:space="preserve"> </w:t>
      </w:r>
      <w:r w:rsidR="007261F1">
        <w:fldChar w:fldCharType="begin">
          <w:fldData xml:space="preserve">PEVuZE5vdGU+PENpdGU+PEF1dGhvcj5LYW5nPC9BdXRob3I+PFllYXI+MjAxMDwvWWVhcj48UmVj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</w:fldData>
        </w:fldChar>
      </w:r>
      <w:r w:rsidR="008E7775">
        <w:instrText xml:space="preserve"> ADDIN EN.CITE </w:instrText>
      </w:r>
      <w:r w:rsidR="008E7775">
        <w:fldChar w:fldCharType="begin">
          <w:fldData xml:space="preserve">PEVuZE5vdGU+PENpdGU+PEF1dGhvcj5LYW5nPC9BdXRob3I+PFllYXI+MjAxMDwvWWVhcj48UmVj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</w:fldData>
        </w:fldChar>
      </w:r>
      <w:r w:rsidR="008E7775">
        <w:instrText xml:space="preserve"> ADDIN EN.CITE.DATA </w:instrText>
      </w:r>
      <w:r w:rsidR="008E7775">
        <w:fldChar w:fldCharType="end"/>
      </w:r>
      <w:r w:rsidR="007261F1">
        <w:fldChar w:fldCharType="separate"/>
      </w:r>
      <w:r w:rsidR="00AB071D">
        <w:rPr>
          <w:noProof/>
        </w:rPr>
        <w:t>[6]</w:t>
      </w:r>
      <w:r w:rsidR="007261F1">
        <w:fldChar w:fldCharType="end"/>
      </w:r>
      <w:r>
        <w:t>.</w:t>
      </w:r>
      <w:r w:rsidR="00DC7CF9">
        <w:t xml:space="preserve"> Apart from</w:t>
      </w:r>
      <w:r w:rsidR="00DC7CF9" w:rsidRPr="00DC7CF9">
        <w:t xml:space="preserve"> embryonic</w:t>
      </w:r>
      <w:r w:rsidR="00DC7CF9">
        <w:t xml:space="preserve"> formation, lymphatic vessels can be formed postnatally from pre-existing </w:t>
      </w:r>
      <w:r w:rsidR="0054166C">
        <w:t>precursors</w:t>
      </w:r>
      <w:r w:rsidR="0004487C">
        <w:t xml:space="preserve"> </w:t>
      </w:r>
      <w:r w:rsidR="00CB2948">
        <w:t xml:space="preserve">through </w:t>
      </w:r>
      <w:r w:rsidR="0004487C">
        <w:t xml:space="preserve">a process </w:t>
      </w:r>
      <w:r w:rsidR="0004487C" w:rsidRPr="00DC7CF9">
        <w:t xml:space="preserve">called </w:t>
      </w:r>
      <w:r w:rsidR="001151C9">
        <w:rPr>
          <w:i/>
          <w:iCs/>
        </w:rPr>
        <w:t>l</w:t>
      </w:r>
      <w:r w:rsidR="001151C9" w:rsidRPr="00A234D5">
        <w:rPr>
          <w:i/>
          <w:iCs/>
        </w:rPr>
        <w:t>ymphangiogenesis</w:t>
      </w:r>
      <w:r w:rsidR="000E468D">
        <w:t>.</w:t>
      </w:r>
      <w:r w:rsidR="007A3A36">
        <w:t xml:space="preserve"> During </w:t>
      </w:r>
      <w:r w:rsidR="001151C9">
        <w:t>lymphangiogenesis</w:t>
      </w:r>
      <w:r w:rsidR="007A3A36">
        <w:t>, t</w:t>
      </w:r>
      <w:r w:rsidR="00344050" w:rsidRPr="00344050">
        <w:t>he primary lymphati</w:t>
      </w:r>
      <w:r w:rsidR="004A1E33">
        <w:t xml:space="preserve">c networks enlarge by sprouting, a process </w:t>
      </w:r>
      <w:r w:rsidR="00A0144E">
        <w:t xml:space="preserve">mainly </w:t>
      </w:r>
      <w:r w:rsidR="00344050" w:rsidRPr="00344050">
        <w:t xml:space="preserve">induced </w:t>
      </w:r>
      <w:r w:rsidR="00A0144E">
        <w:t xml:space="preserve">through </w:t>
      </w:r>
      <w:r w:rsidR="00A0144E" w:rsidRPr="00344050">
        <w:t>VEGFR3</w:t>
      </w:r>
      <w:r w:rsidR="00344050" w:rsidRPr="00344050">
        <w:t xml:space="preserve"> </w:t>
      </w:r>
      <w:r w:rsidR="007A3A36">
        <w:t xml:space="preserve">signaling </w:t>
      </w:r>
      <w:r w:rsidR="00A0144E">
        <w:t xml:space="preserve">upon </w:t>
      </w:r>
      <w:r w:rsidR="00233810">
        <w:t xml:space="preserve">binding to its ligand </w:t>
      </w:r>
      <w:r w:rsidR="00A0144E">
        <w:t xml:space="preserve">VEGF-C </w:t>
      </w:r>
      <w:r w:rsidR="007261F1">
        <w:fldChar w:fldCharType="begin"/>
      </w:r>
      <w:r w:rsidR="008E7775">
        <w:instrText xml:space="preserve"> ADDIN EN.CITE &lt;EndNote&gt;&lt;Cite&gt;&lt;Author&gt;Alitalo&lt;/Author&gt;&lt;Year&gt;2012&lt;/Year&gt;&lt;RecNum&gt;56&lt;/RecNum&gt;&lt;DisplayText&gt;[7]&lt;/DisplayText&gt;&lt;record&gt;&lt;rec-number&gt;56&lt;/rec-number&gt;&lt;foreign-keys&gt;&lt;key app="EN" db-id="a0r2rptws9e207exv5ovwvrit9zrezdxdez2" timestamp="1605697151"&gt;56&lt;/key&gt;&lt;/foreign-keys&gt;&lt;ref-type name="Journal Article"&gt;17&lt;/ref-type&gt;&lt;contributors&gt;&lt;authors&gt;&lt;author&gt;Alitalo, A.&lt;/author&gt;&lt;author&gt;Detmar, M.&lt;/author&gt;&lt;/authors&gt;&lt;/contributors&gt;&lt;auth-address&gt;Institute of Pharmaceutical Sciences, Swiss Federal Institute of Technology, ETH Zurich, Zurich, Switzerland.&lt;/auth-address&gt;&lt;titles&gt;&lt;title&gt;Interaction of tumor cells and lymphatic vessels in cancer progression&lt;/title&gt;&lt;secondary-title&gt;Oncogene&lt;/secondary-title&gt;&lt;/titles&gt;&lt;pages&gt;4499-508&lt;/pages&gt;&lt;volume&gt;31&lt;/volume&gt;&lt;number&gt;42&lt;/number&gt;&lt;edition&gt;2011/12/20&lt;/edition&gt;&lt;keywords&gt;&lt;keyword&gt;Disease Progression&lt;/keyword&gt;&lt;keyword&gt;Humans&lt;/keyword&gt;&lt;keyword&gt;Lymph Nodes/metabolism/*pathology&lt;/keyword&gt;&lt;keyword&gt;*Lymphangiogenesis&lt;/keyword&gt;&lt;keyword&gt;Lymphatic Metastasis&lt;/keyword&gt;&lt;keyword&gt;Lymphatic Vessels/metabolism/*pathology&lt;/keyword&gt;&lt;keyword&gt;Neoplasms/metabolism/*pathology&lt;/keyword&gt;&lt;keyword&gt;Signal Transduction&lt;/keyword&gt;&lt;keyword&gt;Vascular Endothelial Growth Factor A/metabolism&lt;/keyword&gt;&lt;keyword&gt;Vascular Endothelial Growth Factor Receptor-3/metabolism&lt;/keyword&gt;&lt;/keywords&gt;&lt;dates&gt;&lt;year&gt;2012&lt;/year&gt;&lt;pub-dates&gt;&lt;date&gt;Oct 18&lt;/date&gt;&lt;/pub-dates&gt;&lt;/dates&gt;&lt;isbn&gt;1476-5594 (Electronic)&amp;#xD;0950-9232 (Linking)&lt;/isbn&gt;&lt;accession-num&gt;22179834&lt;/accession-num&gt;&lt;urls&gt;&lt;related-urls&gt;&lt;url&gt;https://www.ncbi.nlm.nih.gov/pubmed/22179834&lt;/url&gt;&lt;/related-urls&gt;&lt;/urls&gt;&lt;electronic-resource-num&gt;10.1038/onc.2011.602&lt;/electronic-resource-num&gt;&lt;/record&gt;&lt;/Cite&gt;&lt;/EndNote&gt;</w:instrText>
      </w:r>
      <w:r w:rsidR="007261F1">
        <w:fldChar w:fldCharType="separate"/>
      </w:r>
      <w:r w:rsidR="00AB071D">
        <w:rPr>
          <w:noProof/>
        </w:rPr>
        <w:t>[7]</w:t>
      </w:r>
      <w:r w:rsidR="007261F1">
        <w:fldChar w:fldCharType="end"/>
      </w:r>
      <w:r w:rsidR="00344050" w:rsidRPr="00344050">
        <w:t xml:space="preserve">. </w:t>
      </w:r>
      <w:r w:rsidR="007A3A36">
        <w:t>This process largely depend</w:t>
      </w:r>
      <w:r w:rsidR="002E37FD">
        <w:t>s</w:t>
      </w:r>
      <w:r w:rsidR="007A3A36">
        <w:t xml:space="preserve"> on </w:t>
      </w:r>
      <w:r w:rsidR="007A3A36" w:rsidRPr="005633CC">
        <w:t>fatty acid β-oxidation</w:t>
      </w:r>
      <w:r w:rsidR="00A72A99">
        <w:t xml:space="preserve"> </w:t>
      </w:r>
      <w:r w:rsidR="007261F1">
        <w:fldChar w:fldCharType="begin">
          <w:fldData xml:space="preserve">PEVuZE5vdGU+PENpdGU+PEF1dGhvcj5Xb25nPC9BdXRob3I+PFllYXI+MjAxNzwvWWVhcj48UmVj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</w:fldData>
        </w:fldChar>
      </w:r>
      <w:r w:rsidR="008E7775">
        <w:instrText xml:space="preserve"> ADDIN EN.CITE </w:instrText>
      </w:r>
      <w:r w:rsidR="008E7775">
        <w:fldChar w:fldCharType="begin">
          <w:fldData xml:space="preserve">PEVuZE5vdGU+PENpdGU+PEF1dGhvcj5Xb25nPC9BdXRob3I+PFllYXI+MjAxNzwvWWVhcj48UmVj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</w:fldData>
        </w:fldChar>
      </w:r>
      <w:r w:rsidR="008E7775">
        <w:instrText xml:space="preserve"> ADDIN EN.CITE.DATA </w:instrText>
      </w:r>
      <w:r w:rsidR="008E7775">
        <w:fldChar w:fldCharType="end"/>
      </w:r>
      <w:r w:rsidR="007261F1">
        <w:fldChar w:fldCharType="separate"/>
      </w:r>
      <w:r w:rsidR="00AB071D">
        <w:rPr>
          <w:noProof/>
        </w:rPr>
        <w:t>[8]</w:t>
      </w:r>
      <w:r w:rsidR="007261F1">
        <w:fldChar w:fldCharType="end"/>
      </w:r>
      <w:r w:rsidR="007A3A36">
        <w:t xml:space="preserve"> to increase proliferation and </w:t>
      </w:r>
      <w:r w:rsidR="00A72A99">
        <w:t xml:space="preserve">on </w:t>
      </w:r>
      <w:r w:rsidR="007A3A36">
        <w:t>PROX1 expression to maintain the metabolic and molecular signals necessary for lymphatic vessel formation during inflammatory processes</w:t>
      </w:r>
      <w:r w:rsidR="00AB071D">
        <w:t xml:space="preserve"> </w:t>
      </w:r>
      <w:r w:rsidR="00AB071D">
        <w:fldChar w:fldCharType="begin">
          <w:fldData xml:space="preserve">PEVuZE5vdGU+PENpdGU+PEF1dGhvcj5Gb2d0PC9BdXRob3I+PFllYXI+MjAwNDwvWWVhcj48UmVj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=
</w:fldData>
        </w:fldChar>
      </w:r>
      <w:r w:rsidR="008E7775">
        <w:instrText xml:space="preserve"> ADDIN EN.CITE </w:instrText>
      </w:r>
      <w:r w:rsidR="008E7775">
        <w:fldChar w:fldCharType="begin">
          <w:fldData xml:space="preserve">PEVuZE5vdGU+PENpdGU+PEF1dGhvcj5Gb2d0PC9BdXRob3I+PFllYXI+MjAwNDwvWWVhcj48UmVj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=
</w:fldData>
        </w:fldChar>
      </w:r>
      <w:r w:rsidR="008E7775">
        <w:instrText xml:space="preserve"> ADDIN EN.CITE.DATA </w:instrText>
      </w:r>
      <w:r w:rsidR="008E7775">
        <w:fldChar w:fldCharType="end"/>
      </w:r>
      <w:r w:rsidR="00AB071D">
        <w:fldChar w:fldCharType="separate"/>
      </w:r>
      <w:r w:rsidR="00AB071D">
        <w:rPr>
          <w:noProof/>
        </w:rPr>
        <w:t>[4, 9-11]</w:t>
      </w:r>
      <w:r w:rsidR="00AB071D">
        <w:fldChar w:fldCharType="end"/>
      </w:r>
      <w:r w:rsidR="007A3A36">
        <w:t xml:space="preserve">. </w:t>
      </w:r>
    </w:p>
    <w:p w14:paraId="2AB2C4DB" w14:textId="77777777" w:rsidR="007A3A36" w:rsidRDefault="007A3A36" w:rsidP="00EE29F2">
      <w:pPr>
        <w:widowControl w:val="0"/>
        <w:autoSpaceDE w:val="0"/>
        <w:autoSpaceDN w:val="0"/>
        <w:adjustRightInd w:val="0"/>
        <w:spacing w:line="480" w:lineRule="auto"/>
        <w:jc w:val="both"/>
      </w:pPr>
    </w:p>
    <w:p w14:paraId="251655F0" w14:textId="1F0B413C" w:rsidR="00BC4F25" w:rsidRDefault="00B85353" w:rsidP="006F6B36">
      <w:pPr>
        <w:widowControl w:val="0"/>
        <w:autoSpaceDE w:val="0"/>
        <w:autoSpaceDN w:val="0"/>
        <w:adjustRightInd w:val="0"/>
        <w:spacing w:line="480" w:lineRule="auto"/>
        <w:jc w:val="both"/>
      </w:pPr>
      <w:r>
        <w:t>Roles of LEC</w:t>
      </w:r>
      <w:r w:rsidR="00A57C7F">
        <w:t>s</w:t>
      </w:r>
      <w:r>
        <w:t xml:space="preserve"> in</w:t>
      </w:r>
      <w:r w:rsidR="00AA0819">
        <w:t xml:space="preserve"> immune responses</w:t>
      </w:r>
      <w:r>
        <w:t xml:space="preserve"> are complex as indicated above</w:t>
      </w:r>
      <w:r w:rsidR="00AA0819">
        <w:t xml:space="preserve">. On </w:t>
      </w:r>
      <w:r>
        <w:t xml:space="preserve">the </w:t>
      </w:r>
      <w:r w:rsidR="00AA0819">
        <w:t>one hand, lymphatics are structural and functional components of primary and secondary lymphoid tissues, where the maturation and a</w:t>
      </w:r>
      <w:r w:rsidR="004A1E33">
        <w:t>ctivation of immune cells occur</w:t>
      </w:r>
      <w:r w:rsidR="00A72A99">
        <w:t xml:space="preserve"> </w:t>
      </w:r>
      <w:r w:rsidR="00AB071D">
        <w:fldChar w:fldCharType="begin">
          <w:fldData xml:space="preserve">PEVuZE5vdGU+PENpdGU+PEF1dGhvcj5SYW5kb2xwaDwvQXV0aG9yPjxZZWFyPjIwMTc8L1llYXI+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==
</w:fldData>
        </w:fldChar>
      </w:r>
      <w:r w:rsidR="008E7775">
        <w:instrText xml:space="preserve"> ADDIN EN.CITE </w:instrText>
      </w:r>
      <w:r w:rsidR="008E7775">
        <w:fldChar w:fldCharType="begin">
          <w:fldData xml:space="preserve">PEVuZE5vdGU+PENpdGU+PEF1dGhvcj5SYW5kb2xwaDwvQXV0aG9yPjxZZWFyPjIwMTc8L1llYXI+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==
</w:fldData>
        </w:fldChar>
      </w:r>
      <w:r w:rsidR="008E7775">
        <w:instrText xml:space="preserve"> ADDIN EN.CITE.DATA </w:instrText>
      </w:r>
      <w:r w:rsidR="008E7775">
        <w:fldChar w:fldCharType="end"/>
      </w:r>
      <w:r w:rsidR="00AB071D">
        <w:fldChar w:fldCharType="separate"/>
      </w:r>
      <w:r w:rsidR="00AB071D">
        <w:rPr>
          <w:noProof/>
        </w:rPr>
        <w:t>[12, 13]</w:t>
      </w:r>
      <w:r w:rsidR="00AB071D">
        <w:fldChar w:fldCharType="end"/>
      </w:r>
      <w:r w:rsidR="00AA0819">
        <w:t xml:space="preserve">. On the other hand, LECs functions extend beyond structural roles, as they can actively participate in antigen recognition and presentation of pathogens, production of chemokines and </w:t>
      </w:r>
      <w:r w:rsidR="000C0C67">
        <w:t>cytokines</w:t>
      </w:r>
      <w:r w:rsidR="00A72A99">
        <w:t xml:space="preserve"> </w:t>
      </w:r>
      <w:r w:rsidR="00AB071D">
        <w:fldChar w:fldCharType="begin">
          <w:fldData xml:space="preserve">PEVuZE5vdGU+PENpdGU+PEF1dGhvcj5MaWFvPC9BdXRob3I+PFllYXI+MjAxNTwvWWVhcj48UmVj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==
</w:fldData>
        </w:fldChar>
      </w:r>
      <w:r w:rsidR="008E7775">
        <w:instrText xml:space="preserve"> ADDIN EN.CITE </w:instrText>
      </w:r>
      <w:r w:rsidR="008E7775">
        <w:fldChar w:fldCharType="begin">
          <w:fldData xml:space="preserve">PEVuZE5vdGU+PENpdGU+PEF1dGhvcj5MaWFvPC9BdXRob3I+PFllYXI+MjAxNTwvWWVhcj48UmVj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==
</w:fldData>
        </w:fldChar>
      </w:r>
      <w:r w:rsidR="008E7775">
        <w:instrText xml:space="preserve"> ADDIN EN.CITE.DATA </w:instrText>
      </w:r>
      <w:r w:rsidR="008E7775">
        <w:fldChar w:fldCharType="end"/>
      </w:r>
      <w:r w:rsidR="00AB071D">
        <w:fldChar w:fldCharType="separate"/>
      </w:r>
      <w:r w:rsidR="00AB071D">
        <w:rPr>
          <w:noProof/>
        </w:rPr>
        <w:t>[12, 13]</w:t>
      </w:r>
      <w:r w:rsidR="00AB071D">
        <w:fldChar w:fldCharType="end"/>
      </w:r>
      <w:r w:rsidR="00A72A99">
        <w:t xml:space="preserve">. Moreover, LECs can </w:t>
      </w:r>
      <w:r w:rsidR="000C0C67">
        <w:t>facilitate cell-cell communication with key immune cells such as dendritic cells, and favor antigen distribution and delivery throughout the body</w:t>
      </w:r>
      <w:r w:rsidR="00A72A99">
        <w:t xml:space="preserve"> </w:t>
      </w:r>
      <w:r w:rsidR="00AB071D">
        <w:fldChar w:fldCharType="begin"/>
      </w:r>
      <w:r w:rsidR="008E7775">
        <w:instrText xml:space="preserve"> ADDIN EN.CITE &lt;EndNote&gt;&lt;Cite&gt;&lt;Author&gt;Randolph&lt;/Author&gt;&lt;Year&gt;2017&lt;/Year&gt;&lt;RecNum&gt;238&lt;/RecNum&gt;&lt;DisplayText&gt;[12]&lt;/DisplayText&gt;&lt;record&gt;&lt;rec-number&gt;238&lt;/rec-number&gt;&lt;foreign-keys&gt;&lt;key app="EN" db-id="a0r2rptws9e207exv5ovwvrit9zrezdxdez2" timestamp="1612113523"&gt;238&lt;/key&gt;&lt;/foreign-keys&gt;&lt;ref-type name="Journal Article"&gt;17&lt;/ref-type&gt;&lt;contributors&gt;&lt;authors&gt;&lt;author&gt;Randolph, G. J.&lt;/author&gt;&lt;author&gt;Ivanov, S.&lt;/author&gt;&lt;author&gt;Zinselmeyer, B. H.&lt;/author&gt;&lt;author&gt;Scallan, J. P.&lt;/author&gt;&lt;/authors&gt;&lt;/contributors&gt;&lt;auth-address&gt;Department of Pathology and Immunology, Washington University School of Medicine, St. Louis, Missouri 63110; email: grandolph@path.wustl.edu.&amp;#xD;Department of Molecular Pharmacology and Physiology, University of South Florida, Tampa, Florida 33612.&lt;/auth-address&gt;&lt;titles&gt;&lt;title&gt;The Lymphatic System: Integral Roles in Immunity&lt;/title&gt;&lt;secondary-title&gt;Annu Rev Immunol&lt;/secondary-title&gt;&lt;/titles&gt;&lt;periodical&gt;&lt;full-title&gt;Annu Rev Immunol&lt;/full-title&gt;&lt;/periodical&gt;&lt;pages&gt;31-52&lt;/pages&gt;&lt;volume&gt;35&lt;/volume&gt;&lt;edition&gt;2016/11/20&lt;/edition&gt;&lt;keywords&gt;&lt;keyword&gt;Animals&lt;/keyword&gt;&lt;keyword&gt;Antigen Presentation&lt;/keyword&gt;&lt;keyword&gt;Endothelial Cells/*immunology&lt;/keyword&gt;&lt;keyword&gt;Humans&lt;/keyword&gt;&lt;keyword&gt;*Immune System&lt;/keyword&gt;&lt;keyword&gt;*Immunity&lt;/keyword&gt;&lt;keyword&gt;Lipid Metabolism&lt;/keyword&gt;&lt;keyword&gt;Lymphatic System/*immunology&lt;/keyword&gt;&lt;keyword&gt;Lymphatic Vessels/*physiology&lt;/keyword&gt;&lt;keyword&gt;*adhesion&lt;/keyword&gt;&lt;keyword&gt;*endothelium&lt;/keyword&gt;&lt;keyword&gt;*lymph&lt;/keyword&gt;&lt;keyword&gt;*lymph node&lt;/keyword&gt;&lt;keyword&gt;*migration&lt;/keyword&gt;&lt;/keywords&gt;&lt;dates&gt;&lt;year&gt;2017&lt;/year&gt;&lt;pub-dates&gt;&lt;date&gt;Apr 26&lt;/date&gt;&lt;/pub-dates&gt;&lt;/dates&gt;&lt;isbn&gt;0732-0582 (Print)&amp;#xD;0732-0582&lt;/isbn&gt;&lt;accession-num&gt;27860528&lt;/accession-num&gt;&lt;urls&gt;&lt;/urls&gt;&lt;custom2&gt;PMC5551392&lt;/custom2&gt;&lt;custom6&gt;NIHMS890943&lt;/custom6&gt;&lt;electronic-resource-num&gt;10.1146/annurev-immunol-041015-055354&lt;/electronic-resource-num&gt;&lt;remote-database-provider&gt;NLM&lt;/remote-database-provider&gt;&lt;language&gt;eng&lt;/language&gt;&lt;/record&gt;&lt;/Cite&gt;&lt;/EndNote&gt;</w:instrText>
      </w:r>
      <w:r w:rsidR="00AB071D">
        <w:fldChar w:fldCharType="separate"/>
      </w:r>
      <w:r w:rsidR="00AB071D">
        <w:rPr>
          <w:noProof/>
        </w:rPr>
        <w:t>[12]</w:t>
      </w:r>
      <w:r w:rsidR="00AB071D">
        <w:fldChar w:fldCharType="end"/>
      </w:r>
      <w:r w:rsidR="000C0C67">
        <w:t xml:space="preserve">. Overall, lymph vessels are important </w:t>
      </w:r>
      <w:r w:rsidR="00AA0819">
        <w:t>regulat</w:t>
      </w:r>
      <w:r w:rsidR="000C0C67">
        <w:t>or</w:t>
      </w:r>
      <w:r w:rsidR="009E03FD">
        <w:t>s</w:t>
      </w:r>
      <w:r w:rsidR="000C0C67">
        <w:t xml:space="preserve"> of </w:t>
      </w:r>
      <w:r w:rsidR="000C0C67">
        <w:lastRenderedPageBreak/>
        <w:t>the</w:t>
      </w:r>
      <w:r w:rsidR="00AA0819">
        <w:t xml:space="preserve"> immune activation</w:t>
      </w:r>
      <w:r w:rsidR="00A72A99">
        <w:t xml:space="preserve"> </w:t>
      </w:r>
      <w:r w:rsidR="00AB071D">
        <w:fldChar w:fldCharType="begin">
          <w:fldData xml:space="preserve">PEVuZE5vdGU+PENpdGU+PEF1dGhvcj5NYTwvQXV0aG9yPjxZZWFyPjIwMTg8L1llYXI+PFJlY051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</w:fldData>
        </w:fldChar>
      </w:r>
      <w:r w:rsidR="008E7775">
        <w:instrText xml:space="preserve"> ADDIN EN.CITE </w:instrText>
      </w:r>
      <w:r w:rsidR="008E7775">
        <w:fldChar w:fldCharType="begin">
          <w:fldData xml:space="preserve">PEVuZE5vdGU+PENpdGU+PEF1dGhvcj5NYTwvQXV0aG9yPjxZZWFyPjIwMTg8L1llYXI+PFJlY051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</w:fldData>
        </w:fldChar>
      </w:r>
      <w:r w:rsidR="008E7775">
        <w:instrText xml:space="preserve"> ADDIN EN.CITE.DATA </w:instrText>
      </w:r>
      <w:r w:rsidR="008E7775">
        <w:fldChar w:fldCharType="end"/>
      </w:r>
      <w:r w:rsidR="00AB071D">
        <w:fldChar w:fldCharType="separate"/>
      </w:r>
      <w:r w:rsidR="00AB071D">
        <w:rPr>
          <w:noProof/>
        </w:rPr>
        <w:t>[12-14]</w:t>
      </w:r>
      <w:r w:rsidR="00AB071D">
        <w:fldChar w:fldCharType="end"/>
      </w:r>
      <w:r w:rsidR="000C0C67">
        <w:t xml:space="preserve">. </w:t>
      </w:r>
    </w:p>
    <w:p w14:paraId="53AE940F" w14:textId="77777777" w:rsidR="00BC4F25" w:rsidRDefault="00BC4F25" w:rsidP="006F6B36">
      <w:pPr>
        <w:widowControl w:val="0"/>
        <w:autoSpaceDE w:val="0"/>
        <w:autoSpaceDN w:val="0"/>
        <w:adjustRightInd w:val="0"/>
        <w:spacing w:line="480" w:lineRule="auto"/>
        <w:jc w:val="both"/>
      </w:pPr>
    </w:p>
    <w:p w14:paraId="0693E80C" w14:textId="17038514" w:rsidR="00A234D5" w:rsidRDefault="00A72A99" w:rsidP="00F72FA6">
      <w:pPr>
        <w:pStyle w:val="Sinespaciado"/>
        <w:rPr>
          <w:b/>
          <w:bCs/>
        </w:rPr>
      </w:pPr>
      <w:r>
        <w:rPr>
          <w:b/>
          <w:bCs/>
        </w:rPr>
        <w:t>2</w:t>
      </w:r>
      <w:r w:rsidR="00146CA8">
        <w:rPr>
          <w:b/>
          <w:bCs/>
        </w:rPr>
        <w:t>.</w:t>
      </w:r>
      <w:r w:rsidR="00AB071D">
        <w:rPr>
          <w:b/>
          <w:bCs/>
        </w:rPr>
        <w:t xml:space="preserve">2 </w:t>
      </w:r>
      <w:r w:rsidR="00F80C6F" w:rsidRPr="00EE29F2">
        <w:rPr>
          <w:b/>
          <w:bCs/>
        </w:rPr>
        <w:t xml:space="preserve">Tumor lymphangiogenesis. </w:t>
      </w:r>
    </w:p>
    <w:p w14:paraId="11F9AB87" w14:textId="77777777" w:rsidR="00F80C6F" w:rsidRDefault="00F80C6F" w:rsidP="00F80C6F">
      <w:pPr>
        <w:pStyle w:val="Sinespaciado"/>
        <w:ind w:left="792"/>
        <w:rPr>
          <w:b/>
          <w:bCs/>
        </w:rPr>
      </w:pPr>
    </w:p>
    <w:p w14:paraId="5389038A" w14:textId="65E1191D" w:rsidR="00185048" w:rsidRDefault="00A72A99" w:rsidP="003D0D35">
      <w:pPr>
        <w:autoSpaceDE w:val="0"/>
        <w:autoSpaceDN w:val="0"/>
        <w:adjustRightInd w:val="0"/>
        <w:spacing w:line="480" w:lineRule="auto"/>
        <w:jc w:val="both"/>
      </w:pPr>
      <w:r>
        <w:rPr>
          <w:rFonts w:eastAsiaTheme="minorHAnsi"/>
          <w:color w:val="000000"/>
          <w:lang w:val="en-GB"/>
        </w:rPr>
        <w:t>An increasing number of reports has</w:t>
      </w:r>
      <w:r w:rsidR="00A234D5">
        <w:rPr>
          <w:rFonts w:eastAsiaTheme="minorHAnsi"/>
          <w:color w:val="000000"/>
          <w:lang w:val="en-GB"/>
        </w:rPr>
        <w:t xml:space="preserve"> contribute</w:t>
      </w:r>
      <w:r w:rsidR="00803BA9">
        <w:rPr>
          <w:rFonts w:eastAsiaTheme="minorHAnsi"/>
          <w:color w:val="000000"/>
          <w:lang w:val="en-GB"/>
        </w:rPr>
        <w:t>d</w:t>
      </w:r>
      <w:r w:rsidR="00A234D5">
        <w:rPr>
          <w:rFonts w:eastAsiaTheme="minorHAnsi"/>
          <w:color w:val="000000"/>
          <w:lang w:val="en-GB"/>
        </w:rPr>
        <w:t xml:space="preserve"> to the understanding of </w:t>
      </w:r>
      <w:r w:rsidR="006F6B36" w:rsidRPr="0014568F">
        <w:rPr>
          <w:rFonts w:eastAsiaTheme="minorHAnsi"/>
          <w:color w:val="000000"/>
          <w:lang w:val="en-GB"/>
        </w:rPr>
        <w:t>lymphatic vessels a</w:t>
      </w:r>
      <w:r w:rsidR="00A234D5">
        <w:rPr>
          <w:rFonts w:eastAsiaTheme="minorHAnsi"/>
          <w:color w:val="000000"/>
          <w:lang w:val="en-GB"/>
        </w:rPr>
        <w:t>s</w:t>
      </w:r>
      <w:r w:rsidR="006F6B36" w:rsidRPr="0014568F">
        <w:rPr>
          <w:rFonts w:eastAsiaTheme="minorHAnsi"/>
          <w:color w:val="000000"/>
          <w:lang w:val="en-GB"/>
        </w:rPr>
        <w:t xml:space="preserve"> </w:t>
      </w:r>
      <w:r w:rsidR="00A234D5">
        <w:rPr>
          <w:rFonts w:eastAsiaTheme="minorHAnsi"/>
          <w:color w:val="000000"/>
          <w:lang w:val="en-GB"/>
        </w:rPr>
        <w:t>adaptable</w:t>
      </w:r>
      <w:r w:rsidR="006F6B36" w:rsidRPr="0014568F">
        <w:rPr>
          <w:rFonts w:eastAsiaTheme="minorHAnsi"/>
          <w:color w:val="000000"/>
          <w:lang w:val="en-GB"/>
        </w:rPr>
        <w:t xml:space="preserve"> structures that </w:t>
      </w:r>
      <w:r w:rsidR="00A234D5">
        <w:rPr>
          <w:rFonts w:eastAsiaTheme="minorHAnsi"/>
          <w:color w:val="000000"/>
          <w:lang w:val="en-GB"/>
        </w:rPr>
        <w:t xml:space="preserve">can </w:t>
      </w:r>
      <w:r w:rsidR="006F6B36" w:rsidRPr="0014568F">
        <w:rPr>
          <w:rFonts w:eastAsiaTheme="minorHAnsi"/>
          <w:color w:val="000000"/>
          <w:lang w:val="en-GB"/>
        </w:rPr>
        <w:t xml:space="preserve">sense and respond to </w:t>
      </w:r>
      <w:r w:rsidR="00BC4F25">
        <w:rPr>
          <w:rFonts w:eastAsiaTheme="minorHAnsi"/>
          <w:color w:val="000000"/>
          <w:lang w:val="en-GB"/>
        </w:rPr>
        <w:t>their micro</w:t>
      </w:r>
      <w:r w:rsidR="006F6B36" w:rsidRPr="0014568F">
        <w:rPr>
          <w:rFonts w:eastAsiaTheme="minorHAnsi"/>
          <w:color w:val="000000"/>
          <w:lang w:val="en-GB"/>
        </w:rPr>
        <w:t>environment</w:t>
      </w:r>
      <w:r w:rsidR="00A234D5">
        <w:rPr>
          <w:rFonts w:eastAsiaTheme="minorHAnsi"/>
          <w:color w:val="000000"/>
          <w:lang w:val="en-GB"/>
        </w:rPr>
        <w:t xml:space="preserve"> and </w:t>
      </w:r>
      <w:r w:rsidR="00BC4F25">
        <w:rPr>
          <w:rFonts w:eastAsiaTheme="minorHAnsi"/>
          <w:color w:val="000000"/>
          <w:lang w:val="en-GB"/>
        </w:rPr>
        <w:t xml:space="preserve">to </w:t>
      </w:r>
      <w:r w:rsidR="00A234D5">
        <w:rPr>
          <w:rFonts w:eastAsiaTheme="minorHAnsi"/>
          <w:color w:val="000000"/>
          <w:lang w:val="en-GB"/>
        </w:rPr>
        <w:t>exogenous stimuli</w:t>
      </w:r>
      <w:r>
        <w:rPr>
          <w:rFonts w:eastAsiaTheme="minorHAnsi"/>
          <w:color w:val="000000"/>
          <w:lang w:val="en-GB"/>
        </w:rPr>
        <w:t xml:space="preserve"> </w:t>
      </w:r>
      <w:r w:rsidR="00AB071D">
        <w:rPr>
          <w:rFonts w:eastAsiaTheme="minorHAnsi"/>
          <w:color w:val="000000"/>
          <w:lang w:val="en-GB"/>
        </w:rPr>
        <w:fldChar w:fldCharType="begin"/>
      </w:r>
      <w:r w:rsidR="008E7775">
        <w:rPr>
          <w:rFonts w:eastAsiaTheme="minorHAnsi"/>
          <w:color w:val="000000"/>
          <w:lang w:val="en-GB"/>
        </w:rPr>
        <w:instrText xml:space="preserve"> ADDIN EN.CITE &lt;EndNote&gt;&lt;Cite&gt;&lt;Author&gt;Ma&lt;/Author&gt;&lt;Year&gt;2018&lt;/Year&gt;&lt;RecNum&gt;68&lt;/RecNum&gt;&lt;DisplayText&gt;[14]&lt;/DisplayText&gt;&lt;record&gt;&lt;rec-number&gt;68&lt;/rec-number&gt;&lt;foreign-keys&gt;&lt;key app="EN" db-id="a0r2rptws9e207exv5ovwvrit9zrezdxdez2" timestamp="1605697907"&gt;68&lt;/key&gt;&lt;/foreign-keys&gt;&lt;ref-type name="Journal Article"&gt;17&lt;/ref-type&gt;&lt;contributors&gt;&lt;authors&gt;&lt;author&gt;Ma, Q.&lt;/author&gt;&lt;author&gt;Dieterich, L. C.&lt;/author&gt;&lt;author&gt;Detmar, M.&lt;/author&gt;&lt;/authors&gt;&lt;/contributors&gt;&lt;auth-address&gt;Institute of Pharmaceutical Sciences, Swiss Federal Institute of Technology, ETH Zurich, 8093 Zurich, Switzerland.&amp;#xD;Institute of Pharmaceutical Sciences, Swiss Federal Institute of Technology, ETH Zurich, 8093 Zurich, Switzerland. Electronic address: michael.detmar@pharma.ethz.ch.&lt;/auth-address&gt;&lt;titles&gt;&lt;title&gt;Multiple roles of lymphatic vessels in tumor progression&lt;/title&gt;&lt;secondary-title&gt;Curr Opin Immunol&lt;/secondary-title&gt;&lt;/titles&gt;&lt;pages&gt;7-12&lt;/pages&gt;&lt;volume&gt;53&lt;/volume&gt;&lt;edition&gt;2018/04/02&lt;/edition&gt;&lt;keywords&gt;&lt;keyword&gt;Animals&lt;/keyword&gt;&lt;keyword&gt;Antigen Presentation&lt;/keyword&gt;&lt;keyword&gt;Antigens, Neoplasm/immunology&lt;/keyword&gt;&lt;keyword&gt;*Carcinogenesis&lt;/keyword&gt;&lt;keyword&gt;Humans&lt;/keyword&gt;&lt;keyword&gt;Lymphangiogenesis&lt;/keyword&gt;&lt;keyword&gt;*Lymphatic Metastasis&lt;/keyword&gt;&lt;keyword&gt;Lymphatic Vessels/*physiology&lt;/keyword&gt;&lt;keyword&gt;Neoplastic Stem Cells/*physiology&lt;/keyword&gt;&lt;keyword&gt;Stem Cell Niche/*physiology&lt;/keyword&gt;&lt;/keywords&gt;&lt;dates&gt;&lt;year&gt;2018&lt;/year&gt;&lt;pub-dates&gt;&lt;date&gt;Aug&lt;/date&gt;&lt;/pub-dates&gt;&lt;/dates&gt;&lt;isbn&gt;0952-7915&lt;/isbn&gt;&lt;accession-num&gt;29605736&lt;/accession-num&gt;&lt;urls&gt;&lt;/urls&gt;&lt;electronic-resource-num&gt;10.1016/j.coi.2018.03.018&lt;/electronic-resource-num&gt;&lt;remote-database-provider&gt;NLM&lt;/remote-database-provider&gt;&lt;language&gt;eng&lt;/language&gt;&lt;/record&gt;&lt;/Cite&gt;&lt;/EndNote&gt;</w:instrText>
      </w:r>
      <w:r w:rsidR="00AB071D">
        <w:rPr>
          <w:rFonts w:eastAsiaTheme="minorHAnsi"/>
          <w:color w:val="000000"/>
          <w:lang w:val="en-GB"/>
        </w:rPr>
        <w:fldChar w:fldCharType="separate"/>
      </w:r>
      <w:r w:rsidR="00AB071D">
        <w:rPr>
          <w:rFonts w:eastAsiaTheme="minorHAnsi"/>
          <w:noProof/>
          <w:color w:val="000000"/>
          <w:lang w:val="en-GB"/>
        </w:rPr>
        <w:t>[14]</w:t>
      </w:r>
      <w:r w:rsidR="00AB071D">
        <w:rPr>
          <w:rFonts w:eastAsiaTheme="minorHAnsi"/>
          <w:color w:val="000000"/>
          <w:lang w:val="en-GB"/>
        </w:rPr>
        <w:fldChar w:fldCharType="end"/>
      </w:r>
      <w:r w:rsidR="00A234D5">
        <w:rPr>
          <w:rFonts w:eastAsiaTheme="minorHAnsi"/>
          <w:color w:val="000000"/>
          <w:lang w:val="en-GB"/>
        </w:rPr>
        <w:t xml:space="preserve">. </w:t>
      </w:r>
      <w:r w:rsidR="00BC4F25">
        <w:rPr>
          <w:rFonts w:eastAsiaTheme="minorHAnsi"/>
          <w:color w:val="000000"/>
          <w:lang w:val="en-GB"/>
        </w:rPr>
        <w:t xml:space="preserve">In cancer, </w:t>
      </w:r>
      <w:r w:rsidR="00BC4F25">
        <w:t>l</w:t>
      </w:r>
      <w:r w:rsidR="00F80C6F">
        <w:t>ymphatic vessels are an important route for tumor cell escape and metastasis</w:t>
      </w:r>
      <w:r w:rsidR="00803BA9">
        <w:t xml:space="preserve"> </w:t>
      </w:r>
      <w:r w:rsidR="007D041E">
        <w:fldChar w:fldCharType="begin">
          <w:fldData xml:space="preserve">PEVuZE5vdGU+PENpdGU+PEF1dGhvcj5TdGFja2VyPC9BdXRob3I+PFllYXI+MjAxNDwvWWVhcj48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</w:fldData>
        </w:fldChar>
      </w:r>
      <w:r w:rsidR="008E7775">
        <w:instrText xml:space="preserve"> ADDIN EN.CITE </w:instrText>
      </w:r>
      <w:r w:rsidR="008E7775">
        <w:fldChar w:fldCharType="begin">
          <w:fldData xml:space="preserve">PEVuZE5vdGU+PENpdGU+PEF1dGhvcj5TdGFja2VyPC9BdXRob3I+PFllYXI+MjAxNDwvWWVhcj48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</w:fldData>
        </w:fldChar>
      </w:r>
      <w:r w:rsidR="008E7775">
        <w:instrText xml:space="preserve"> ADDIN EN.CITE.DATA </w:instrText>
      </w:r>
      <w:r w:rsidR="008E7775">
        <w:fldChar w:fldCharType="end"/>
      </w:r>
      <w:r w:rsidR="007D041E">
        <w:fldChar w:fldCharType="separate"/>
      </w:r>
      <w:r w:rsidR="00AB071D">
        <w:rPr>
          <w:noProof/>
        </w:rPr>
        <w:t>[15, 16]</w:t>
      </w:r>
      <w:r w:rsidR="007D041E">
        <w:fldChar w:fldCharType="end"/>
      </w:r>
      <w:r w:rsidR="00F80C6F">
        <w:t xml:space="preserve">. </w:t>
      </w:r>
      <w:r w:rsidR="00965F62">
        <w:t>In particular, c</w:t>
      </w:r>
      <w:r w:rsidR="00965F62" w:rsidRPr="00240B59">
        <w:t xml:space="preserve">linical </w:t>
      </w:r>
      <w:r w:rsidR="008E2B0E" w:rsidRPr="00240B59">
        <w:t>and pathological observations suggest that for</w:t>
      </w:r>
      <w:r w:rsidR="008E2B0E">
        <w:t xml:space="preserve"> </w:t>
      </w:r>
      <w:r w:rsidR="008E2B0E" w:rsidRPr="00240B59">
        <w:t>many</w:t>
      </w:r>
      <w:r w:rsidR="008E2B0E">
        <w:t xml:space="preserve"> </w:t>
      </w:r>
      <w:r w:rsidR="008E2B0E" w:rsidRPr="00240B59">
        <w:t>type</w:t>
      </w:r>
      <w:r w:rsidR="00965F62">
        <w:t>s</w:t>
      </w:r>
      <w:r w:rsidR="008E2B0E" w:rsidRPr="00240B59">
        <w:t xml:space="preserve"> of </w:t>
      </w:r>
      <w:r w:rsidR="008E2B0E">
        <w:t xml:space="preserve">solid </w:t>
      </w:r>
      <w:r w:rsidR="008E2B0E" w:rsidRPr="00240B59">
        <w:t>cancers</w:t>
      </w:r>
      <w:r w:rsidR="003D0D35">
        <w:t xml:space="preserve">, such </w:t>
      </w:r>
      <w:r w:rsidR="003057C2">
        <w:t xml:space="preserve">as </w:t>
      </w:r>
      <w:r>
        <w:t xml:space="preserve">those in the </w:t>
      </w:r>
      <w:r w:rsidR="003D0D35" w:rsidRPr="003D0D35">
        <w:t>skin, breast</w:t>
      </w:r>
      <w:r w:rsidR="003D0D35">
        <w:t>, colon</w:t>
      </w:r>
      <w:r w:rsidR="003D0D35" w:rsidRPr="003D0D35">
        <w:t xml:space="preserve"> and lung </w:t>
      </w:r>
      <w:r w:rsidR="007D041E">
        <w:fldChar w:fldCharType="begin"/>
      </w:r>
      <w:r w:rsidR="008E7775">
        <w:instrText xml:space="preserve"> ADDIN EN.CITE &lt;EndNote&gt;&lt;Cite&gt;&lt;Author&gt;Ma&lt;/Author&gt;&lt;Year&gt;2018&lt;/Year&gt;&lt;RecNum&gt;68&lt;/RecNum&gt;&lt;DisplayText&gt;[14]&lt;/DisplayText&gt;&lt;record&gt;&lt;rec-number&gt;68&lt;/rec-number&gt;&lt;foreign-keys&gt;&lt;key app="EN" db-id="a0r2rptws9e207exv5ovwvrit9zrezdxdez2" timestamp="1605697907"&gt;68&lt;/key&gt;&lt;/foreign-keys&gt;&lt;ref-type name="Journal Article"&gt;17&lt;/ref-type&gt;&lt;contributors&gt;&lt;authors&gt;&lt;author&gt;Ma, Q.&lt;/author&gt;&lt;author&gt;Dieterich, L. C.&lt;/author&gt;&lt;author&gt;Detmar, M.&lt;/author&gt;&lt;/authors&gt;&lt;/contributors&gt;&lt;auth-address&gt;Institute of Pharmaceutical Sciences, Swiss Federal Institute of Technology, ETH Zurich, 8093 Zurich, Switzerland.&amp;#xD;Institute of Pharmaceutical Sciences, Swiss Federal Institute of Technology, ETH Zurich, 8093 Zurich, Switzerland. Electronic address: michael.detmar@pharma.ethz.ch.&lt;/auth-address&gt;&lt;titles&gt;&lt;title&gt;Multiple roles of lymphatic vessels in tumor progression&lt;/title&gt;&lt;secondary-title&gt;Curr Opin Immunol&lt;/secondary-title&gt;&lt;/titles&gt;&lt;pages&gt;7-12&lt;/pages&gt;&lt;volume&gt;53&lt;/volume&gt;&lt;edition&gt;2018/04/02&lt;/edition&gt;&lt;keywords&gt;&lt;keyword&gt;Animals&lt;/keyword&gt;&lt;keyword&gt;Antigen Presentation&lt;/keyword&gt;&lt;keyword&gt;Antigens, Neoplasm/immunology&lt;/keyword&gt;&lt;keyword&gt;*Carcinogenesis&lt;/keyword&gt;&lt;keyword&gt;Humans&lt;/keyword&gt;&lt;keyword&gt;Lymphangiogenesis&lt;/keyword&gt;&lt;keyword&gt;*Lymphatic Metastasis&lt;/keyword&gt;&lt;keyword&gt;Lymphatic Vessels/*physiology&lt;/keyword&gt;&lt;keyword&gt;Neoplastic Stem Cells/*physiology&lt;/keyword&gt;&lt;keyword&gt;Stem Cell Niche/*physiology&lt;/keyword&gt;&lt;/keywords&gt;&lt;dates&gt;&lt;year&gt;2018&lt;/year&gt;&lt;pub-dates&gt;&lt;date&gt;Aug&lt;/date&gt;&lt;/pub-dates&gt;&lt;/dates&gt;&lt;isbn&gt;0952-7915&lt;/isbn&gt;&lt;accession-num&gt;29605736&lt;/accession-num&gt;&lt;urls&gt;&lt;/urls&gt;&lt;electronic-resource-num&gt;10.1016/j.coi.2018.03.018&lt;/electronic-resource-num&gt;&lt;remote-database-provider&gt;NLM&lt;/remote-database-provider&gt;&lt;language&gt;eng&lt;/language&gt;&lt;/record&gt;&lt;/Cite&gt;&lt;/EndNote&gt;</w:instrText>
      </w:r>
      <w:r w:rsidR="007D041E">
        <w:fldChar w:fldCharType="separate"/>
      </w:r>
      <w:r w:rsidR="00AB071D">
        <w:rPr>
          <w:noProof/>
        </w:rPr>
        <w:t>[14]</w:t>
      </w:r>
      <w:r w:rsidR="007D041E">
        <w:fldChar w:fldCharType="end"/>
      </w:r>
      <w:r w:rsidR="008E2B0E" w:rsidRPr="00240B59">
        <w:t xml:space="preserve">, transport of tumor cells via lymphatics is the most common </w:t>
      </w:r>
      <w:r>
        <w:t>route</w:t>
      </w:r>
      <w:r w:rsidRPr="00240B59">
        <w:t xml:space="preserve"> </w:t>
      </w:r>
      <w:r w:rsidR="008E2B0E" w:rsidRPr="00240B59">
        <w:t>of initial dissemination, with</w:t>
      </w:r>
      <w:r w:rsidR="0087571B">
        <w:t xml:space="preserve"> spreading</w:t>
      </w:r>
      <w:r w:rsidR="008E2B0E" w:rsidRPr="00240B59">
        <w:t xml:space="preserve"> patterns via afferent lymphatics following routes of natural drainage</w:t>
      </w:r>
      <w:r>
        <w:t>, as well a</w:t>
      </w:r>
      <w:r w:rsidR="004A1E33">
        <w:t>s</w:t>
      </w:r>
      <w:r>
        <w:t xml:space="preserve"> newly-generated lymphatic vessels</w:t>
      </w:r>
      <w:r w:rsidR="002A77EB">
        <w:t xml:space="preserve"> </w:t>
      </w:r>
      <w:r w:rsidR="00AB071D">
        <w:rPr>
          <w:rFonts w:eastAsiaTheme="minorHAnsi"/>
          <w:color w:val="000000"/>
          <w:lang w:val="en-GB"/>
        </w:rPr>
        <w:fldChar w:fldCharType="begin">
          <w:fldData xml:space="preserve">PEVuZE5vdGU+PENpdGU+PEF1dGhvcj5NYTwvQXV0aG9yPjxZZWFyPjIwMTg8L1llYXI+PFJlY051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</w:fldData>
        </w:fldChar>
      </w:r>
      <w:r w:rsidR="008E7775">
        <w:rPr>
          <w:rFonts w:eastAsiaTheme="minorHAnsi"/>
          <w:color w:val="000000"/>
          <w:lang w:val="en-GB"/>
        </w:rPr>
        <w:instrText xml:space="preserve"> ADDIN EN.CITE </w:instrText>
      </w:r>
      <w:r w:rsidR="008E7775">
        <w:rPr>
          <w:rFonts w:eastAsiaTheme="minorHAnsi"/>
          <w:color w:val="000000"/>
          <w:lang w:val="en-GB"/>
        </w:rPr>
        <w:fldChar w:fldCharType="begin">
          <w:fldData xml:space="preserve">PEVuZE5vdGU+PENpdGU+PEF1dGhvcj5NYTwvQXV0aG9yPjxZZWFyPjIwMTg8L1llYXI+PFJlY051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</w:fldData>
        </w:fldChar>
      </w:r>
      <w:r w:rsidR="008E7775">
        <w:rPr>
          <w:rFonts w:eastAsiaTheme="minorHAnsi"/>
          <w:color w:val="000000"/>
          <w:lang w:val="en-GB"/>
        </w:rPr>
        <w:instrText xml:space="preserve"> ADDIN EN.CITE.DATA </w:instrText>
      </w:r>
      <w:r w:rsidR="008E7775">
        <w:rPr>
          <w:rFonts w:eastAsiaTheme="minorHAnsi"/>
          <w:color w:val="000000"/>
          <w:lang w:val="en-GB"/>
        </w:rPr>
      </w:r>
      <w:r w:rsidR="008E7775">
        <w:rPr>
          <w:rFonts w:eastAsiaTheme="minorHAnsi"/>
          <w:color w:val="000000"/>
          <w:lang w:val="en-GB"/>
        </w:rPr>
        <w:fldChar w:fldCharType="end"/>
      </w:r>
      <w:r w:rsidR="00AB071D">
        <w:rPr>
          <w:rFonts w:eastAsiaTheme="minorHAnsi"/>
          <w:color w:val="000000"/>
          <w:lang w:val="en-GB"/>
        </w:rPr>
      </w:r>
      <w:r w:rsidR="00AB071D">
        <w:rPr>
          <w:rFonts w:eastAsiaTheme="minorHAnsi"/>
          <w:color w:val="000000"/>
          <w:lang w:val="en-GB"/>
        </w:rPr>
        <w:fldChar w:fldCharType="separate"/>
      </w:r>
      <w:r w:rsidR="00AB071D">
        <w:rPr>
          <w:rFonts w:eastAsiaTheme="minorHAnsi"/>
          <w:noProof/>
          <w:color w:val="000000"/>
          <w:lang w:val="en-GB"/>
        </w:rPr>
        <w:t>[14, 17]</w:t>
      </w:r>
      <w:r w:rsidR="00AB071D">
        <w:rPr>
          <w:rFonts w:eastAsiaTheme="minorHAnsi"/>
          <w:color w:val="000000"/>
          <w:lang w:val="en-GB"/>
        </w:rPr>
        <w:fldChar w:fldCharType="end"/>
      </w:r>
      <w:r w:rsidR="008E2B0E" w:rsidRPr="00240B59">
        <w:t>.</w:t>
      </w:r>
      <w:r w:rsidR="003D0D35">
        <w:t xml:space="preserve"> </w:t>
      </w:r>
      <w:r w:rsidR="004A1E33">
        <w:t>Bidirectional effects between tumor cells and</w:t>
      </w:r>
      <w:r w:rsidR="00526951">
        <w:t xml:space="preserve"> lymphatic vessels </w:t>
      </w:r>
      <w:r w:rsidR="004A1E33">
        <w:t xml:space="preserve">result in a secretome </w:t>
      </w:r>
      <w:r w:rsidR="00526951">
        <w:t>that facilitate</w:t>
      </w:r>
      <w:r w:rsidR="004A1E33">
        <w:t>s</w:t>
      </w:r>
      <w:r w:rsidR="00526951">
        <w:t xml:space="preserve"> </w:t>
      </w:r>
      <w:r w:rsidR="0054166C">
        <w:t>the</w:t>
      </w:r>
      <w:r w:rsidR="00526951">
        <w:t xml:space="preserve"> transmigration</w:t>
      </w:r>
      <w:r w:rsidR="0054166C">
        <w:t xml:space="preserve"> of cancer cells and their</w:t>
      </w:r>
      <w:r w:rsidR="00526951">
        <w:t xml:space="preserve"> directional homing and seeding into distal organs</w:t>
      </w:r>
      <w:r w:rsidR="00803BA9">
        <w:t xml:space="preserve"> </w:t>
      </w:r>
      <w:r w:rsidR="007D041E">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 </w:instrText>
      </w:r>
      <w:r w:rsidR="008E7775">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DATA </w:instrText>
      </w:r>
      <w:r w:rsidR="008E7775">
        <w:fldChar w:fldCharType="end"/>
      </w:r>
      <w:r w:rsidR="007D041E">
        <w:fldChar w:fldCharType="separate"/>
      </w:r>
      <w:r w:rsidR="00AB071D">
        <w:rPr>
          <w:noProof/>
        </w:rPr>
        <w:t>[18]</w:t>
      </w:r>
      <w:r w:rsidR="007D041E">
        <w:fldChar w:fldCharType="end"/>
      </w:r>
      <w:r w:rsidR="00526951">
        <w:t xml:space="preserve">. </w:t>
      </w:r>
      <w:r w:rsidR="001E5BD6">
        <w:t>In</w:t>
      </w:r>
      <w:r w:rsidR="00185048">
        <w:t>deed</w:t>
      </w:r>
      <w:r w:rsidR="001E5BD6">
        <w:t xml:space="preserve">, </w:t>
      </w:r>
      <w:r w:rsidR="004A1E33">
        <w:t xml:space="preserve">interactions of </w:t>
      </w:r>
      <w:r w:rsidR="001E5BD6">
        <w:t xml:space="preserve">LECs </w:t>
      </w:r>
      <w:r w:rsidR="004A1E33">
        <w:t>with</w:t>
      </w:r>
      <w:r w:rsidR="001E5BD6">
        <w:t xml:space="preserve"> hyaluronan-expressing cancer cells, or the modulation of the C</w:t>
      </w:r>
      <w:r w:rsidR="004A1E33">
        <w:t>XCL12/CXCR4 and the CCL21/CCR7 signaling cascades are examples of</w:t>
      </w:r>
      <w:r w:rsidR="001E5BD6">
        <w:t xml:space="preserve"> </w:t>
      </w:r>
      <w:r w:rsidR="004A1E33">
        <w:t>cell-cell communications between LECs and malignant cells</w:t>
      </w:r>
      <w:r w:rsidR="00803BA9">
        <w:t xml:space="preserve"> </w:t>
      </w:r>
      <w:r w:rsidR="007D041E">
        <w:fldChar w:fldCharType="begin">
          <w:fldData xml:space="preserve">PEVuZE5vdGU+PENpdGU+PEF1dGhvcj5NdWxsZXI8L0F1dGhvcj48WWVhcj4yMDAxPC9ZZWFyPjxS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</w:fldData>
        </w:fldChar>
      </w:r>
      <w:r w:rsidR="008E7775">
        <w:instrText xml:space="preserve"> ADDIN EN.CITE </w:instrText>
      </w:r>
      <w:r w:rsidR="008E7775">
        <w:fldChar w:fldCharType="begin">
          <w:fldData xml:space="preserve">PEVuZE5vdGU+PENpdGU+PEF1dGhvcj5NdWxsZXI8L0F1dGhvcj48WWVhcj4yMDAxPC9ZZWFyPjxS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</w:fldData>
        </w:fldChar>
      </w:r>
      <w:r w:rsidR="008E7775">
        <w:instrText xml:space="preserve"> ADDIN EN.CITE.DATA </w:instrText>
      </w:r>
      <w:r w:rsidR="008E7775">
        <w:fldChar w:fldCharType="end"/>
      </w:r>
      <w:r w:rsidR="007D041E">
        <w:fldChar w:fldCharType="separate"/>
      </w:r>
      <w:r w:rsidR="00AB071D">
        <w:rPr>
          <w:noProof/>
        </w:rPr>
        <w:t>[19-21]</w:t>
      </w:r>
      <w:r w:rsidR="007D041E">
        <w:fldChar w:fldCharType="end"/>
      </w:r>
      <w:r w:rsidR="001E5BD6">
        <w:t xml:space="preserve">. </w:t>
      </w:r>
      <w:r w:rsidR="004A1E33">
        <w:t xml:space="preserve">Other key factors secreted by </w:t>
      </w:r>
      <w:r w:rsidR="004A1E33">
        <w:rPr>
          <w:bCs/>
        </w:rPr>
        <w:t>t</w:t>
      </w:r>
      <w:r>
        <w:rPr>
          <w:bCs/>
        </w:rPr>
        <w:t>umor cells</w:t>
      </w:r>
      <w:r w:rsidR="007A3A36" w:rsidRPr="00587CBA">
        <w:rPr>
          <w:bCs/>
        </w:rPr>
        <w:t xml:space="preserve"> </w:t>
      </w:r>
      <w:r w:rsidR="00917201">
        <w:rPr>
          <w:bCs/>
        </w:rPr>
        <w:t>to</w:t>
      </w:r>
      <w:r w:rsidR="007A3A36" w:rsidRPr="00587CBA">
        <w:rPr>
          <w:bCs/>
        </w:rPr>
        <w:t xml:space="preserve"> induce </w:t>
      </w:r>
      <w:r>
        <w:rPr>
          <w:bCs/>
        </w:rPr>
        <w:t>neolymphangiogenesis</w:t>
      </w:r>
      <w:r w:rsidR="007A3A36" w:rsidRPr="00587CBA">
        <w:rPr>
          <w:bCs/>
        </w:rPr>
        <w:t xml:space="preserve"> </w:t>
      </w:r>
      <w:r w:rsidR="00917201">
        <w:rPr>
          <w:bCs/>
        </w:rPr>
        <w:t>are  the</w:t>
      </w:r>
      <w:r w:rsidR="007A3A36" w:rsidRPr="00587CBA">
        <w:rPr>
          <w:bCs/>
        </w:rPr>
        <w:t xml:space="preserve"> pro-lymphangiogenic factor</w:t>
      </w:r>
      <w:r>
        <w:rPr>
          <w:bCs/>
        </w:rPr>
        <w:t>s</w:t>
      </w:r>
      <w:r w:rsidR="007A3A36" w:rsidRPr="00587CBA">
        <w:rPr>
          <w:bCs/>
        </w:rPr>
        <w:t xml:space="preserve"> VEGF-C</w:t>
      </w:r>
      <w:r>
        <w:rPr>
          <w:bCs/>
        </w:rPr>
        <w:t xml:space="preserve">, </w:t>
      </w:r>
      <w:r w:rsidR="007A3A36" w:rsidRPr="00587CBA">
        <w:rPr>
          <w:bCs/>
        </w:rPr>
        <w:t>VEGF-D</w:t>
      </w:r>
      <w:r w:rsidR="007A3A36">
        <w:rPr>
          <w:bCs/>
        </w:rPr>
        <w:t xml:space="preserve">, </w:t>
      </w:r>
      <w:r w:rsidR="000E4A93">
        <w:rPr>
          <w:bCs/>
        </w:rPr>
        <w:t>Osteopontin</w:t>
      </w:r>
      <w:r w:rsidR="007A3A36">
        <w:rPr>
          <w:bCs/>
        </w:rPr>
        <w:t xml:space="preserve">, or </w:t>
      </w:r>
      <w:r>
        <w:rPr>
          <w:bCs/>
        </w:rPr>
        <w:t xml:space="preserve">more recently, </w:t>
      </w:r>
      <w:r w:rsidR="007A3A36">
        <w:rPr>
          <w:bCs/>
        </w:rPr>
        <w:t>Midkine</w:t>
      </w:r>
      <w:r w:rsidR="00803BA9">
        <w:rPr>
          <w:bCs/>
        </w:rPr>
        <w:t xml:space="preserve"> </w:t>
      </w:r>
      <w:r w:rsidR="006A1623">
        <w:rPr>
          <w:bCs/>
        </w:rPr>
        <w:fldChar w:fldCharType="begin">
          <w:fldData xml:space="preserve">PEVuZE5vdGU+PENpdGU+PEF1dGhvcj5BbGl0YWxvPC9BdXRob3I+PFllYXI+MjAwNTwvWWVhcj48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</w:fldData>
        </w:fldChar>
      </w:r>
      <w:r w:rsidR="008E7775">
        <w:rPr>
          <w:bCs/>
        </w:rPr>
        <w:instrText xml:space="preserve"> ADDIN EN.CITE </w:instrText>
      </w:r>
      <w:r w:rsidR="008E7775">
        <w:rPr>
          <w:bCs/>
        </w:rPr>
        <w:fldChar w:fldCharType="begin">
          <w:fldData xml:space="preserve">PEVuZE5vdGU+PENpdGU+PEF1dGhvcj5BbGl0YWxvPC9BdXRob3I+PFllYXI+MjAwNTwvWWVhcj48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</w:fldData>
        </w:fldChar>
      </w:r>
      <w:r w:rsidR="008E7775">
        <w:rPr>
          <w:bCs/>
        </w:rPr>
        <w:instrText xml:space="preserve"> ADDIN EN.CITE.DATA </w:instrText>
      </w:r>
      <w:r w:rsidR="008E7775">
        <w:rPr>
          <w:bCs/>
        </w:rPr>
      </w:r>
      <w:r w:rsidR="008E7775">
        <w:rPr>
          <w:bCs/>
        </w:rPr>
        <w:fldChar w:fldCharType="end"/>
      </w:r>
      <w:r w:rsidR="006A1623">
        <w:rPr>
          <w:bCs/>
        </w:rPr>
      </w:r>
      <w:r w:rsidR="006A1623">
        <w:rPr>
          <w:bCs/>
        </w:rPr>
        <w:fldChar w:fldCharType="separate"/>
      </w:r>
      <w:r w:rsidR="00AB071D">
        <w:rPr>
          <w:bCs/>
          <w:noProof/>
        </w:rPr>
        <w:t>[15, 18, 21-25]</w:t>
      </w:r>
      <w:r w:rsidR="006A1623">
        <w:rPr>
          <w:bCs/>
        </w:rPr>
        <w:fldChar w:fldCharType="end"/>
      </w:r>
      <w:r w:rsidR="007A3A36" w:rsidRPr="00587CBA">
        <w:rPr>
          <w:bCs/>
        </w:rPr>
        <w:t>.</w:t>
      </w:r>
    </w:p>
    <w:p w14:paraId="1A6D27BB" w14:textId="77777777" w:rsidR="007A3A36" w:rsidRDefault="007A3A36" w:rsidP="003D0D35">
      <w:pPr>
        <w:autoSpaceDE w:val="0"/>
        <w:autoSpaceDN w:val="0"/>
        <w:adjustRightInd w:val="0"/>
        <w:spacing w:line="480" w:lineRule="auto"/>
        <w:jc w:val="both"/>
      </w:pPr>
    </w:p>
    <w:p w14:paraId="53C3D0C4" w14:textId="46F9F0A2" w:rsidR="003D0D35" w:rsidRDefault="00917201" w:rsidP="00344050">
      <w:pPr>
        <w:autoSpaceDE w:val="0"/>
        <w:autoSpaceDN w:val="0"/>
        <w:adjustRightInd w:val="0"/>
        <w:spacing w:line="480" w:lineRule="auto"/>
        <w:jc w:val="both"/>
      </w:pPr>
      <w:r>
        <w:t>T</w:t>
      </w:r>
      <w:r w:rsidR="003D0D35">
        <w:t>umor-associated lymph vessels often become dysfunctional during</w:t>
      </w:r>
      <w:r w:rsidR="00233810">
        <w:t xml:space="preserve"> </w:t>
      </w:r>
      <w:r w:rsidR="00622B1C">
        <w:t xml:space="preserve">the progression of the disease, affecting drug delivery and response to treatments </w:t>
      </w:r>
      <w:r w:rsidR="00622B1C">
        <w:fldChar w:fldCharType="begin">
          <w:fldData xml:space="preserve">PEVuZE5vdGU+PENpdGU+PEF1dGhvcj5QYWRlcmE8L0F1dGhvcj48WWVhcj4yMDAyPC9ZZWFyPjxS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</w:fldData>
        </w:fldChar>
      </w:r>
      <w:r w:rsidR="008E7775">
        <w:instrText xml:space="preserve"> ADDIN EN.CITE </w:instrText>
      </w:r>
      <w:r w:rsidR="008E7775">
        <w:fldChar w:fldCharType="begin">
          <w:fldData xml:space="preserve">PEVuZE5vdGU+PENpdGU+PEF1dGhvcj5QYWRlcmE8L0F1dGhvcj48WWVhcj4yMDAyPC9ZZWFyPjxS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</w:fldData>
        </w:fldChar>
      </w:r>
      <w:r w:rsidR="008E7775">
        <w:instrText xml:space="preserve"> ADDIN EN.CITE.DATA </w:instrText>
      </w:r>
      <w:r w:rsidR="008E7775">
        <w:fldChar w:fldCharType="end"/>
      </w:r>
      <w:r w:rsidR="00622B1C">
        <w:fldChar w:fldCharType="separate"/>
      </w:r>
      <w:r w:rsidR="00622B1C">
        <w:rPr>
          <w:noProof/>
        </w:rPr>
        <w:t>[26-29]</w:t>
      </w:r>
      <w:r w:rsidR="00622B1C">
        <w:fldChar w:fldCharType="end"/>
      </w:r>
      <w:r w:rsidR="00622B1C">
        <w:t xml:space="preserve">. This effect is quite common in tumors that suffer aberrant angio-/lymphangiogenesis and </w:t>
      </w:r>
      <w:r w:rsidR="006645B9">
        <w:t xml:space="preserve">can be </w:t>
      </w:r>
      <w:r w:rsidR="00622B1C">
        <w:lastRenderedPageBreak/>
        <w:t xml:space="preserve">the cause of the </w:t>
      </w:r>
      <w:r w:rsidR="00233810">
        <w:t>e</w:t>
      </w:r>
      <w:r w:rsidR="00622B1C" w:rsidRPr="00FB247E">
        <w:t>nhanced permeability and retention effect</w:t>
      </w:r>
      <w:r w:rsidR="00622B1C">
        <w:t xml:space="preserve"> (EPR) </w:t>
      </w:r>
      <w:r>
        <w:fldChar w:fldCharType="begin">
          <w:fldData xml:space="preserve">PEVuZE5vdGU+PENpdGU+PEF1dGhvcj5LYWx5YW5lPC9BdXRob3I+PFllYXI+MjAxOTwvWWVhcj48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==
</w:fldData>
        </w:fldChar>
      </w:r>
      <w:r>
        <w:instrText xml:space="preserve"> ADDIN EN.CITE </w:instrText>
      </w:r>
      <w:r>
        <w:fldChar w:fldCharType="begin">
          <w:fldData xml:space="preserve">PEVuZE5vdGU+PENpdGU+PEF1dGhvcj5LYWx5YW5lPC9BdXRob3I+PFllYXI+MjAxOTwvWWVhcj48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==
</w:fldData>
        </w:fldChar>
      </w:r>
      <w:r>
        <w:instrText xml:space="preserve"> ADDIN EN.CITE.DATA </w:instrText>
      </w:r>
      <w:r>
        <w:fldChar w:fldCharType="end"/>
      </w:r>
      <w:r>
        <w:fldChar w:fldCharType="separate"/>
      </w:r>
      <w:r>
        <w:rPr>
          <w:noProof/>
        </w:rPr>
        <w:t>[30]</w:t>
      </w:r>
      <w:r>
        <w:fldChar w:fldCharType="end"/>
      </w:r>
      <w:r>
        <w:t>. This is relevant, because EPR is exploited by various</w:t>
      </w:r>
      <w:r w:rsidR="00622B1C">
        <w:t xml:space="preserve"> nanomedicines </w:t>
      </w:r>
      <w:r>
        <w:t xml:space="preserve">for delivery </w:t>
      </w:r>
      <w:r w:rsidR="00622B1C">
        <w:t xml:space="preserve">to the tumor microenvironment </w:t>
      </w:r>
      <w:r w:rsidR="008A76AD">
        <w:fldChar w:fldCharType="begin">
          <w:fldData xml:space="preserve">PEVuZE5vdGU+PENpdGU+PEF1dGhvcj5LYWx5YW5lPC9BdXRob3I+PFllYXI+MjAxOTwvWWVhcj48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==
</w:fldData>
        </w:fldChar>
      </w:r>
      <w:r w:rsidR="008E7775">
        <w:instrText xml:space="preserve"> ADDIN EN.CITE </w:instrText>
      </w:r>
      <w:r w:rsidR="008E7775">
        <w:fldChar w:fldCharType="begin">
          <w:fldData xml:space="preserve">PEVuZE5vdGU+PENpdGU+PEF1dGhvcj5LYWx5YW5lPC9BdXRob3I+PFllYXI+MjAxOTwvWWVhcj48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==
</w:fldData>
        </w:fldChar>
      </w:r>
      <w:r w:rsidR="008E7775">
        <w:instrText xml:space="preserve"> ADDIN EN.CITE.DATA </w:instrText>
      </w:r>
      <w:r w:rsidR="008E7775">
        <w:fldChar w:fldCharType="end"/>
      </w:r>
      <w:r w:rsidR="008A76AD">
        <w:fldChar w:fldCharType="separate"/>
      </w:r>
      <w:r w:rsidR="008A76AD">
        <w:rPr>
          <w:noProof/>
        </w:rPr>
        <w:t>[30]</w:t>
      </w:r>
      <w:r w:rsidR="008A76AD">
        <w:fldChar w:fldCharType="end"/>
      </w:r>
      <w:r w:rsidR="00622B1C">
        <w:t xml:space="preserve">. </w:t>
      </w:r>
      <w:r>
        <w:t xml:space="preserve">Nevertheless, </w:t>
      </w:r>
      <w:r w:rsidR="00862AD6">
        <w:t xml:space="preserve">although </w:t>
      </w:r>
      <w:r w:rsidR="009942DF">
        <w:t>intratumoral lymphatic vessels are often collapsed</w:t>
      </w:r>
      <w:r w:rsidR="00862AD6">
        <w:t xml:space="preserve">, tumor cells </w:t>
      </w:r>
      <w:r>
        <w:t>promote the expansion of</w:t>
      </w:r>
      <w:r w:rsidR="00862AD6">
        <w:t xml:space="preserve"> peritumoral lymphatic vessels </w:t>
      </w:r>
      <w:r w:rsidR="00763B83">
        <w:fldChar w:fldCharType="begin">
          <w:fldData xml:space="preserve">PEVuZE5vdGU+PENpdGU+PEF1dGhvcj5IZTwvQXV0aG9yPjxZZWFyPjIwMDU8L1llYXI+PFJlY051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</w:fldData>
        </w:fldChar>
      </w:r>
      <w:r w:rsidR="008E7775">
        <w:instrText xml:space="preserve"> ADDIN EN.CITE </w:instrText>
      </w:r>
      <w:r w:rsidR="008E7775">
        <w:fldChar w:fldCharType="begin">
          <w:fldData xml:space="preserve">PEVuZE5vdGU+PENpdGU+PEF1dGhvcj5IZTwvQXV0aG9yPjxZZWFyPjIwMDU8L1llYXI+PFJlY051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</w:fldData>
        </w:fldChar>
      </w:r>
      <w:r w:rsidR="008E7775">
        <w:instrText xml:space="preserve"> ADDIN EN.CITE.DATA </w:instrText>
      </w:r>
      <w:r w:rsidR="008E7775">
        <w:fldChar w:fldCharType="end"/>
      </w:r>
      <w:r w:rsidR="00763B83">
        <w:fldChar w:fldCharType="separate"/>
      </w:r>
      <w:r w:rsidR="008A76AD">
        <w:rPr>
          <w:noProof/>
        </w:rPr>
        <w:t>[23, 31]</w:t>
      </w:r>
      <w:r w:rsidR="00763B83">
        <w:fldChar w:fldCharType="end"/>
      </w:r>
      <w:r>
        <w:t>, still allowing for an efficient drug delivery</w:t>
      </w:r>
      <w:r w:rsidR="00344050">
        <w:t xml:space="preserve">. </w:t>
      </w:r>
      <w:r w:rsidR="00232FF0">
        <w:t>Functional imaging of LEC</w:t>
      </w:r>
      <w:r w:rsidR="000E4A93">
        <w:t>s</w:t>
      </w:r>
      <w:r w:rsidR="00232FF0">
        <w:t xml:space="preserve"> </w:t>
      </w:r>
      <w:r>
        <w:t xml:space="preserve">and the lymphatic system </w:t>
      </w:r>
      <w:r w:rsidR="00232FF0" w:rsidRPr="006A39C9">
        <w:rPr>
          <w:i/>
          <w:iCs/>
        </w:rPr>
        <w:t>in vivo</w:t>
      </w:r>
      <w:r w:rsidR="00232FF0">
        <w:t>, is therefore an area that deserves attention in the cancer field (see below).</w:t>
      </w:r>
      <w:r w:rsidR="00185048">
        <w:t xml:space="preserve"> </w:t>
      </w:r>
    </w:p>
    <w:p w14:paraId="6A682EAE" w14:textId="20CFCD09" w:rsidR="00232FF0" w:rsidRPr="00A26D0A" w:rsidRDefault="00232FF0" w:rsidP="00232FF0">
      <w:pPr>
        <w:autoSpaceDE w:val="0"/>
        <w:autoSpaceDN w:val="0"/>
        <w:adjustRightInd w:val="0"/>
        <w:spacing w:line="480" w:lineRule="auto"/>
        <w:jc w:val="both"/>
        <w:rPr>
          <w:bCs/>
        </w:rPr>
      </w:pPr>
      <w:r>
        <w:t xml:space="preserve">The need for imaging systems and models in the lymphatic system becomes even more </w:t>
      </w:r>
      <w:r w:rsidR="00917201">
        <w:t>pressing</w:t>
      </w:r>
      <w:r>
        <w:t xml:space="preserve"> in the context of</w:t>
      </w:r>
      <w:r w:rsidR="004C40AE">
        <w:t xml:space="preserve"> </w:t>
      </w:r>
      <w:r>
        <w:t>seemingly opposing roles of LECs in</w:t>
      </w:r>
      <w:r w:rsidR="004C40AE">
        <w:t xml:space="preserve"> tumor immunity. </w:t>
      </w:r>
      <w:r w:rsidR="00917201">
        <w:t>Thus, while</w:t>
      </w:r>
      <w:r w:rsidR="00A103C7">
        <w:t xml:space="preserve"> lymphatic vessels are crucial for </w:t>
      </w:r>
      <w:r w:rsidR="00917201">
        <w:t>recruiting various immune cells to the cancer site</w:t>
      </w:r>
      <w:r w:rsidR="00A103C7">
        <w:t xml:space="preserve">, </w:t>
      </w:r>
      <w:r w:rsidR="001151C9">
        <w:t xml:space="preserve">lymphangiogenesis </w:t>
      </w:r>
      <w:r w:rsidR="0087571B">
        <w:t xml:space="preserve">can help </w:t>
      </w:r>
      <w:r w:rsidR="00A103C7">
        <w:t xml:space="preserve">immune </w:t>
      </w:r>
      <w:r w:rsidR="00A103C7" w:rsidRPr="00803BA9">
        <w:t>e</w:t>
      </w:r>
      <w:r w:rsidR="00A103C7" w:rsidRPr="002A77EB">
        <w:t>vasio</w:t>
      </w:r>
      <w:r w:rsidR="00A103C7" w:rsidRPr="00803BA9">
        <w:t>n</w:t>
      </w:r>
      <w:r w:rsidR="00803BA9">
        <w:t xml:space="preserve"> </w:t>
      </w:r>
      <w:r w:rsidR="0024283E">
        <w:t xml:space="preserve">depending on the context </w:t>
      </w:r>
      <w:r w:rsidR="00E13DA6">
        <w:fldChar w:fldCharType="begin">
          <w:fldData xml:space="preserve">PEVuZE5vdGU+PENpdGU+PEF1dGhvcj5MdW5kPC9BdXRob3I+PFllYXI+MjAxMjwvWWVhcj48UmVj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</w:fldData>
        </w:fldChar>
      </w:r>
      <w:r w:rsidR="008E7775">
        <w:instrText xml:space="preserve"> ADDIN EN.CITE </w:instrText>
      </w:r>
      <w:r w:rsidR="008E7775">
        <w:fldChar w:fldCharType="begin">
          <w:fldData xml:space="preserve">PEVuZE5vdGU+PENpdGU+PEF1dGhvcj5MdW5kPC9BdXRob3I+PFllYXI+MjAxMjwvWWVhcj48UmVj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</w:fldData>
        </w:fldChar>
      </w:r>
      <w:r w:rsidR="008E7775">
        <w:instrText xml:space="preserve"> ADDIN EN.CITE.DATA </w:instrText>
      </w:r>
      <w:r w:rsidR="008E7775">
        <w:fldChar w:fldCharType="end"/>
      </w:r>
      <w:r w:rsidR="00E13DA6">
        <w:fldChar w:fldCharType="separate"/>
      </w:r>
      <w:r w:rsidR="008A76AD">
        <w:rPr>
          <w:noProof/>
        </w:rPr>
        <w:t>[32-34]</w:t>
      </w:r>
      <w:r w:rsidR="00E13DA6">
        <w:fldChar w:fldCharType="end"/>
      </w:r>
      <w:r w:rsidR="00A103C7">
        <w:t xml:space="preserve">. </w:t>
      </w:r>
      <w:r w:rsidR="0024283E">
        <w:t>For example, cancer</w:t>
      </w:r>
      <w:r w:rsidR="00BC4F25">
        <w:t xml:space="preserve">-associated </w:t>
      </w:r>
      <w:r w:rsidR="00F80C6F">
        <w:t xml:space="preserve">lymphatics </w:t>
      </w:r>
      <w:r w:rsidR="0024283E">
        <w:t xml:space="preserve">can </w:t>
      </w:r>
      <w:r w:rsidR="00F80C6F">
        <w:t xml:space="preserve">transport </w:t>
      </w:r>
      <w:r w:rsidR="00B82431">
        <w:t xml:space="preserve">tumor </w:t>
      </w:r>
      <w:r w:rsidR="00F80C6F">
        <w:t xml:space="preserve">antigens and immunosuppressive cytokines </w:t>
      </w:r>
      <w:r w:rsidR="00B82431">
        <w:t xml:space="preserve">to draining lymph nodes </w:t>
      </w:r>
      <w:r w:rsidR="00F80C6F">
        <w:t>(dLNs)</w:t>
      </w:r>
      <w:r w:rsidR="00AB071D">
        <w:t xml:space="preserve"> </w:t>
      </w:r>
      <w:r w:rsidR="00AB071D">
        <w:fldChar w:fldCharType="begin"/>
      </w:r>
      <w:r w:rsidR="008E7775">
        <w:instrText xml:space="preserve"> ADDIN EN.CITE &lt;EndNote&gt;&lt;Cite&gt;&lt;Author&gt;Vaahtomeri&lt;/Author&gt;&lt;Year&gt;2020&lt;/Year&gt;&lt;RecNum&gt;239&lt;/RecNum&gt;&lt;DisplayText&gt;[17]&lt;/DisplayText&gt;&lt;record&gt;&lt;rec-number&gt;239&lt;/rec-number&gt;&lt;foreign-keys&gt;&lt;key app="EN" db-id="a0r2rptws9e207exv5ovwvrit9zrezdxdez2" timestamp="1612113716"&gt;239&lt;/key&gt;&lt;/foreign-keys&gt;&lt;ref-type name="Journal Article"&gt;17&lt;/ref-type&gt;&lt;contributors&gt;&lt;authors&gt;&lt;author&gt;Vaahtomeri, K.&lt;/author&gt;&lt;author&gt;Alitalo, K.&lt;/author&gt;&lt;/authors&gt;&lt;/contributors&gt;&lt;auth-address&gt;Wihuri Research Institute and Translational Cancer Medicine Research Program, University of Helsinki, Biomedicum Helsinki, Helsinki, Finland.&amp;#xD;Wihuri Research Institute and Translational Cancer Medicine Research Program, University of Helsinki, Biomedicum Helsinki, Helsinki, Finland. kari.alitalo@helsinki.fi.&amp;#xD;iCAN Digital Precision Cancer Medicine Flagship, University of Helsinki, Helsinki, Finland.&lt;/auth-address&gt;&lt;titles&gt;&lt;title&gt;Lymphatic Vessels in Tumor Dissemination versus Immunotherapy&lt;/title&gt;&lt;secondary-title&gt;Cancer Res&lt;/secondary-title&gt;&lt;/titles&gt;&lt;periodical&gt;&lt;full-title&gt;Cancer Res&lt;/full-title&gt;&lt;/periodical&gt;&lt;pages&gt;3463-3465&lt;/pages&gt;&lt;volume&gt;80&lt;/volume&gt;&lt;number&gt;17&lt;/number&gt;&lt;edition&gt;2020/07/02&lt;/edition&gt;&lt;keywords&gt;&lt;keyword&gt;Animals&lt;/keyword&gt;&lt;keyword&gt;Humans&lt;/keyword&gt;&lt;keyword&gt;*Immunotherapy&lt;/keyword&gt;&lt;keyword&gt;Lymphangiogenesis/physiology&lt;/keyword&gt;&lt;keyword&gt;Lymphatic Metastasis/*immunology/*pathology&lt;/keyword&gt;&lt;keyword&gt;*Lymphatic Vessels/immunology/pathology&lt;/keyword&gt;&lt;/keywords&gt;&lt;dates&gt;&lt;year&gt;2020&lt;/year&gt;&lt;pub-dates&gt;&lt;date&gt;Sep 1&lt;/date&gt;&lt;/pub-dates&gt;&lt;/dates&gt;&lt;isbn&gt;0008-5472&lt;/isbn&gt;&lt;accession-num&gt;32605997&lt;/accession-num&gt;&lt;urls&gt;&lt;/urls&gt;&lt;electronic-resource-num&gt;10.1158/0008-5472.Can-20-0156&lt;/electronic-resource-num&gt;&lt;remote-database-provider&gt;NLM&lt;/remote-database-provider&gt;&lt;language&gt;eng&lt;/language&gt;&lt;/record&gt;&lt;/Cite&gt;&lt;/EndNote&gt;</w:instrText>
      </w:r>
      <w:r w:rsidR="00AB071D">
        <w:fldChar w:fldCharType="separate"/>
      </w:r>
      <w:r w:rsidR="00AB071D">
        <w:rPr>
          <w:noProof/>
        </w:rPr>
        <w:t>[17]</w:t>
      </w:r>
      <w:r w:rsidR="00AB071D">
        <w:fldChar w:fldCharType="end"/>
      </w:r>
      <w:r w:rsidR="00E708AD">
        <w:t xml:space="preserve">, and </w:t>
      </w:r>
      <w:r w:rsidR="00A26D0A">
        <w:t>enhance cytotoxic T cell infiltration and activity</w:t>
      </w:r>
      <w:r w:rsidR="00506D3E">
        <w:t xml:space="preserve"> </w:t>
      </w:r>
      <w:r w:rsidR="00506D3E">
        <w:fldChar w:fldCharType="begin">
          <w:fldData xml:space="preserve">PEVuZE5vdGU+PENpdGU+PEF1dGhvcj5MdW5kPC9BdXRob3I+PFllYXI+MjAxNjwvWWVhcj48UmVj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</w:fldData>
        </w:fldChar>
      </w:r>
      <w:r w:rsidR="008E7775">
        <w:instrText xml:space="preserve"> ADDIN EN.CITE </w:instrText>
      </w:r>
      <w:r w:rsidR="008E7775">
        <w:fldChar w:fldCharType="begin">
          <w:fldData xml:space="preserve">PEVuZE5vdGU+PENpdGU+PEF1dGhvcj5MdW5kPC9BdXRob3I+PFllYXI+MjAxNjwvWWVhcj48UmVj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</w:fldData>
        </w:fldChar>
      </w:r>
      <w:r w:rsidR="008E7775">
        <w:instrText xml:space="preserve"> ADDIN EN.CITE.DATA </w:instrText>
      </w:r>
      <w:r w:rsidR="008E7775">
        <w:fldChar w:fldCharType="end"/>
      </w:r>
      <w:r w:rsidR="00506D3E">
        <w:fldChar w:fldCharType="separate"/>
      </w:r>
      <w:r w:rsidR="008A76AD">
        <w:rPr>
          <w:noProof/>
        </w:rPr>
        <w:t>[35]</w:t>
      </w:r>
      <w:r w:rsidR="00506D3E">
        <w:fldChar w:fldCharType="end"/>
      </w:r>
      <w:r w:rsidR="00506D3E">
        <w:t xml:space="preserve">. </w:t>
      </w:r>
      <w:r w:rsidR="00862AD6">
        <w:t xml:space="preserve">In </w:t>
      </w:r>
      <w:r w:rsidR="0024283E">
        <w:t>aggressive tumors, however,</w:t>
      </w:r>
      <w:r w:rsidR="00862AD6">
        <w:t xml:space="preserve"> </w:t>
      </w:r>
      <w:r w:rsidR="00B82431">
        <w:t xml:space="preserve">LECs </w:t>
      </w:r>
      <w:r w:rsidR="00F625CA">
        <w:t>can</w:t>
      </w:r>
      <w:r w:rsidR="00B82431">
        <w:t xml:space="preserve"> </w:t>
      </w:r>
      <w:r w:rsidR="0024283E">
        <w:t xml:space="preserve">be “educated” to </w:t>
      </w:r>
      <w:r w:rsidR="00B82431">
        <w:t xml:space="preserve">express immunosuppressive factors, such as TGF‐β, nitric oxide </w:t>
      </w:r>
      <w:r w:rsidR="00E708AD">
        <w:t>or</w:t>
      </w:r>
      <w:r w:rsidR="00B82431">
        <w:t xml:space="preserve"> IDO1, which blunt T‐cell function </w:t>
      </w:r>
      <w:r w:rsidR="00200957">
        <w:t>and</w:t>
      </w:r>
      <w:r w:rsidR="00B82431">
        <w:t xml:space="preserve"> immunity</w:t>
      </w:r>
      <w:r w:rsidR="00862AD6">
        <w:t xml:space="preserve"> </w:t>
      </w:r>
      <w:r w:rsidR="003465EC">
        <w:fldChar w:fldCharType="begin">
          <w:fldData xml:space="preserve">PEVuZE5vdGU+PENpdGU+PEF1dGhvcj5MdWthY3MtS29ybmVrPC9BdXRob3I+PFllYXI+MjAxMTwv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</w:fldData>
        </w:fldChar>
      </w:r>
      <w:r w:rsidR="008E7775">
        <w:instrText xml:space="preserve"> ADDIN EN.CITE </w:instrText>
      </w:r>
      <w:r w:rsidR="008E7775">
        <w:fldChar w:fldCharType="begin">
          <w:fldData xml:space="preserve">PEVuZE5vdGU+PENpdGU+PEF1dGhvcj5MdWthY3MtS29ybmVrPC9BdXRob3I+PFllYXI+MjAxMTwv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</w:fldData>
        </w:fldChar>
      </w:r>
      <w:r w:rsidR="008E7775">
        <w:instrText xml:space="preserve"> ADDIN EN.CITE.DATA </w:instrText>
      </w:r>
      <w:r w:rsidR="008E7775">
        <w:fldChar w:fldCharType="end"/>
      </w:r>
      <w:r w:rsidR="003465EC">
        <w:fldChar w:fldCharType="separate"/>
      </w:r>
      <w:r w:rsidR="008A76AD">
        <w:rPr>
          <w:noProof/>
        </w:rPr>
        <w:t>[36, 37]</w:t>
      </w:r>
      <w:r w:rsidR="003465EC">
        <w:fldChar w:fldCharType="end"/>
      </w:r>
      <w:r w:rsidR="00B82431">
        <w:t xml:space="preserve">. </w:t>
      </w:r>
      <w:r w:rsidR="00200957">
        <w:t xml:space="preserve">Moreover, </w:t>
      </w:r>
      <w:r w:rsidR="00862AD6">
        <w:t xml:space="preserve">although </w:t>
      </w:r>
      <w:r w:rsidR="00F80C6F">
        <w:t>LECs can</w:t>
      </w:r>
      <w:r w:rsidR="00B82431">
        <w:t xml:space="preserve"> actively</w:t>
      </w:r>
      <w:r w:rsidR="000E4A93">
        <w:t xml:space="preserve"> </w:t>
      </w:r>
      <w:r w:rsidR="00F80C6F">
        <w:t>cross-present tumor antigens in the dLNs to CD8</w:t>
      </w:r>
      <w:r w:rsidR="00F80C6F" w:rsidRPr="00F625CA">
        <w:rPr>
          <w:vertAlign w:val="superscript"/>
        </w:rPr>
        <w:t>+</w:t>
      </w:r>
      <w:r w:rsidR="00F80C6F">
        <w:t xml:space="preserve"> cytotoxic T cells</w:t>
      </w:r>
      <w:r w:rsidR="0024283E">
        <w:t xml:space="preserve">, </w:t>
      </w:r>
      <w:r w:rsidR="00862AD6">
        <w:t>as mentioned above</w:t>
      </w:r>
      <w:r w:rsidR="00F80C6F">
        <w:t xml:space="preserve">, </w:t>
      </w:r>
      <w:r w:rsidR="000B4207">
        <w:t xml:space="preserve">they lack the necessary co-stimulation molecules (such as 4-1BB) and </w:t>
      </w:r>
      <w:r w:rsidR="00A26D0A">
        <w:t xml:space="preserve">can </w:t>
      </w:r>
      <w:r w:rsidR="000B4207">
        <w:t>overexpress inhibitory molecules as Programmed Death Ligand 1 (PDL1</w:t>
      </w:r>
      <w:r w:rsidR="00862AD6">
        <w:t>)</w:t>
      </w:r>
      <w:r w:rsidR="00A26D0A">
        <w:t>. As a result,</w:t>
      </w:r>
      <w:r w:rsidR="00862AD6">
        <w:t xml:space="preserve"> </w:t>
      </w:r>
      <w:r w:rsidR="000B4207">
        <w:t xml:space="preserve">LECs </w:t>
      </w:r>
      <w:r w:rsidR="00A26D0A">
        <w:t xml:space="preserve">may </w:t>
      </w:r>
      <w:r w:rsidR="000B4207">
        <w:t>induce an anergic state and eventually favor apoptosis of cytotoxic T cells</w:t>
      </w:r>
      <w:r w:rsidR="00A575DC">
        <w:t xml:space="preserve"> </w:t>
      </w:r>
      <w:r w:rsidR="003465EC">
        <w:fldChar w:fldCharType="begin">
          <w:fldData xml:space="preserve">PEVuZE5vdGU+PENpdGU+PEF1dGhvcj5UZXdhbHQ8L0F1dGhvcj48WWVhcj4yMDEyPC9ZZWFyPjxS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</w:fldData>
        </w:fldChar>
      </w:r>
      <w:r w:rsidR="008E7775">
        <w:instrText xml:space="preserve"> ADDIN EN.CITE </w:instrText>
      </w:r>
      <w:r w:rsidR="008E7775">
        <w:fldChar w:fldCharType="begin">
          <w:fldData xml:space="preserve">PEVuZE5vdGU+PENpdGU+PEF1dGhvcj5UZXdhbHQ8L0F1dGhvcj48WWVhcj4yMDEyPC9ZZWFyPjxS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</w:fldData>
        </w:fldChar>
      </w:r>
      <w:r w:rsidR="008E7775">
        <w:instrText xml:space="preserve"> ADDIN EN.CITE.DATA </w:instrText>
      </w:r>
      <w:r w:rsidR="008E7775">
        <w:fldChar w:fldCharType="end"/>
      </w:r>
      <w:r w:rsidR="003465EC">
        <w:fldChar w:fldCharType="separate"/>
      </w:r>
      <w:r w:rsidR="008A76AD">
        <w:rPr>
          <w:noProof/>
        </w:rPr>
        <w:t>[38]</w:t>
      </w:r>
      <w:r w:rsidR="003465EC">
        <w:fldChar w:fldCharType="end"/>
      </w:r>
      <w:r w:rsidR="00F80C6F">
        <w:t>.</w:t>
      </w:r>
      <w:r w:rsidR="00200957">
        <w:t xml:space="preserve"> LECs can also dampen </w:t>
      </w:r>
      <w:r w:rsidR="00E708AD">
        <w:t>dendritic cell (DC)</w:t>
      </w:r>
      <w:r w:rsidR="00200957">
        <w:t xml:space="preserve"> maturation, which limit</w:t>
      </w:r>
      <w:r w:rsidR="007942BD">
        <w:t>s</w:t>
      </w:r>
      <w:r w:rsidR="00200957">
        <w:t xml:space="preserve"> T cell proliferation</w:t>
      </w:r>
      <w:r w:rsidR="00803BA9">
        <w:t xml:space="preserve"> </w:t>
      </w:r>
      <w:r w:rsidR="003465EC">
        <w:fldChar w:fldCharType="begin"/>
      </w:r>
      <w:r w:rsidR="008E7775">
        <w:instrText xml:space="preserve"> ADDIN EN.CITE &lt;EndNote&gt;&lt;Cite&gt;&lt;Author&gt;Podgrabinska&lt;/Author&gt;&lt;Year&gt;2009&lt;/Year&gt;&lt;RecNum&gt;50&lt;/RecNum&gt;&lt;DisplayText&gt;[39]&lt;/DisplayText&gt;&lt;record&gt;&lt;rec-number&gt;50&lt;/rec-number&gt;&lt;foreign-keys&gt;&lt;key app="EN" db-id="a0r2rptws9e207exv5ovwvrit9zrezdxdez2" timestamp="1605694434"&gt;50&lt;/key&gt;&lt;/foreign-keys&gt;&lt;ref-type name="Journal Article"&gt;17&lt;/ref-type&gt;&lt;contributors&gt;&lt;authors&gt;&lt;author&gt;Podgrabinska, S.&lt;/author&gt;&lt;author&gt;Kamalu, O.&lt;/author&gt;&lt;author&gt;Mayer, L.&lt;/author&gt;&lt;author&gt;Shimaoka, M.&lt;/author&gt;&lt;author&gt;Snoeck, H.&lt;/author&gt;&lt;author&gt;Randolph, G. J.&lt;/author&gt;&lt;author&gt;Skobe, M.&lt;/author&gt;&lt;/authors&gt;&lt;/contributors&gt;&lt;auth-address&gt;Department of Oncological Sciences, Mount Sinai School of Medicine, New York, NY 10029, USA.&lt;/auth-address&gt;&lt;titles&gt;&lt;title&gt;Inflamed lymphatic endothelium suppresses dendritic cell maturation and function via Mac-1/ICAM-1-dependent mechanism&lt;/title&gt;&lt;secondary-title&gt;J Immunol&lt;/secondary-title&gt;&lt;/titles&gt;&lt;pages&gt;1767-79&lt;/pages&gt;&lt;volume&gt;183&lt;/volume&gt;&lt;number&gt;3&lt;/number&gt;&lt;edition&gt;2009/07/10&lt;/edition&gt;&lt;keywords&gt;&lt;keyword&gt;Animals&lt;/keyword&gt;&lt;keyword&gt;B7-2 Antigen/analysis&lt;/keyword&gt;&lt;keyword&gt;Cell Adhesion/immunology&lt;/keyword&gt;&lt;keyword&gt;Cell Differentiation&lt;/keyword&gt;&lt;keyword&gt;Coculture Techniques&lt;/keyword&gt;&lt;keyword&gt;Dendritic Cells/*pathology&lt;/keyword&gt;&lt;keyword&gt;Endothelium, Lymphatic/pathology/*physiopathology&lt;/keyword&gt;&lt;keyword&gt;Humans&lt;/keyword&gt;&lt;keyword&gt;Immunity&lt;/keyword&gt;&lt;keyword&gt;Inflammation&lt;/keyword&gt;&lt;keyword&gt;Intercellular Adhesion Molecule-1/*immunology/metabolism&lt;/keyword&gt;&lt;keyword&gt;Macrophage-1 Antigen/*immunology/metabolism&lt;/keyword&gt;&lt;keyword&gt;Mice&lt;/keyword&gt;&lt;keyword&gt;Protein Binding&lt;/keyword&gt;&lt;/keywords&gt;&lt;dates&gt;&lt;year&gt;2009&lt;/year&gt;&lt;pub-dates&gt;&lt;date&gt;Aug 1&lt;/date&gt;&lt;/pub-dates&gt;&lt;/dates&gt;&lt;isbn&gt;1550-6606 (Electronic)&amp;#xD;0022-1767 (Linking)&lt;/isbn&gt;&lt;accession-num&gt;19587009&lt;/accession-num&gt;&lt;urls&gt;&lt;related-urls&gt;&lt;url&gt;https://www.ncbi.nlm.nih.gov/pubmed/19587009&lt;/url&gt;&lt;/related-urls&gt;&lt;/urls&gt;&lt;custom2&gt;PMC4410990&lt;/custom2&gt;&lt;electronic-resource-num&gt;10.4049/jimmunol.0802167&lt;/electronic-resource-num&gt;&lt;/record&gt;&lt;/Cite&gt;&lt;/EndNote&gt;</w:instrText>
      </w:r>
      <w:r w:rsidR="003465EC">
        <w:fldChar w:fldCharType="separate"/>
      </w:r>
      <w:r w:rsidR="008A76AD">
        <w:rPr>
          <w:noProof/>
        </w:rPr>
        <w:t>[39]</w:t>
      </w:r>
      <w:r w:rsidR="003465EC">
        <w:fldChar w:fldCharType="end"/>
      </w:r>
      <w:r w:rsidR="00200957">
        <w:t xml:space="preserve"> and cytotoxicity. Finally, </w:t>
      </w:r>
      <w:r w:rsidR="00B82431">
        <w:t xml:space="preserve">tumor antigen presentation can </w:t>
      </w:r>
      <w:r w:rsidR="00DA6500">
        <w:t>also be</w:t>
      </w:r>
      <w:r w:rsidR="00B82431">
        <w:t xml:space="preserve"> </w:t>
      </w:r>
      <w:r w:rsidR="00A26D0A">
        <w:t xml:space="preserve">compromised </w:t>
      </w:r>
      <w:r w:rsidR="00B82431">
        <w:t>due to an impaired contraction of tumor-associated lymphatic vessels</w:t>
      </w:r>
      <w:r w:rsidR="00DA6500">
        <w:t xml:space="preserve"> </w:t>
      </w:r>
      <w:r w:rsidR="003465EC">
        <w:fldChar w:fldCharType="begin">
          <w:fldData xml:space="preserve">PEVuZE5vdGU+PENpdGU+PEF1dGhvcj5MaWFvPC9BdXRob3I+PFllYXI+MjAxMTwvWWVhcj48UmVj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</w:fldData>
        </w:fldChar>
      </w:r>
      <w:r w:rsidR="008E7775">
        <w:instrText xml:space="preserve"> ADDIN EN.CITE </w:instrText>
      </w:r>
      <w:r w:rsidR="008E7775">
        <w:fldChar w:fldCharType="begin">
          <w:fldData xml:space="preserve">PEVuZE5vdGU+PENpdGU+PEF1dGhvcj5MaWFvPC9BdXRob3I+PFllYXI+MjAxMTwvWWVhcj48UmVj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</w:fldData>
        </w:fldChar>
      </w:r>
      <w:r w:rsidR="008E7775">
        <w:instrText xml:space="preserve"> ADDIN EN.CITE.DATA </w:instrText>
      </w:r>
      <w:r w:rsidR="008E7775">
        <w:fldChar w:fldCharType="end"/>
      </w:r>
      <w:r w:rsidR="003465EC">
        <w:fldChar w:fldCharType="separate"/>
      </w:r>
      <w:r w:rsidR="008A76AD">
        <w:rPr>
          <w:noProof/>
        </w:rPr>
        <w:t>[40]</w:t>
      </w:r>
      <w:r w:rsidR="003465EC">
        <w:fldChar w:fldCharType="end"/>
      </w:r>
      <w:r w:rsidR="00B82431">
        <w:t>.</w:t>
      </w:r>
      <w:r w:rsidR="00200957">
        <w:t xml:space="preserve"> </w:t>
      </w:r>
      <w:r w:rsidR="00A26D0A">
        <w:t>In these settings,</w:t>
      </w:r>
      <w:r w:rsidR="00F80C6F">
        <w:t xml:space="preserve"> LECs </w:t>
      </w:r>
      <w:r w:rsidR="00E708AD">
        <w:t>can be</w:t>
      </w:r>
      <w:r w:rsidR="00A26D0A">
        <w:t xml:space="preserve"> </w:t>
      </w:r>
      <w:r w:rsidR="00F80C6F">
        <w:t xml:space="preserve">crucial for peripheral tolerance in </w:t>
      </w:r>
      <w:r w:rsidR="00B82431">
        <w:t>cancer</w:t>
      </w:r>
      <w:r w:rsidR="00F80C6F">
        <w:t xml:space="preserve">. </w:t>
      </w:r>
      <w:r w:rsidR="00A26D0A">
        <w:t xml:space="preserve">How </w:t>
      </w:r>
      <w:r w:rsidR="00A26D0A">
        <w:lastRenderedPageBreak/>
        <w:t xml:space="preserve">microenvironmental cues define </w:t>
      </w:r>
      <w:r w:rsidR="008A76AD">
        <w:t xml:space="preserve">the </w:t>
      </w:r>
      <w:r w:rsidR="00A26D0A">
        <w:t>balance between pro- and anti-tumor responses of LECs is, therefore, matter of active investigation.</w:t>
      </w:r>
      <w:r w:rsidR="0024283E">
        <w:t xml:space="preserve"> </w:t>
      </w:r>
    </w:p>
    <w:p w14:paraId="15817D99" w14:textId="74D0B0C2" w:rsidR="001A7880" w:rsidRDefault="00A26D0A" w:rsidP="000B4207">
      <w:pPr>
        <w:autoSpaceDE w:val="0"/>
        <w:autoSpaceDN w:val="0"/>
        <w:adjustRightInd w:val="0"/>
        <w:spacing w:line="480" w:lineRule="auto"/>
        <w:jc w:val="both"/>
        <w:rPr>
          <w:bCs/>
        </w:rPr>
      </w:pPr>
      <w:r>
        <w:t xml:space="preserve">Other </w:t>
      </w:r>
      <w:r>
        <w:rPr>
          <w:bCs/>
        </w:rPr>
        <w:t xml:space="preserve">pending questions regarding </w:t>
      </w:r>
      <w:r w:rsidR="00633556">
        <w:rPr>
          <w:bCs/>
        </w:rPr>
        <w:t xml:space="preserve">the impact of </w:t>
      </w:r>
      <w:r>
        <w:rPr>
          <w:bCs/>
        </w:rPr>
        <w:t xml:space="preserve">lymphatics </w:t>
      </w:r>
      <w:r w:rsidR="00633556">
        <w:rPr>
          <w:bCs/>
        </w:rPr>
        <w:t xml:space="preserve">on the immune system </w:t>
      </w:r>
      <w:r>
        <w:rPr>
          <w:bCs/>
        </w:rPr>
        <w:t>relate to</w:t>
      </w:r>
      <w:r w:rsidR="00633556">
        <w:rPr>
          <w:bCs/>
        </w:rPr>
        <w:t xml:space="preserve"> </w:t>
      </w:r>
      <w:r w:rsidR="0087571B">
        <w:rPr>
          <w:bCs/>
        </w:rPr>
        <w:t xml:space="preserve">the </w:t>
      </w:r>
      <w:r w:rsidR="00E708AD">
        <w:rPr>
          <w:bCs/>
        </w:rPr>
        <w:t>crosstalk</w:t>
      </w:r>
      <w:r>
        <w:rPr>
          <w:bCs/>
        </w:rPr>
        <w:t xml:space="preserve"> between LECs and various immune cell types</w:t>
      </w:r>
      <w:r w:rsidR="00633556">
        <w:rPr>
          <w:bCs/>
        </w:rPr>
        <w:t xml:space="preserve">. </w:t>
      </w:r>
      <w:r w:rsidR="000B4207" w:rsidRPr="00B97320">
        <w:rPr>
          <w:bCs/>
        </w:rPr>
        <w:t xml:space="preserve">For example, previous studies have shown that B-cell accumulation in lymph nodes may induce </w:t>
      </w:r>
      <w:r w:rsidR="001151C9">
        <w:rPr>
          <w:bCs/>
        </w:rPr>
        <w:t>lymphangiogenesis</w:t>
      </w:r>
      <w:r w:rsidR="000B4207" w:rsidRPr="00B97320">
        <w:rPr>
          <w:bCs/>
        </w:rPr>
        <w:t xml:space="preserve"> and increase the flow through the lymph vessels, which in turn can promote tumor disseminatio</w:t>
      </w:r>
      <w:r w:rsidR="000B4207">
        <w:rPr>
          <w:bCs/>
        </w:rPr>
        <w:t>n</w:t>
      </w:r>
      <w:r w:rsidR="00DA6500">
        <w:rPr>
          <w:bCs/>
        </w:rPr>
        <w:t xml:space="preserve"> </w:t>
      </w:r>
      <w:r w:rsidR="003465EC">
        <w:rPr>
          <w:bCs/>
        </w:rPr>
        <w:fldChar w:fldCharType="begin">
          <w:fldData xml:space="preserve">PEVuZE5vdGU+PENpdGU+PEF1dGhvcj5SdWRkZWxsPC9BdXRob3I+PFllYXI+MjAwMzwvWWVhcj48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</w:fldData>
        </w:fldChar>
      </w:r>
      <w:r w:rsidR="008E7775">
        <w:rPr>
          <w:bCs/>
        </w:rPr>
        <w:instrText xml:space="preserve"> ADDIN EN.CITE </w:instrText>
      </w:r>
      <w:r w:rsidR="008E7775">
        <w:rPr>
          <w:bCs/>
        </w:rPr>
        <w:fldChar w:fldCharType="begin">
          <w:fldData xml:space="preserve">PEVuZE5vdGU+PENpdGU+PEF1dGhvcj5SdWRkZWxsPC9BdXRob3I+PFllYXI+MjAwMzwvWWVhcj48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</w:fldData>
        </w:fldChar>
      </w:r>
      <w:r w:rsidR="008E7775">
        <w:rPr>
          <w:bCs/>
        </w:rPr>
        <w:instrText xml:space="preserve"> ADDIN EN.CITE.DATA </w:instrText>
      </w:r>
      <w:r w:rsidR="008E7775">
        <w:rPr>
          <w:bCs/>
        </w:rPr>
      </w:r>
      <w:r w:rsidR="008E7775">
        <w:rPr>
          <w:bCs/>
        </w:rPr>
        <w:fldChar w:fldCharType="end"/>
      </w:r>
      <w:r w:rsidR="003465EC">
        <w:rPr>
          <w:bCs/>
        </w:rPr>
      </w:r>
      <w:r w:rsidR="003465EC">
        <w:rPr>
          <w:bCs/>
        </w:rPr>
        <w:fldChar w:fldCharType="separate"/>
      </w:r>
      <w:r w:rsidR="008A76AD">
        <w:rPr>
          <w:bCs/>
          <w:noProof/>
        </w:rPr>
        <w:t>[41]</w:t>
      </w:r>
      <w:r w:rsidR="003465EC">
        <w:rPr>
          <w:bCs/>
        </w:rPr>
        <w:fldChar w:fldCharType="end"/>
      </w:r>
      <w:r w:rsidR="000B4207" w:rsidRPr="00B97320">
        <w:rPr>
          <w:bCs/>
        </w:rPr>
        <w:t xml:space="preserve">. </w:t>
      </w:r>
      <w:r w:rsidR="00633556">
        <w:rPr>
          <w:bCs/>
        </w:rPr>
        <w:t>Similarly, m</w:t>
      </w:r>
      <w:r w:rsidR="00633556" w:rsidRPr="00B97320">
        <w:rPr>
          <w:bCs/>
        </w:rPr>
        <w:t>acrophages</w:t>
      </w:r>
      <w:r w:rsidR="000B4207">
        <w:rPr>
          <w:bCs/>
        </w:rPr>
        <w:t xml:space="preserve"> </w:t>
      </w:r>
      <w:r w:rsidR="00633556">
        <w:rPr>
          <w:bCs/>
        </w:rPr>
        <w:t xml:space="preserve">can </w:t>
      </w:r>
      <w:r w:rsidR="000B4207" w:rsidRPr="00B97320">
        <w:rPr>
          <w:bCs/>
        </w:rPr>
        <w:t>induce the formation of new lymph</w:t>
      </w:r>
      <w:r w:rsidR="00633556">
        <w:rPr>
          <w:bCs/>
        </w:rPr>
        <w:t>atic</w:t>
      </w:r>
      <w:r w:rsidR="000B4207" w:rsidRPr="00B97320">
        <w:rPr>
          <w:bCs/>
        </w:rPr>
        <w:t xml:space="preserve"> vessels</w:t>
      </w:r>
      <w:r w:rsidR="00E708AD">
        <w:rPr>
          <w:bCs/>
        </w:rPr>
        <w:t>,</w:t>
      </w:r>
      <w:r w:rsidR="000B4207" w:rsidRPr="00B97320">
        <w:rPr>
          <w:bCs/>
        </w:rPr>
        <w:t xml:space="preserve"> not only through the secretion of pro-lymphangiogenic factors (as VEGF-C/D), but also by acquiring endothelial markers and integrating into tumor-associated lymph vessels</w:t>
      </w:r>
      <w:r w:rsidR="00DA6500">
        <w:rPr>
          <w:bCs/>
        </w:rPr>
        <w:t xml:space="preserve"> </w:t>
      </w:r>
      <w:r w:rsidR="003465EC">
        <w:rPr>
          <w:bCs/>
        </w:rPr>
        <w:fldChar w:fldCharType="begin">
          <w:fldData xml:space="preserve">PEVuZE5vdGU+PENpdGU+PEF1dGhvcj5adW1zdGVnPC9BdXRob3I+PFllYXI+MjAwOTwvWWVhcj48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=
</w:fldData>
        </w:fldChar>
      </w:r>
      <w:r w:rsidR="008E7775">
        <w:rPr>
          <w:bCs/>
        </w:rPr>
        <w:instrText xml:space="preserve"> ADDIN EN.CITE </w:instrText>
      </w:r>
      <w:r w:rsidR="008E7775">
        <w:rPr>
          <w:bCs/>
        </w:rPr>
        <w:fldChar w:fldCharType="begin">
          <w:fldData xml:space="preserve">PEVuZE5vdGU+PENpdGU+PEF1dGhvcj5adW1zdGVnPC9BdXRob3I+PFllYXI+MjAwOTwvWWVhcj48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=
</w:fldData>
        </w:fldChar>
      </w:r>
      <w:r w:rsidR="008E7775">
        <w:rPr>
          <w:bCs/>
        </w:rPr>
        <w:instrText xml:space="preserve"> ADDIN EN.CITE.DATA </w:instrText>
      </w:r>
      <w:r w:rsidR="008E7775">
        <w:rPr>
          <w:bCs/>
        </w:rPr>
      </w:r>
      <w:r w:rsidR="008E7775">
        <w:rPr>
          <w:bCs/>
        </w:rPr>
        <w:fldChar w:fldCharType="end"/>
      </w:r>
      <w:r w:rsidR="003465EC">
        <w:rPr>
          <w:bCs/>
        </w:rPr>
      </w:r>
      <w:r w:rsidR="003465EC">
        <w:rPr>
          <w:bCs/>
        </w:rPr>
        <w:fldChar w:fldCharType="separate"/>
      </w:r>
      <w:r w:rsidR="008A76AD">
        <w:rPr>
          <w:bCs/>
          <w:noProof/>
        </w:rPr>
        <w:t>[42]</w:t>
      </w:r>
      <w:r w:rsidR="003465EC">
        <w:rPr>
          <w:bCs/>
        </w:rPr>
        <w:fldChar w:fldCharType="end"/>
      </w:r>
      <w:r w:rsidR="000B4207" w:rsidRPr="00B97320">
        <w:rPr>
          <w:bCs/>
        </w:rPr>
        <w:t xml:space="preserve">. </w:t>
      </w:r>
      <w:r>
        <w:rPr>
          <w:bCs/>
        </w:rPr>
        <w:t>These interactions complicate the</w:t>
      </w:r>
      <w:r w:rsidR="000B4207" w:rsidRPr="00B97320">
        <w:rPr>
          <w:bCs/>
        </w:rPr>
        <w:t xml:space="preserve"> understanding of </w:t>
      </w:r>
      <w:r>
        <w:rPr>
          <w:bCs/>
        </w:rPr>
        <w:t xml:space="preserve">the specific steps (i.e initiation, invasion or metastasis) where LECs act during tumor development, also with pending questions in </w:t>
      </w:r>
      <w:r w:rsidR="00DA6500">
        <w:rPr>
          <w:bCs/>
        </w:rPr>
        <w:t xml:space="preserve"> </w:t>
      </w:r>
      <w:r>
        <w:rPr>
          <w:bCs/>
        </w:rPr>
        <w:t>therapy response</w:t>
      </w:r>
      <w:r w:rsidR="00AB071D">
        <w:rPr>
          <w:bCs/>
        </w:rPr>
        <w:t xml:space="preserve"> </w:t>
      </w:r>
      <w:r w:rsidR="00AB071D">
        <w:rPr>
          <w:bCs/>
        </w:rPr>
        <w:fldChar w:fldCharType="begin"/>
      </w:r>
      <w:r w:rsidR="008E7775">
        <w:rPr>
          <w:bCs/>
        </w:rPr>
        <w:instrText xml:space="preserve"> ADDIN EN.CITE &lt;EndNote&gt;&lt;Cite&gt;&lt;Author&gt;Vaahtomeri&lt;/Author&gt;&lt;Year&gt;2020&lt;/Year&gt;&lt;RecNum&gt;239&lt;/RecNum&gt;&lt;DisplayText&gt;[17]&lt;/DisplayText&gt;&lt;record&gt;&lt;rec-number&gt;239&lt;/rec-number&gt;&lt;foreign-keys&gt;&lt;key app="EN" db-id="a0r2rptws9e207exv5ovwvrit9zrezdxdez2" timestamp="1612113716"&gt;239&lt;/key&gt;&lt;/foreign-keys&gt;&lt;ref-type name="Journal Article"&gt;17&lt;/ref-type&gt;&lt;contributors&gt;&lt;authors&gt;&lt;author&gt;Vaahtomeri, K.&lt;/author&gt;&lt;author&gt;Alitalo, K.&lt;/author&gt;&lt;/authors&gt;&lt;/contributors&gt;&lt;auth-address&gt;Wihuri Research Institute and Translational Cancer Medicine Research Program, University of Helsinki, Biomedicum Helsinki, Helsinki, Finland.&amp;#xD;Wihuri Research Institute and Translational Cancer Medicine Research Program, University of Helsinki, Biomedicum Helsinki, Helsinki, Finland. kari.alitalo@helsinki.fi.&amp;#xD;iCAN Digital Precision Cancer Medicine Flagship, University of Helsinki, Helsinki, Finland.&lt;/auth-address&gt;&lt;titles&gt;&lt;title&gt;Lymphatic Vessels in Tumor Dissemination versus Immunotherapy&lt;/title&gt;&lt;secondary-title&gt;Cancer Res&lt;/secondary-title&gt;&lt;/titles&gt;&lt;periodical&gt;&lt;full-title&gt;Cancer Res&lt;/full-title&gt;&lt;/periodical&gt;&lt;pages&gt;3463-3465&lt;/pages&gt;&lt;volume&gt;80&lt;/volume&gt;&lt;number&gt;17&lt;/number&gt;&lt;edition&gt;2020/07/02&lt;/edition&gt;&lt;keywords&gt;&lt;keyword&gt;Animals&lt;/keyword&gt;&lt;keyword&gt;Humans&lt;/keyword&gt;&lt;keyword&gt;*Immunotherapy&lt;/keyword&gt;&lt;keyword&gt;Lymphangiogenesis/physiology&lt;/keyword&gt;&lt;keyword&gt;Lymphatic Metastasis/*immunology/*pathology&lt;/keyword&gt;&lt;keyword&gt;*Lymphatic Vessels/immunology/pathology&lt;/keyword&gt;&lt;/keywords&gt;&lt;dates&gt;&lt;year&gt;2020&lt;/year&gt;&lt;pub-dates&gt;&lt;date&gt;Sep 1&lt;/date&gt;&lt;/pub-dates&gt;&lt;/dates&gt;&lt;isbn&gt;0008-5472&lt;/isbn&gt;&lt;accession-num&gt;32605997&lt;/accession-num&gt;&lt;urls&gt;&lt;/urls&gt;&lt;electronic-resource-num&gt;10.1158/0008-5472.Can-20-0156&lt;/electronic-resource-num&gt;&lt;remote-database-provider&gt;NLM&lt;/remote-database-provider&gt;&lt;language&gt;eng&lt;/language&gt;&lt;/record&gt;&lt;/Cite&gt;&lt;/EndNote&gt;</w:instrText>
      </w:r>
      <w:r w:rsidR="00AB071D">
        <w:rPr>
          <w:bCs/>
        </w:rPr>
        <w:fldChar w:fldCharType="separate"/>
      </w:r>
      <w:r w:rsidR="00AB071D">
        <w:rPr>
          <w:bCs/>
          <w:noProof/>
        </w:rPr>
        <w:t>[17]</w:t>
      </w:r>
      <w:r w:rsidR="00AB071D">
        <w:rPr>
          <w:bCs/>
        </w:rPr>
        <w:fldChar w:fldCharType="end"/>
      </w:r>
      <w:r>
        <w:rPr>
          <w:bCs/>
        </w:rPr>
        <w:t>.</w:t>
      </w:r>
    </w:p>
    <w:p w14:paraId="5D364D85" w14:textId="394DF1FC" w:rsidR="004E3990" w:rsidRPr="006E0F8B" w:rsidRDefault="004E3990">
      <w:pPr>
        <w:autoSpaceDE w:val="0"/>
        <w:autoSpaceDN w:val="0"/>
        <w:adjustRightInd w:val="0"/>
        <w:spacing w:line="480" w:lineRule="auto"/>
        <w:jc w:val="both"/>
      </w:pPr>
    </w:p>
    <w:p w14:paraId="37506E78" w14:textId="53E3D868" w:rsidR="001E1ADE" w:rsidRPr="00A45A42" w:rsidRDefault="00A26D0A" w:rsidP="00F72FA6">
      <w:pPr>
        <w:jc w:val="both"/>
        <w:rPr>
          <w:b/>
          <w:bCs/>
          <w:color w:val="000000" w:themeColor="text1"/>
        </w:rPr>
      </w:pPr>
      <w:r w:rsidRPr="00ED5B2C">
        <w:rPr>
          <w:b/>
        </w:rPr>
        <w:t>3</w:t>
      </w:r>
      <w:r w:rsidR="009163A3">
        <w:t xml:space="preserve">. </w:t>
      </w:r>
      <w:r w:rsidR="00124667">
        <w:rPr>
          <w:b/>
          <w:bCs/>
          <w:color w:val="000000" w:themeColor="text1"/>
        </w:rPr>
        <w:t xml:space="preserve">Lymph </w:t>
      </w:r>
      <w:r w:rsidR="004B186B">
        <w:rPr>
          <w:b/>
          <w:bCs/>
          <w:color w:val="000000" w:themeColor="text1"/>
        </w:rPr>
        <w:t xml:space="preserve">node </w:t>
      </w:r>
      <w:r w:rsidR="00124667">
        <w:rPr>
          <w:b/>
          <w:bCs/>
          <w:color w:val="000000" w:themeColor="text1"/>
        </w:rPr>
        <w:t xml:space="preserve">and lymphatics </w:t>
      </w:r>
      <w:r w:rsidR="004B186B">
        <w:rPr>
          <w:b/>
          <w:bCs/>
          <w:color w:val="000000" w:themeColor="text1"/>
        </w:rPr>
        <w:t>imaging</w:t>
      </w:r>
      <w:r w:rsidR="00BD616E">
        <w:rPr>
          <w:b/>
          <w:bCs/>
          <w:color w:val="000000" w:themeColor="text1"/>
        </w:rPr>
        <w:t xml:space="preserve">, an opportunity to </w:t>
      </w:r>
      <w:r w:rsidR="00554555">
        <w:rPr>
          <w:b/>
          <w:bCs/>
          <w:color w:val="000000" w:themeColor="text1"/>
        </w:rPr>
        <w:t xml:space="preserve">monitor </w:t>
      </w:r>
      <w:r w:rsidR="00BD616E">
        <w:rPr>
          <w:b/>
          <w:bCs/>
          <w:color w:val="000000" w:themeColor="text1"/>
        </w:rPr>
        <w:t xml:space="preserve">response </w:t>
      </w:r>
      <w:r w:rsidR="00543675">
        <w:rPr>
          <w:b/>
          <w:bCs/>
          <w:color w:val="000000" w:themeColor="text1"/>
        </w:rPr>
        <w:t xml:space="preserve">to </w:t>
      </w:r>
      <w:r w:rsidR="00BD616E">
        <w:rPr>
          <w:b/>
          <w:bCs/>
          <w:color w:val="000000" w:themeColor="text1"/>
        </w:rPr>
        <w:t>nanomedicine</w:t>
      </w:r>
      <w:r w:rsidR="00082DB7" w:rsidRPr="0092250D">
        <w:rPr>
          <w:b/>
          <w:bCs/>
          <w:color w:val="000000" w:themeColor="text1"/>
        </w:rPr>
        <w:t>s</w:t>
      </w:r>
      <w:r w:rsidR="00BD616E">
        <w:rPr>
          <w:b/>
          <w:bCs/>
          <w:color w:val="000000" w:themeColor="text1"/>
        </w:rPr>
        <w:t>.</w:t>
      </w:r>
    </w:p>
    <w:p w14:paraId="52F1F605" w14:textId="77777777" w:rsidR="00027C6A" w:rsidRDefault="00027C6A" w:rsidP="00027C6A">
      <w:pPr>
        <w:widowControl w:val="0"/>
        <w:autoSpaceDE w:val="0"/>
        <w:autoSpaceDN w:val="0"/>
        <w:adjustRightInd w:val="0"/>
        <w:spacing w:line="480" w:lineRule="auto"/>
        <w:jc w:val="both"/>
        <w:rPr>
          <w:color w:val="000000" w:themeColor="text1"/>
          <w:lang w:eastAsia="es-ES_tradnl"/>
        </w:rPr>
      </w:pPr>
    </w:p>
    <w:p w14:paraId="42957E5C" w14:textId="39423633" w:rsidR="00320741" w:rsidRDefault="00F858CB" w:rsidP="008E7775">
      <w:pPr>
        <w:autoSpaceDE w:val="0"/>
        <w:autoSpaceDN w:val="0"/>
        <w:adjustRightInd w:val="0"/>
        <w:spacing w:line="480" w:lineRule="auto"/>
        <w:jc w:val="both"/>
        <w:rPr>
          <w:color w:val="000000" w:themeColor="text1"/>
        </w:rPr>
      </w:pPr>
      <w:r>
        <w:t>Imaging l</w:t>
      </w:r>
      <w:r w:rsidR="0034368D" w:rsidRPr="006E0F8B">
        <w:t xml:space="preserve">ymphatic vessels </w:t>
      </w:r>
      <w:r>
        <w:t>has been pursued by a varie</w:t>
      </w:r>
      <w:r w:rsidR="0087571B">
        <w:t>t</w:t>
      </w:r>
      <w:r>
        <w:t xml:space="preserve">y of authors </w:t>
      </w:r>
      <w:r w:rsidR="008A76AD">
        <w:fldChar w:fldCharType="begin"/>
      </w:r>
      <w:r w:rsidR="008E7775">
        <w:instrText xml:space="preserve"> ADDIN EN.CITE &lt;EndNote&gt;&lt;Cite&gt;&lt;Author&gt;Polomska&lt;/Author&gt;&lt;Year&gt;2020&lt;/Year&gt;&lt;RecNum&gt;146&lt;/RecNum&gt;&lt;DisplayText&gt;[43]&lt;/DisplayText&gt;&lt;record&gt;&lt;rec-number&gt;146&lt;/rec-number&gt;&lt;foreign-keys&gt;&lt;key app="EN" db-id="a0r2rptws9e207exv5ovwvrit9zrezdxdez2" timestamp="1605699030"&gt;146&lt;/key&gt;&lt;/foreign-keys&gt;&lt;ref-type name="Journal Article"&gt;17&lt;/ref-type&gt;&lt;contributors&gt;&lt;authors&gt;&lt;author&gt;Polomska, A. K.&lt;/author&gt;&lt;author&gt;Proulx, S. T.&lt;/author&gt;&lt;/authors&gt;&lt;/contributors&gt;&lt;auth-address&gt;ETH Zurich, Institute of Pharmaceutical Sciences, Vladimir-Prelog Weg 1-5/10, 8093 Zurich, Switzerland.&amp;#xD;University of Bern, Theodor Kocher Institute, Freiestrasse 1, 3012 Bern, Switzerland. Electronic address: steven.proulx@tki.unibe.ch.&lt;/auth-address&gt;&lt;titles&gt;&lt;title&gt;Imaging technology of the lymphatic system&lt;/title&gt;&lt;secondary-title&gt;Adv Drug Deliv Rev&lt;/secondary-title&gt;&lt;/titles&gt;&lt;periodical&gt;&lt;full-title&gt;Adv Drug Deliv Rev&lt;/full-title&gt;&lt;/periodical&gt;&lt;edition&gt;2020/09/07&lt;/edition&gt;&lt;keywords&gt;&lt;keyword&gt;Contractility&lt;/keyword&gt;&lt;keyword&gt;Lymph node&lt;/keyword&gt;&lt;keyword&gt;Lymphangiography&lt;/keyword&gt;&lt;keyword&gt;Lymphatic system&lt;/keyword&gt;&lt;keyword&gt;Lymphatic vessel&lt;/keyword&gt;&lt;keyword&gt;Lymphscintigraphy&lt;/keyword&gt;&lt;keyword&gt;Mri&lt;/keyword&gt;&lt;keyword&gt;NIR fluorescence&lt;/keyword&gt;&lt;keyword&gt;Tracer&lt;/keyword&gt;&lt;/keywords&gt;&lt;dates&gt;&lt;year&gt;2020&lt;/year&gt;&lt;pub-dates&gt;&lt;date&gt;Sep 3&lt;/date&gt;&lt;/pub-dates&gt;&lt;/dates&gt;&lt;isbn&gt;1872-8294 (Electronic)&amp;#xD;0169-409X (Linking)&lt;/isbn&gt;&lt;accession-num&gt;32891679&lt;/accession-num&gt;&lt;urls&gt;&lt;related-urls&gt;&lt;url&gt;https://www.ncbi.nlm.nih.gov/pubmed/32891679&lt;/url&gt;&lt;/related-urls&gt;&lt;/urls&gt;&lt;electronic-resource-num&gt;10.1016/j.addr.2020.08.013&lt;/electronic-resource-num&gt;&lt;/record&gt;&lt;/Cite&gt;&lt;/EndNote&gt;</w:instrText>
      </w:r>
      <w:r w:rsidR="008A76AD">
        <w:fldChar w:fldCharType="separate"/>
      </w:r>
      <w:r w:rsidR="008A76AD">
        <w:rPr>
          <w:noProof/>
        </w:rPr>
        <w:t>[43]</w:t>
      </w:r>
      <w:r w:rsidR="008A76AD">
        <w:fldChar w:fldCharType="end"/>
      </w:r>
      <w:r>
        <w:t xml:space="preserve">, </w:t>
      </w:r>
      <w:r w:rsidR="00320741">
        <w:t>since as mentioned above, LECs</w:t>
      </w:r>
      <w:r>
        <w:t xml:space="preserve"> </w:t>
      </w:r>
      <w:r w:rsidR="0034368D" w:rsidRPr="006E0F8B">
        <w:t xml:space="preserve">frequently undergo extensive remodeling </w:t>
      </w:r>
      <w:r>
        <w:t>in the primary tumors and draining lymph nodes</w:t>
      </w:r>
      <w:r w:rsidR="0034368D">
        <w:t xml:space="preserve"> </w:t>
      </w:r>
      <w:r w:rsidR="008A76AD">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 </w:instrText>
      </w:r>
      <w:r w:rsidR="008E7775">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DATA </w:instrText>
      </w:r>
      <w:r w:rsidR="008E7775">
        <w:fldChar w:fldCharType="end"/>
      </w:r>
      <w:r w:rsidR="008A76AD">
        <w:fldChar w:fldCharType="separate"/>
      </w:r>
      <w:r w:rsidR="008A76AD">
        <w:rPr>
          <w:noProof/>
        </w:rPr>
        <w:t>[18]</w:t>
      </w:r>
      <w:r w:rsidR="008A76AD">
        <w:fldChar w:fldCharType="end"/>
      </w:r>
      <w:r w:rsidR="0034368D">
        <w:t xml:space="preserve">. </w:t>
      </w:r>
      <w:r w:rsidR="00320741">
        <w:t>In fact, as l</w:t>
      </w:r>
      <w:r w:rsidR="0034368D" w:rsidRPr="006E0F8B">
        <w:t xml:space="preserve">ymphatic remodeling within tumor draining LNs </w:t>
      </w:r>
      <w:r w:rsidR="00320741">
        <w:t xml:space="preserve">may </w:t>
      </w:r>
      <w:r w:rsidR="0034368D" w:rsidRPr="006E0F8B">
        <w:t xml:space="preserve">occur even before tumor cells in the LNs </w:t>
      </w:r>
      <w:r w:rsidR="00705CA0">
        <w:t>are</w:t>
      </w:r>
      <w:r w:rsidR="0034368D" w:rsidRPr="006E0F8B">
        <w:t xml:space="preserve"> detectable</w:t>
      </w:r>
      <w:r w:rsidR="0034368D">
        <w:t xml:space="preserve"> </w:t>
      </w:r>
      <w:r w:rsidR="008A76AD">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 </w:instrText>
      </w:r>
      <w:r w:rsidR="008E7775">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instrText xml:space="preserve"> ADDIN EN.CITE.DATA </w:instrText>
      </w:r>
      <w:r w:rsidR="008E7775">
        <w:fldChar w:fldCharType="end"/>
      </w:r>
      <w:r w:rsidR="008A76AD">
        <w:fldChar w:fldCharType="separate"/>
      </w:r>
      <w:r w:rsidR="008A76AD">
        <w:rPr>
          <w:noProof/>
        </w:rPr>
        <w:t>[18]</w:t>
      </w:r>
      <w:r w:rsidR="008A76AD">
        <w:fldChar w:fldCharType="end"/>
      </w:r>
      <w:r w:rsidR="0034368D" w:rsidRPr="006E0F8B">
        <w:t xml:space="preserve">, </w:t>
      </w:r>
      <w:r w:rsidR="00320741">
        <w:t>models to visualize tumor-activated lymphangiogenesis held promise as a strategy to uncover premetastatic niches.</w:t>
      </w:r>
      <w:r w:rsidR="0034368D" w:rsidRPr="006E0F8B">
        <w:t xml:space="preserve"> </w:t>
      </w:r>
      <w:r w:rsidR="00320741">
        <w:t>Thus, tumor and LEC</w:t>
      </w:r>
      <w:r w:rsidR="0087571B">
        <w:t xml:space="preserve">s </w:t>
      </w:r>
      <w:r w:rsidR="00320741">
        <w:t xml:space="preserve">can engage in various feedback loops to promote a </w:t>
      </w:r>
      <w:r w:rsidR="0034368D">
        <w:t xml:space="preserve">microenvironment </w:t>
      </w:r>
      <w:r w:rsidR="0034368D" w:rsidRPr="006E0F8B">
        <w:t>that</w:t>
      </w:r>
      <w:r w:rsidR="00320741">
        <w:t xml:space="preserve"> favors </w:t>
      </w:r>
      <w:r w:rsidR="0034368D" w:rsidRPr="006E0F8B">
        <w:t xml:space="preserve">LNs </w:t>
      </w:r>
      <w:r w:rsidR="00320741">
        <w:t xml:space="preserve">colonization </w:t>
      </w:r>
      <w:r w:rsidR="0034368D" w:rsidRPr="006E0F8B">
        <w:t>by metastatic cells</w:t>
      </w:r>
      <w:r w:rsidR="00E708AD">
        <w:t>. This can occur, for example</w:t>
      </w:r>
      <w:r w:rsidR="0034368D">
        <w:t xml:space="preserve"> </w:t>
      </w:r>
      <w:r w:rsidR="00E708AD">
        <w:t>via</w:t>
      </w:r>
      <w:r w:rsidR="0034368D">
        <w:t xml:space="preserve"> an increased flow to the lymph node</w:t>
      </w:r>
      <w:r w:rsidR="00320741">
        <w:t xml:space="preserve"> and the secretion of multitude of soluble and </w:t>
      </w:r>
      <w:r w:rsidR="0034368D">
        <w:t>vesicle</w:t>
      </w:r>
      <w:r w:rsidR="00320741">
        <w:t xml:space="preserve">-associated factors </w:t>
      </w:r>
      <w:r w:rsidR="0034368D">
        <w:fldChar w:fldCharType="begin"/>
      </w:r>
      <w:r w:rsidR="008E7775">
        <w:instrText xml:space="preserve"> ADDIN EN.CITE &lt;EndNote&gt;&lt;Cite&gt;&lt;Author&gt;Sleeman&lt;/Author&gt;&lt;Year&gt;2015&lt;/Year&gt;&lt;RecNum&gt;183&lt;/RecNum&gt;&lt;DisplayText&gt;[44]&lt;/DisplayText&gt;&lt;record&gt;&lt;rec-number&gt;183&lt;/rec-number&gt;&lt;foreign-keys&gt;&lt;key app="EN" db-id="a0r2rptws9e207exv5ovwvrit9zrezdxdez2" timestamp="1605699031"&gt;183&lt;/key&gt;&lt;/foreign-keys&gt;&lt;ref-type name="Journal Article"&gt;17&lt;/ref-type&gt;&lt;contributors&gt;&lt;authors&gt;&lt;author&gt;Sleeman, J. P.&lt;/author&gt;&lt;/authors&gt;&lt;/contributors&gt;&lt;titles&gt;&lt;title&gt;The lymph node pre-metastatic niche&lt;/title&gt;&lt;secondary-title&gt;J Mol Med (Berl)&lt;/secondary-title&gt;&lt;/titles&gt;&lt;pages&gt;1173-84&lt;/pages&gt;&lt;volume&gt;93&lt;/volume&gt;&lt;number&gt;11&lt;/number&gt;&lt;edition&gt;2015/10/23&lt;/edition&gt;&lt;keywords&gt;&lt;keyword&gt;Animals&lt;/keyword&gt;&lt;keyword&gt;Humans&lt;/keyword&gt;&lt;keyword&gt;Lymph Nodes/*immunology/physiopathology&lt;/keyword&gt;&lt;keyword&gt;Neoplasm Metastasis/immunology/*pathology&lt;/keyword&gt;&lt;keyword&gt;Tumor Microenvironment/*immunology/*physiology&lt;/keyword&gt;&lt;/keywords&gt;&lt;dates&gt;&lt;year&gt;2015&lt;/year&gt;&lt;pub-dates&gt;&lt;date&gt;Nov&lt;/date&gt;&lt;/pub-dates&gt;&lt;/dates&gt;&lt;isbn&gt;1432-1440 (Electronic)&amp;#xD;0946-2716 (Linking)&lt;/isbn&gt;&lt;accession-num&gt;26489604&lt;/accession-num&gt;&lt;urls&gt;&lt;related-urls&gt;&lt;url&gt;https://www.ncbi.nlm.nih.gov/pubmed/26489604&lt;/url&gt;&lt;/related-urls&gt;&lt;/urls&gt;&lt;electronic-resource-num&gt;10.1007/s00109-015-1351-6&lt;/electronic-resource-num&gt;&lt;/record&gt;&lt;/Cite&gt;&lt;/EndNote&gt;</w:instrText>
      </w:r>
      <w:r w:rsidR="0034368D">
        <w:fldChar w:fldCharType="separate"/>
      </w:r>
      <w:r w:rsidR="008A76AD">
        <w:rPr>
          <w:noProof/>
        </w:rPr>
        <w:t>[44]</w:t>
      </w:r>
      <w:r w:rsidR="0034368D">
        <w:fldChar w:fldCharType="end"/>
      </w:r>
      <w:r w:rsidR="0034368D">
        <w:t xml:space="preserve">. </w:t>
      </w:r>
      <w:r w:rsidR="00E708AD">
        <w:t>Enhanced</w:t>
      </w:r>
      <w:r w:rsidR="0034368D" w:rsidRPr="00FF514C">
        <w:t xml:space="preserve"> permeability </w:t>
      </w:r>
      <w:r w:rsidR="0034368D">
        <w:t xml:space="preserve">in </w:t>
      </w:r>
      <w:r w:rsidR="004E4574">
        <w:lastRenderedPageBreak/>
        <w:t xml:space="preserve">the </w:t>
      </w:r>
      <w:r w:rsidR="00320741">
        <w:t>premetastatic niche</w:t>
      </w:r>
      <w:r w:rsidR="0034368D">
        <w:t xml:space="preserve"> </w:t>
      </w:r>
      <w:r w:rsidR="00320741">
        <w:t>can also promote the</w:t>
      </w:r>
      <w:r w:rsidR="0034368D" w:rsidRPr="00FF514C">
        <w:t xml:space="preserve"> recruitment of non-resident cells, such as bone marrow-derived cells (BMDCs), which </w:t>
      </w:r>
      <w:r w:rsidR="00320741">
        <w:t xml:space="preserve">further aid in </w:t>
      </w:r>
      <w:r w:rsidR="0034368D">
        <w:t xml:space="preserve">metastatic cell </w:t>
      </w:r>
      <w:r w:rsidR="0034368D" w:rsidRPr="00FF514C">
        <w:t>colonization</w:t>
      </w:r>
      <w:r w:rsidR="00E708AD">
        <w:t xml:space="preserve"> </w:t>
      </w:r>
      <w:r w:rsidR="0034368D">
        <w:fldChar w:fldCharType="begin">
          <w:fldData xml:space="preserve">PEVuZE5vdGU+PENpdGU+PEF1dGhvcj5QZWluYWRvPC9BdXRob3I+PFllYXI+MjAxNzwvWWVhcj48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==
</w:fldData>
        </w:fldChar>
      </w:r>
      <w:r w:rsidR="00BB1A77">
        <w:instrText xml:space="preserve"> ADDIN EN.CITE </w:instrText>
      </w:r>
      <w:r w:rsidR="00BB1A77">
        <w:fldChar w:fldCharType="begin">
          <w:fldData xml:space="preserve">PEVuZE5vdGU+PENpdGU+PEF1dGhvcj5QZWluYWRvPC9BdXRob3I+PFllYXI+MjAxNzwvWWVhcj48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==
</w:fldData>
        </w:fldChar>
      </w:r>
      <w:r w:rsidR="00BB1A77">
        <w:instrText xml:space="preserve"> ADDIN EN.CITE.DATA </w:instrText>
      </w:r>
      <w:r w:rsidR="00BB1A77">
        <w:fldChar w:fldCharType="end"/>
      </w:r>
      <w:r w:rsidR="0034368D">
        <w:fldChar w:fldCharType="separate"/>
      </w:r>
      <w:r w:rsidR="008A76AD">
        <w:rPr>
          <w:noProof/>
        </w:rPr>
        <w:t>[45]</w:t>
      </w:r>
      <w:r w:rsidR="0034368D">
        <w:fldChar w:fldCharType="end"/>
      </w:r>
      <w:r w:rsidR="0034368D" w:rsidRPr="00FF514C">
        <w:t xml:space="preserve">. </w:t>
      </w:r>
      <w:r w:rsidR="00320741">
        <w:t>Therefore</w:t>
      </w:r>
      <w:r w:rsidR="0034368D" w:rsidRPr="00837D5D">
        <w:t xml:space="preserve">, </w:t>
      </w:r>
      <w:r w:rsidR="0034368D">
        <w:t xml:space="preserve">sentinel lymph node </w:t>
      </w:r>
      <w:r w:rsidR="00320741">
        <w:t>premetastatic sites</w:t>
      </w:r>
      <w:r w:rsidR="0034368D" w:rsidRPr="00837D5D">
        <w:t xml:space="preserve"> are</w:t>
      </w:r>
      <w:r w:rsidR="0034368D">
        <w:t xml:space="preserve"> local microenvironments</w:t>
      </w:r>
      <w:r w:rsidR="0034368D" w:rsidRPr="00837D5D">
        <w:t xml:space="preserve"> that facilitate the invasion, survival and/or proliferation of metastatic tumor cells, </w:t>
      </w:r>
      <w:r w:rsidR="00320741">
        <w:t xml:space="preserve">and as such, provide </w:t>
      </w:r>
      <w:r w:rsidR="0034368D" w:rsidRPr="00837D5D">
        <w:t xml:space="preserve">a </w:t>
      </w:r>
      <w:r w:rsidR="0034368D">
        <w:t xml:space="preserve">suitable scenario </w:t>
      </w:r>
      <w:r w:rsidR="00320741">
        <w:t>for a dual-stage ima</w:t>
      </w:r>
      <w:r w:rsidR="00320741" w:rsidRPr="004E4574">
        <w:t xml:space="preserve">ging </w:t>
      </w:r>
      <w:r w:rsidR="00320741" w:rsidRPr="008E7775">
        <w:rPr>
          <w:color w:val="000000" w:themeColor="text1"/>
          <w:lang w:eastAsia="es-ES_tradnl"/>
        </w:rPr>
        <w:fldChar w:fldCharType="begin"/>
      </w:r>
      <w:r w:rsidR="008E7775">
        <w:rPr>
          <w:color w:val="000000" w:themeColor="text1"/>
          <w:lang w:eastAsia="es-ES_tradnl"/>
        </w:rPr>
        <w:instrText xml:space="preserve"> ADDIN EN.CITE &lt;EndNote&gt;&lt;Cite&gt;&lt;Author&gt;Polomska&lt;/Author&gt;&lt;Year&gt;2020&lt;/Year&gt;&lt;RecNum&gt;146&lt;/RecNum&gt;&lt;DisplayText&gt;[43]&lt;/DisplayText&gt;&lt;record&gt;&lt;rec-number&gt;146&lt;/rec-number&gt;&lt;foreign-keys&gt;&lt;key app="EN" db-id="a0r2rptws9e207exv5ovwvrit9zrezdxdez2" timestamp="1605699030"&gt;146&lt;/key&gt;&lt;/foreign-keys&gt;&lt;ref-type name="Journal Article"&gt;17&lt;/ref-type&gt;&lt;contributors&gt;&lt;authors&gt;&lt;author&gt;Polomska, A. K.&lt;/author&gt;&lt;author&gt;Proulx, S. T.&lt;/author&gt;&lt;/authors&gt;&lt;/contributors&gt;&lt;auth-address&gt;ETH Zurich, Institute of Pharmaceutical Sciences, Vladimir-Prelog Weg 1-5/10, 8093 Zurich, Switzerland.&amp;#xD;University of Bern, Theodor Kocher Institute, Freiestrasse 1, 3012 Bern, Switzerland. Electronic address: steven.proulx@tki.unibe.ch.&lt;/auth-address&gt;&lt;titles&gt;&lt;title&gt;Imaging technology of the lymphatic system&lt;/title&gt;&lt;secondary-title&gt;Adv Drug Deliv Rev&lt;/secondary-title&gt;&lt;/titles&gt;&lt;periodical&gt;&lt;full-title&gt;Adv Drug Deliv Rev&lt;/full-title&gt;&lt;/periodical&gt;&lt;edition&gt;2020/09/07&lt;/edition&gt;&lt;keywords&gt;&lt;keyword&gt;Contractility&lt;/keyword&gt;&lt;keyword&gt;Lymph node&lt;/keyword&gt;&lt;keyword&gt;Lymphangiography&lt;/keyword&gt;&lt;keyword&gt;Lymphatic system&lt;/keyword&gt;&lt;keyword&gt;Lymphatic vessel&lt;/keyword&gt;&lt;keyword&gt;Lymphscintigraphy&lt;/keyword&gt;&lt;keyword&gt;Mri&lt;/keyword&gt;&lt;keyword&gt;NIR fluorescence&lt;/keyword&gt;&lt;keyword&gt;Tracer&lt;/keyword&gt;&lt;/keywords&gt;&lt;dates&gt;&lt;year&gt;2020&lt;/year&gt;&lt;pub-dates&gt;&lt;date&gt;Sep 3&lt;/date&gt;&lt;/pub-dates&gt;&lt;/dates&gt;&lt;isbn&gt;1872-8294 (Electronic)&amp;#xD;0169-409X (Linking)&lt;/isbn&gt;&lt;accession-num&gt;32891679&lt;/accession-num&gt;&lt;urls&gt;&lt;related-urls&gt;&lt;url&gt;https://www.ncbi.nlm.nih.gov/pubmed/32891679&lt;/url&gt;&lt;/related-urls&gt;&lt;/urls&gt;&lt;electronic-resource-num&gt;10.1016/j.addr.2020.08.013&lt;/electronic-resource-num&gt;&lt;/record&gt;&lt;/Cite&gt;&lt;/EndNote&gt;</w:instrText>
      </w:r>
      <w:r w:rsidR="00320741" w:rsidRPr="008E7775">
        <w:rPr>
          <w:color w:val="000000" w:themeColor="text1"/>
          <w:lang w:eastAsia="es-ES_tradnl"/>
        </w:rPr>
        <w:fldChar w:fldCharType="separate"/>
      </w:r>
      <w:r w:rsidR="008A76AD" w:rsidRPr="008E7775">
        <w:rPr>
          <w:noProof/>
          <w:color w:val="000000" w:themeColor="text1"/>
          <w:lang w:eastAsia="es-ES_tradnl"/>
        </w:rPr>
        <w:t>[43]</w:t>
      </w:r>
      <w:r w:rsidR="00320741" w:rsidRPr="008E7775">
        <w:rPr>
          <w:color w:val="000000" w:themeColor="text1"/>
          <w:lang w:eastAsia="es-ES_tradnl"/>
        </w:rPr>
        <w:fldChar w:fldCharType="end"/>
      </w:r>
      <w:r w:rsidR="00E708AD">
        <w:t>, namely:</w:t>
      </w:r>
      <w:r w:rsidR="00320741" w:rsidRPr="004E4574">
        <w:t xml:space="preserve"> (</w:t>
      </w:r>
      <w:r w:rsidR="00320741">
        <w:t xml:space="preserve">i) for diagnostic purposes and tumor staging (i.e. </w:t>
      </w:r>
      <w:r w:rsidR="00320741">
        <w:rPr>
          <w:color w:val="000000" w:themeColor="text1"/>
          <w:lang w:eastAsia="es-ES_tradnl"/>
        </w:rPr>
        <w:t xml:space="preserve">in breast cancer and melanoma </w:t>
      </w:r>
      <w:r w:rsidR="00320741">
        <w:rPr>
          <w:color w:val="000000" w:themeColor="text1"/>
          <w:lang w:eastAsia="es-ES_tradnl"/>
        </w:rPr>
        <w:fldChar w:fldCharType="begin">
          <w:fldData xml:space="preserve">PEVuZE5vdGU+PENpdGU+PEF1dGhvcj5SaW5kZXJrbmVjaHQ8L0F1dGhvcj48WWVhcj4yMDA4PC9Z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SaW5kZXJrbmVjaHQ8L0F1dGhvcj48WWVhcj4yMDA4PC9Z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320741">
        <w:rPr>
          <w:color w:val="000000" w:themeColor="text1"/>
          <w:lang w:eastAsia="es-ES_tradnl"/>
        </w:rPr>
      </w:r>
      <w:r w:rsidR="00320741">
        <w:rPr>
          <w:color w:val="000000" w:themeColor="text1"/>
          <w:lang w:eastAsia="es-ES_tradnl"/>
        </w:rPr>
        <w:fldChar w:fldCharType="separate"/>
      </w:r>
      <w:r w:rsidR="008A76AD">
        <w:rPr>
          <w:noProof/>
          <w:color w:val="000000" w:themeColor="text1"/>
          <w:lang w:eastAsia="es-ES_tradnl"/>
        </w:rPr>
        <w:t>[25, 46]</w:t>
      </w:r>
      <w:r w:rsidR="00320741">
        <w:rPr>
          <w:color w:val="000000" w:themeColor="text1"/>
          <w:lang w:eastAsia="es-ES_tradnl"/>
        </w:rPr>
        <w:fldChar w:fldCharType="end"/>
      </w:r>
      <w:r w:rsidR="00320741">
        <w:rPr>
          <w:color w:val="000000" w:themeColor="text1"/>
          <w:lang w:eastAsia="es-ES_tradnl"/>
        </w:rPr>
        <w:t xml:space="preserve">, and (ii) </w:t>
      </w:r>
      <w:r w:rsidR="00320741">
        <w:t>for the delivery of anticancer agents (including nanomedicines)</w:t>
      </w:r>
      <w:r w:rsidR="00554555">
        <w:t xml:space="preserve">. </w:t>
      </w:r>
      <w:r w:rsidR="00E708AD">
        <w:rPr>
          <w:color w:val="000000" w:themeColor="text1"/>
          <w:lang w:eastAsia="es-ES_tradnl"/>
        </w:rPr>
        <w:t>Herein we describe</w:t>
      </w:r>
      <w:r w:rsidR="00320741">
        <w:rPr>
          <w:color w:val="000000" w:themeColor="text1"/>
        </w:rPr>
        <w:t xml:space="preserve"> some main techniques to monitor</w:t>
      </w:r>
      <w:r w:rsidR="00B0537C">
        <w:rPr>
          <w:color w:val="000000" w:themeColor="text1"/>
        </w:rPr>
        <w:t xml:space="preserve"> the</w:t>
      </w:r>
      <w:r w:rsidR="00320741">
        <w:rPr>
          <w:color w:val="000000" w:themeColor="text1"/>
        </w:rPr>
        <w:t xml:space="preserve"> lymphatic </w:t>
      </w:r>
      <w:r w:rsidR="00B0537C">
        <w:rPr>
          <w:color w:val="000000" w:themeColor="text1"/>
        </w:rPr>
        <w:t>system</w:t>
      </w:r>
      <w:r w:rsidR="004E4574">
        <w:rPr>
          <w:color w:val="000000" w:themeColor="text1"/>
        </w:rPr>
        <w:t xml:space="preserve"> (</w:t>
      </w:r>
      <w:r w:rsidR="004E4574" w:rsidRPr="008E7775">
        <w:rPr>
          <w:b/>
          <w:color w:val="000000" w:themeColor="text1"/>
        </w:rPr>
        <w:t>Figure 2</w:t>
      </w:r>
      <w:r w:rsidR="004E4574">
        <w:rPr>
          <w:color w:val="000000" w:themeColor="text1"/>
        </w:rPr>
        <w:t>).</w:t>
      </w:r>
    </w:p>
    <w:p w14:paraId="36B025FD" w14:textId="3A5E9151" w:rsidR="00900F9C" w:rsidRPr="00493824" w:rsidRDefault="00320741" w:rsidP="00900F9C">
      <w:pPr>
        <w:spacing w:line="480" w:lineRule="auto"/>
        <w:jc w:val="both"/>
        <w:rPr>
          <w:color w:val="000000" w:themeColor="text1"/>
        </w:rPr>
      </w:pPr>
      <w:r>
        <w:rPr>
          <w:color w:val="000000" w:themeColor="text1"/>
        </w:rPr>
        <w:t xml:space="preserve">(i) </w:t>
      </w:r>
      <w:r w:rsidR="00900F9C" w:rsidRPr="008E7775">
        <w:rPr>
          <w:color w:val="000000" w:themeColor="text1"/>
          <w:u w:val="single"/>
        </w:rPr>
        <w:t xml:space="preserve">X-ray lymphography </w:t>
      </w:r>
      <w:r w:rsidR="00900F9C" w:rsidRPr="00493824">
        <w:rPr>
          <w:color w:val="000000" w:themeColor="text1"/>
        </w:rPr>
        <w:t xml:space="preserve">is a medical technique that </w:t>
      </w:r>
      <w:r>
        <w:rPr>
          <w:color w:val="000000" w:themeColor="text1"/>
        </w:rPr>
        <w:t>involves</w:t>
      </w:r>
      <w:r w:rsidR="00900F9C" w:rsidRPr="00493824">
        <w:rPr>
          <w:color w:val="000000" w:themeColor="text1"/>
        </w:rPr>
        <w:t xml:space="preserve"> the cannulation of the lymphatic structure </w:t>
      </w:r>
      <w:r w:rsidR="00E708AD">
        <w:rPr>
          <w:color w:val="000000" w:themeColor="text1"/>
        </w:rPr>
        <w:t xml:space="preserve">with </w:t>
      </w:r>
      <w:r w:rsidR="00900F9C" w:rsidRPr="00493824">
        <w:rPr>
          <w:color w:val="000000" w:themeColor="text1"/>
        </w:rPr>
        <w:t>x-ray contrast agent</w:t>
      </w:r>
      <w:r w:rsidR="00E708AD">
        <w:rPr>
          <w:color w:val="000000" w:themeColor="text1"/>
        </w:rPr>
        <w:t xml:space="preserve"> (e.g. the </w:t>
      </w:r>
      <w:r w:rsidR="00E708AD" w:rsidRPr="00493824">
        <w:rPr>
          <w:color w:val="000000" w:themeColor="text1"/>
        </w:rPr>
        <w:t>iodinated oil-soluble</w:t>
      </w:r>
      <w:r w:rsidR="00E708AD">
        <w:rPr>
          <w:color w:val="000000" w:themeColor="text1"/>
        </w:rPr>
        <w:t xml:space="preserve"> lipodiol)</w:t>
      </w:r>
      <w:r w:rsidR="00B0537C">
        <w:rPr>
          <w:color w:val="000000" w:themeColor="text1"/>
        </w:rPr>
        <w:t>,</w:t>
      </w:r>
      <w:r w:rsidR="00900F9C" w:rsidRPr="00493824">
        <w:rPr>
          <w:color w:val="000000" w:themeColor="text1"/>
        </w:rPr>
        <w:t xml:space="preserve"> followed by X-ray imaging</w:t>
      </w:r>
      <w:r w:rsidR="00683E1C">
        <w:rPr>
          <w:color w:val="000000" w:themeColor="text1"/>
        </w:rPr>
        <w:t xml:space="preserve"> </w:t>
      </w:r>
      <w:r w:rsidR="008957D8">
        <w:rPr>
          <w:color w:val="000000" w:themeColor="text1"/>
        </w:rPr>
        <w:fldChar w:fldCharType="begin">
          <w:fldData xml:space="preserve">PEVuZE5vdGU+PENpdGU+PEF1dGhvcj5QaWVwZXI8L0F1dGhvcj48WWVhcj4yMDE5PC9ZZWFyPjxS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</w:fldData>
        </w:fldChar>
      </w:r>
      <w:r w:rsidR="00BB1A77">
        <w:rPr>
          <w:color w:val="000000" w:themeColor="text1"/>
        </w:rPr>
        <w:instrText xml:space="preserve"> ADDIN EN.CITE </w:instrText>
      </w:r>
      <w:r w:rsidR="00BB1A77">
        <w:rPr>
          <w:color w:val="000000" w:themeColor="text1"/>
        </w:rPr>
        <w:fldChar w:fldCharType="begin">
          <w:fldData xml:space="preserve">PEVuZE5vdGU+PENpdGU+PEF1dGhvcj5QaWVwZXI8L0F1dGhvcj48WWVhcj4yMDE5PC9ZZWFyPjxS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</w:fldData>
        </w:fldChar>
      </w:r>
      <w:r w:rsidR="00BB1A77">
        <w:rPr>
          <w:color w:val="000000" w:themeColor="text1"/>
        </w:rPr>
        <w:instrText xml:space="preserve"> ADDIN EN.CITE.DATA </w:instrText>
      </w:r>
      <w:r w:rsidR="00BB1A77">
        <w:rPr>
          <w:color w:val="000000" w:themeColor="text1"/>
        </w:rPr>
      </w:r>
      <w:r w:rsidR="00BB1A77">
        <w:rPr>
          <w:color w:val="000000" w:themeColor="text1"/>
        </w:rPr>
        <w:fldChar w:fldCharType="end"/>
      </w:r>
      <w:r w:rsidR="008957D8">
        <w:rPr>
          <w:color w:val="000000" w:themeColor="text1"/>
        </w:rPr>
      </w:r>
      <w:r w:rsidR="008957D8">
        <w:rPr>
          <w:color w:val="000000" w:themeColor="text1"/>
        </w:rPr>
        <w:fldChar w:fldCharType="separate"/>
      </w:r>
      <w:r w:rsidR="00E227B7">
        <w:rPr>
          <w:noProof/>
          <w:color w:val="000000" w:themeColor="text1"/>
        </w:rPr>
        <w:t>[47]</w:t>
      </w:r>
      <w:r w:rsidR="008957D8">
        <w:rPr>
          <w:color w:val="000000" w:themeColor="text1"/>
        </w:rPr>
        <w:fldChar w:fldCharType="end"/>
      </w:r>
      <w:r w:rsidR="00900F9C" w:rsidRPr="00493824">
        <w:rPr>
          <w:color w:val="000000" w:themeColor="text1"/>
        </w:rPr>
        <w:t xml:space="preserve">. Although this technique allows for </w:t>
      </w:r>
      <w:r w:rsidR="00D57F47">
        <w:rPr>
          <w:color w:val="000000" w:themeColor="text1"/>
        </w:rPr>
        <w:t xml:space="preserve">the </w:t>
      </w:r>
      <w:r w:rsidR="00900F9C" w:rsidRPr="00493824">
        <w:rPr>
          <w:color w:val="000000" w:themeColor="text1"/>
        </w:rPr>
        <w:t>visualization of deep lymphatic structures and provides optimal resolution, it is an invasive and time-consuming technique that is mostly restricted to the visualization of the central lymphatic system</w:t>
      </w:r>
      <w:r w:rsidR="00BC54DF">
        <w:rPr>
          <w:color w:val="000000" w:themeColor="text1"/>
        </w:rPr>
        <w:t xml:space="preserve"> </w:t>
      </w:r>
      <w:r w:rsidR="008957D8">
        <w:rPr>
          <w:color w:val="000000" w:themeColor="text1"/>
        </w:rPr>
        <w:fldChar w:fldCharType="begin">
          <w:fldData xml:space="preserve">PEVuZE5vdGU+PENpdGU+PEF1dGhvcj5Ub2xpeWF0PC9BdXRob3I+PFllYXI+MjAxNzwvWWVhcj48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</w:fldData>
        </w:fldChar>
      </w:r>
      <w:r w:rsidR="00BB1A77">
        <w:rPr>
          <w:color w:val="000000" w:themeColor="text1"/>
        </w:rPr>
        <w:instrText xml:space="preserve"> ADDIN EN.CITE </w:instrText>
      </w:r>
      <w:r w:rsidR="00BB1A77">
        <w:rPr>
          <w:color w:val="000000" w:themeColor="text1"/>
        </w:rPr>
        <w:fldChar w:fldCharType="begin">
          <w:fldData xml:space="preserve">PEVuZE5vdGU+PENpdGU+PEF1dGhvcj5Ub2xpeWF0PC9BdXRob3I+PFllYXI+MjAxNzwvWWVhcj48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</w:fldData>
        </w:fldChar>
      </w:r>
      <w:r w:rsidR="00BB1A77">
        <w:rPr>
          <w:color w:val="000000" w:themeColor="text1"/>
        </w:rPr>
        <w:instrText xml:space="preserve"> ADDIN EN.CITE.DATA </w:instrText>
      </w:r>
      <w:r w:rsidR="00BB1A77">
        <w:rPr>
          <w:color w:val="000000" w:themeColor="text1"/>
        </w:rPr>
      </w:r>
      <w:r w:rsidR="00BB1A77">
        <w:rPr>
          <w:color w:val="000000" w:themeColor="text1"/>
        </w:rPr>
        <w:fldChar w:fldCharType="end"/>
      </w:r>
      <w:r w:rsidR="008957D8">
        <w:rPr>
          <w:color w:val="000000" w:themeColor="text1"/>
        </w:rPr>
      </w:r>
      <w:r w:rsidR="008957D8">
        <w:rPr>
          <w:color w:val="000000" w:themeColor="text1"/>
        </w:rPr>
        <w:fldChar w:fldCharType="separate"/>
      </w:r>
      <w:r w:rsidR="00E227B7">
        <w:rPr>
          <w:noProof/>
          <w:color w:val="000000" w:themeColor="text1"/>
        </w:rPr>
        <w:t>[48]</w:t>
      </w:r>
      <w:r w:rsidR="008957D8">
        <w:rPr>
          <w:color w:val="000000" w:themeColor="text1"/>
        </w:rPr>
        <w:fldChar w:fldCharType="end"/>
      </w:r>
      <w:r w:rsidR="00900F9C" w:rsidRPr="00493824">
        <w:rPr>
          <w:color w:val="000000" w:themeColor="text1"/>
        </w:rPr>
        <w:t>.</w:t>
      </w:r>
      <w:r w:rsidR="00900F9C">
        <w:rPr>
          <w:color w:val="000000" w:themeColor="text1"/>
        </w:rPr>
        <w:t xml:space="preserve"> </w:t>
      </w:r>
    </w:p>
    <w:p w14:paraId="1EAE3E6B" w14:textId="3AC0AB30" w:rsidR="00900F9C" w:rsidRDefault="003E472A" w:rsidP="00900F9C">
      <w:pPr>
        <w:spacing w:line="480" w:lineRule="auto"/>
        <w:jc w:val="both"/>
        <w:rPr>
          <w:color w:val="000000" w:themeColor="text1"/>
        </w:rPr>
      </w:pPr>
      <w:r>
        <w:rPr>
          <w:color w:val="000000" w:themeColor="text1"/>
        </w:rPr>
        <w:t xml:space="preserve">(ii) </w:t>
      </w:r>
      <w:r w:rsidR="00900F9C" w:rsidRPr="008E7775">
        <w:rPr>
          <w:color w:val="000000" w:themeColor="text1"/>
          <w:u w:val="single"/>
        </w:rPr>
        <w:t xml:space="preserve">Lymphoscintigraphy </w:t>
      </w:r>
      <w:r w:rsidR="00900F9C" w:rsidRPr="00493824">
        <w:rPr>
          <w:color w:val="000000" w:themeColor="text1"/>
        </w:rPr>
        <w:t xml:space="preserve">is the most common technique for lymphatic imaging in the clinic and can be used for the identification of </w:t>
      </w:r>
      <w:r w:rsidR="004E4574" w:rsidRPr="00493824">
        <w:rPr>
          <w:color w:val="000000" w:themeColor="text1"/>
        </w:rPr>
        <w:t>tumor</w:t>
      </w:r>
      <w:r w:rsidR="004E4574">
        <w:rPr>
          <w:color w:val="000000" w:themeColor="text1"/>
        </w:rPr>
        <w:t>-</w:t>
      </w:r>
      <w:r w:rsidR="00900F9C" w:rsidRPr="00493824">
        <w:rPr>
          <w:color w:val="000000" w:themeColor="text1"/>
        </w:rPr>
        <w:t>dr</w:t>
      </w:r>
      <w:r w:rsidR="00E708AD">
        <w:rPr>
          <w:color w:val="000000" w:themeColor="text1"/>
        </w:rPr>
        <w:t>aining lymph nodes</w:t>
      </w:r>
      <w:r w:rsidR="00900F9C" w:rsidRPr="00493824">
        <w:rPr>
          <w:color w:val="000000" w:themeColor="text1"/>
        </w:rPr>
        <w:t>. For this technique</w:t>
      </w:r>
      <w:r>
        <w:rPr>
          <w:color w:val="000000" w:themeColor="text1"/>
        </w:rPr>
        <w:t>,</w:t>
      </w:r>
      <w:r w:rsidR="00900F9C" w:rsidRPr="00493824">
        <w:rPr>
          <w:color w:val="000000" w:themeColor="text1"/>
        </w:rPr>
        <w:t xml:space="preserve"> lymphatic-specific tracers labeled with radioactive</w:t>
      </w:r>
      <w:r>
        <w:rPr>
          <w:color w:val="000000" w:themeColor="text1"/>
        </w:rPr>
        <w:t xml:space="preserve"> agents (typically</w:t>
      </w:r>
      <w:r w:rsidR="00900F9C" w:rsidRPr="00493824">
        <w:rPr>
          <w:color w:val="000000" w:themeColor="text1"/>
        </w:rPr>
        <w:t xml:space="preserve"> Technetium-99</w:t>
      </w:r>
      <w:r>
        <w:rPr>
          <w:color w:val="000000" w:themeColor="text1"/>
        </w:rPr>
        <w:t>)</w:t>
      </w:r>
      <w:r w:rsidR="00B0537C">
        <w:rPr>
          <w:color w:val="000000" w:themeColor="text1"/>
        </w:rPr>
        <w:t xml:space="preserve"> </w:t>
      </w:r>
      <w:r w:rsidR="00E708AD">
        <w:rPr>
          <w:color w:val="000000" w:themeColor="text1"/>
        </w:rPr>
        <w:t xml:space="preserve">that </w:t>
      </w:r>
      <w:r w:rsidR="00B0537C">
        <w:rPr>
          <w:color w:val="000000" w:themeColor="text1"/>
        </w:rPr>
        <w:t>are</w:t>
      </w:r>
      <w:r w:rsidR="00900F9C" w:rsidRPr="00493824">
        <w:rPr>
          <w:color w:val="000000" w:themeColor="text1"/>
        </w:rPr>
        <w:t xml:space="preserve"> injected mostly intradermally or subcutaneously</w:t>
      </w:r>
      <w:r>
        <w:rPr>
          <w:color w:val="000000" w:themeColor="text1"/>
        </w:rPr>
        <w:t>, to proceed to</w:t>
      </w:r>
      <w:r w:rsidR="00900F9C" w:rsidRPr="00493824">
        <w:rPr>
          <w:color w:val="000000" w:themeColor="text1"/>
        </w:rPr>
        <w:t xml:space="preserve"> </w:t>
      </w:r>
      <w:r>
        <w:rPr>
          <w:color w:val="000000" w:themeColor="text1"/>
        </w:rPr>
        <w:t>subsequent</w:t>
      </w:r>
      <w:r w:rsidR="00900F9C" w:rsidRPr="00493824">
        <w:rPr>
          <w:color w:val="000000" w:themeColor="text1"/>
        </w:rPr>
        <w:t xml:space="preserve"> detection of gamma radiation emission by specialized cameras</w:t>
      </w:r>
      <w:r w:rsidR="00BC54DF">
        <w:rPr>
          <w:color w:val="000000" w:themeColor="text1"/>
        </w:rPr>
        <w:t xml:space="preserve"> </w:t>
      </w:r>
      <w:r w:rsidR="008957D8">
        <w:rPr>
          <w:color w:val="000000" w:themeColor="text1"/>
        </w:rPr>
        <w:fldChar w:fldCharType="begin"/>
      </w:r>
      <w:r w:rsidR="008E7775">
        <w:rPr>
          <w:color w:val="000000" w:themeColor="text1"/>
        </w:rPr>
        <w:instrText xml:space="preserve"> ADDIN EN.CITE &lt;EndNote&gt;&lt;Cite&gt;&lt;Author&gt;Polomska&lt;/Author&gt;&lt;Year&gt;2020&lt;/Year&gt;&lt;RecNum&gt;146&lt;/RecNum&gt;&lt;DisplayText&gt;[43]&lt;/DisplayText&gt;&lt;record&gt;&lt;rec-number&gt;146&lt;/rec-number&gt;&lt;foreign-keys&gt;&lt;key app="EN" db-id="a0r2rptws9e207exv5ovwvrit9zrezdxdez2" timestamp="1605699030"&gt;146&lt;/key&gt;&lt;/foreign-keys&gt;&lt;ref-type name="Journal Article"&gt;17&lt;/ref-type&gt;&lt;contributors&gt;&lt;authors&gt;&lt;author&gt;Polomska, A. K.&lt;/author&gt;&lt;author&gt;Proulx, S. T.&lt;/author&gt;&lt;/authors&gt;&lt;/contributors&gt;&lt;auth-address&gt;ETH Zurich, Institute of Pharmaceutical Sciences, Vladimir-Prelog Weg 1-5/10, 8093 Zurich, Switzerland.&amp;#xD;University of Bern, Theodor Kocher Institute, Freiestrasse 1, 3012 Bern, Switzerland. Electronic address: steven.proulx@tki.unibe.ch.&lt;/auth-address&gt;&lt;titles&gt;&lt;title&gt;Imaging technology of the lymphatic system&lt;/title&gt;&lt;secondary-title&gt;Adv Drug Deliv Rev&lt;/secondary-title&gt;&lt;/titles&gt;&lt;periodical&gt;&lt;full-title&gt;Adv Drug Deliv Rev&lt;/full-title&gt;&lt;/periodical&gt;&lt;edition&gt;2020/09/07&lt;/edition&gt;&lt;keywords&gt;&lt;keyword&gt;Contractility&lt;/keyword&gt;&lt;keyword&gt;Lymph node&lt;/keyword&gt;&lt;keyword&gt;Lymphangiography&lt;/keyword&gt;&lt;keyword&gt;Lymphatic system&lt;/keyword&gt;&lt;keyword&gt;Lymphatic vessel&lt;/keyword&gt;&lt;keyword&gt;Lymphscintigraphy&lt;/keyword&gt;&lt;keyword&gt;Mri&lt;/keyword&gt;&lt;keyword&gt;NIR fluorescence&lt;/keyword&gt;&lt;keyword&gt;Tracer&lt;/keyword&gt;&lt;/keywords&gt;&lt;dates&gt;&lt;year&gt;2020&lt;/year&gt;&lt;pub-dates&gt;&lt;date&gt;Sep 3&lt;/date&gt;&lt;/pub-dates&gt;&lt;/dates&gt;&lt;isbn&gt;1872-8294 (Electronic)&amp;#xD;0169-409X (Linking)&lt;/isbn&gt;&lt;accession-num&gt;32891679&lt;/accession-num&gt;&lt;urls&gt;&lt;related-urls&gt;&lt;url&gt;https://www.ncbi.nlm.nih.gov/pubmed/32891679&lt;/url&gt;&lt;/related-urls&gt;&lt;/urls&gt;&lt;electronic-resource-num&gt;10.1016/j.addr.2020.08.013&lt;/electronic-resource-num&gt;&lt;/record&gt;&lt;/Cite&gt;&lt;/EndNote&gt;</w:instrText>
      </w:r>
      <w:r w:rsidR="008957D8">
        <w:rPr>
          <w:color w:val="000000" w:themeColor="text1"/>
        </w:rPr>
        <w:fldChar w:fldCharType="separate"/>
      </w:r>
      <w:r w:rsidR="008A76AD">
        <w:rPr>
          <w:noProof/>
          <w:color w:val="000000" w:themeColor="text1"/>
        </w:rPr>
        <w:t>[43]</w:t>
      </w:r>
      <w:r w:rsidR="008957D8">
        <w:rPr>
          <w:color w:val="000000" w:themeColor="text1"/>
        </w:rPr>
        <w:fldChar w:fldCharType="end"/>
      </w:r>
      <w:r w:rsidR="00900F9C" w:rsidRPr="00493824">
        <w:rPr>
          <w:color w:val="000000" w:themeColor="text1"/>
        </w:rPr>
        <w:t xml:space="preserve">. </w:t>
      </w:r>
      <w:r w:rsidR="00900F9C">
        <w:rPr>
          <w:color w:val="000000" w:themeColor="text1"/>
        </w:rPr>
        <w:t>Lymphoscintigraphy</w:t>
      </w:r>
      <w:r w:rsidR="00900F9C" w:rsidRPr="00493824">
        <w:rPr>
          <w:color w:val="000000" w:themeColor="text1"/>
        </w:rPr>
        <w:t xml:space="preserve"> provides a deep penetration into the tissues</w:t>
      </w:r>
      <w:r w:rsidR="00900F9C">
        <w:rPr>
          <w:color w:val="000000" w:themeColor="text1"/>
        </w:rPr>
        <w:t>.</w:t>
      </w:r>
      <w:r w:rsidR="00900F9C" w:rsidRPr="00493824">
        <w:rPr>
          <w:color w:val="000000" w:themeColor="text1"/>
        </w:rPr>
        <w:t xml:space="preserve"> </w:t>
      </w:r>
      <w:r w:rsidR="00900F9C">
        <w:rPr>
          <w:color w:val="000000" w:themeColor="text1"/>
        </w:rPr>
        <w:t>H</w:t>
      </w:r>
      <w:r w:rsidR="00900F9C" w:rsidRPr="00493824">
        <w:rPr>
          <w:color w:val="000000" w:themeColor="text1"/>
        </w:rPr>
        <w:t>owever</w:t>
      </w:r>
      <w:r w:rsidR="00D57F47">
        <w:rPr>
          <w:color w:val="000000" w:themeColor="text1"/>
        </w:rPr>
        <w:t>,</w:t>
      </w:r>
      <w:r w:rsidR="00900F9C" w:rsidRPr="00493824">
        <w:rPr>
          <w:color w:val="000000" w:themeColor="text1"/>
        </w:rPr>
        <w:t xml:space="preserve"> it has drawbacks </w:t>
      </w:r>
      <w:r w:rsidR="00E708AD">
        <w:rPr>
          <w:color w:val="000000" w:themeColor="text1"/>
        </w:rPr>
        <w:t>that include</w:t>
      </w:r>
      <w:r w:rsidR="00900F9C" w:rsidRPr="00493824">
        <w:rPr>
          <w:color w:val="000000" w:themeColor="text1"/>
        </w:rPr>
        <w:t xml:space="preserve"> exposure to ionizing radiation and poor spatial and temporal resolution. </w:t>
      </w:r>
    </w:p>
    <w:p w14:paraId="1D9D4ABE" w14:textId="06245DB1" w:rsidR="00900F9C" w:rsidRPr="006478F2" w:rsidRDefault="003E472A" w:rsidP="00900F9C">
      <w:pPr>
        <w:spacing w:line="480" w:lineRule="auto"/>
        <w:jc w:val="both"/>
      </w:pPr>
      <w:r>
        <w:rPr>
          <w:color w:val="000000" w:themeColor="text1"/>
        </w:rPr>
        <w:lastRenderedPageBreak/>
        <w:t xml:space="preserve">(iii) </w:t>
      </w:r>
      <w:r w:rsidRPr="008E7775">
        <w:rPr>
          <w:rFonts w:eastAsiaTheme="minorEastAsia"/>
          <w:b/>
          <w:bCs/>
          <w:u w:val="single"/>
        </w:rPr>
        <w:t>S</w:t>
      </w:r>
      <w:r w:rsidR="00900F9C" w:rsidRPr="008E7775">
        <w:rPr>
          <w:u w:val="single"/>
        </w:rPr>
        <w:t>ingle</w:t>
      </w:r>
      <w:r w:rsidR="002A55CD" w:rsidRPr="008E7775">
        <w:rPr>
          <w:u w:val="single"/>
        </w:rPr>
        <w:t>-</w:t>
      </w:r>
      <w:r w:rsidR="00900F9C" w:rsidRPr="008E7775">
        <w:rPr>
          <w:rFonts w:eastAsiaTheme="minorEastAsia"/>
          <w:b/>
          <w:bCs/>
          <w:u w:val="single"/>
        </w:rPr>
        <w:t>p</w:t>
      </w:r>
      <w:r w:rsidR="00900F9C" w:rsidRPr="008E7775">
        <w:rPr>
          <w:u w:val="single"/>
        </w:rPr>
        <w:t xml:space="preserve">hoton </w:t>
      </w:r>
      <w:r w:rsidR="00900F9C" w:rsidRPr="008E7775">
        <w:rPr>
          <w:rFonts w:eastAsiaTheme="minorEastAsia"/>
          <w:b/>
          <w:bCs/>
          <w:u w:val="single"/>
        </w:rPr>
        <w:t>e</w:t>
      </w:r>
      <w:r w:rsidR="00900F9C" w:rsidRPr="008E7775">
        <w:rPr>
          <w:u w:val="single"/>
        </w:rPr>
        <w:t xml:space="preserve">mission </w:t>
      </w:r>
      <w:r w:rsidR="00900F9C" w:rsidRPr="008E7775">
        <w:rPr>
          <w:rFonts w:eastAsiaTheme="minorEastAsia"/>
          <w:b/>
          <w:bCs/>
          <w:u w:val="single"/>
        </w:rPr>
        <w:t>c</w:t>
      </w:r>
      <w:r w:rsidR="00900F9C" w:rsidRPr="008E7775">
        <w:rPr>
          <w:u w:val="single"/>
        </w:rPr>
        <w:t xml:space="preserve">omputed </w:t>
      </w:r>
      <w:r w:rsidR="00900F9C" w:rsidRPr="008E7775">
        <w:rPr>
          <w:rFonts w:eastAsiaTheme="minorEastAsia"/>
          <w:b/>
          <w:bCs/>
          <w:u w:val="single"/>
        </w:rPr>
        <w:t>t</w:t>
      </w:r>
      <w:r w:rsidR="00900F9C" w:rsidRPr="008E7775">
        <w:rPr>
          <w:u w:val="single"/>
        </w:rPr>
        <w:t>omography/computed tomograph</w:t>
      </w:r>
      <w:r w:rsidR="00D57F47" w:rsidRPr="008E7775">
        <w:rPr>
          <w:u w:val="single"/>
        </w:rPr>
        <w:t>y</w:t>
      </w:r>
      <w:r w:rsidR="00900F9C" w:rsidRPr="008E7775">
        <w:rPr>
          <w:u w:val="single"/>
        </w:rPr>
        <w:t xml:space="preserve"> (</w:t>
      </w:r>
      <w:r w:rsidR="00900F9C" w:rsidRPr="008E7775">
        <w:rPr>
          <w:color w:val="000000" w:themeColor="text1"/>
          <w:u w:val="single"/>
        </w:rPr>
        <w:t>SPECT/CT)</w:t>
      </w:r>
      <w:r w:rsidR="00900F9C" w:rsidRPr="00493824">
        <w:rPr>
          <w:color w:val="000000" w:themeColor="text1"/>
        </w:rPr>
        <w:t xml:space="preserve"> </w:t>
      </w:r>
      <w:r w:rsidR="00B0537C">
        <w:rPr>
          <w:color w:val="000000" w:themeColor="text1"/>
        </w:rPr>
        <w:t xml:space="preserve">combines </w:t>
      </w:r>
      <w:r w:rsidR="00900F9C" w:rsidRPr="00493824">
        <w:rPr>
          <w:color w:val="000000" w:themeColor="text1"/>
        </w:rPr>
        <w:t>x-ray tomography  with scintigraphic imaging</w:t>
      </w:r>
      <w:r w:rsidR="00EB7EE6">
        <w:rPr>
          <w:color w:val="000000" w:themeColor="text1"/>
        </w:rPr>
        <w:t xml:space="preserve"> </w:t>
      </w:r>
      <w:r w:rsidR="003C3335">
        <w:rPr>
          <w:color w:val="000000" w:themeColor="text1"/>
        </w:rPr>
        <w:fldChar w:fldCharType="begin"/>
      </w:r>
      <w:r w:rsidR="00BB1A77">
        <w:rPr>
          <w:color w:val="000000" w:themeColor="text1"/>
        </w:rPr>
        <w:instrText xml:space="preserve"> ADDIN EN.CITE &lt;EndNote&gt;&lt;Cite&gt;&lt;Author&gt;Iimura&lt;/Author&gt;&lt;Year&gt;2015&lt;/Year&gt;&lt;RecNum&gt;122&lt;/RecNum&gt;&lt;DisplayText&gt;[49]&lt;/DisplayText&gt;&lt;record&gt;&lt;rec-number&gt;122&lt;/rec-number&gt;&lt;foreign-keys&gt;&lt;key app="EN" db-id="wpweefx58v2a96esrtn5zewevvaevw02f959" timestamp="1619608287"&gt;122&lt;/key&gt;&lt;/foreign-keys&gt;&lt;ref-type name="Journal Article"&gt;17&lt;/ref-type&gt;&lt;contributors&gt;&lt;authors&gt;&lt;author&gt;Iimura, T.&lt;/author&gt;&lt;author&gt;Fukushima, Y.&lt;/author&gt;&lt;author&gt;Kumita, S.&lt;/author&gt;&lt;author&gt;Ogawa, R.&lt;/author&gt;&lt;author&gt;Hyakusoku, H.&lt;/author&gt;&lt;/authors&gt;&lt;/contributors&gt;&lt;auth-address&gt;Department of Plastic, Reconstructive and Regenerative Surgery, Nippon Medical School, Graduate School of Medicine, Tokyo, Japan; and Department of Clinical Radiology, Nippon Medical School, Graduate School of Medicine, Tokyo, Japan.&lt;/auth-address&gt;&lt;titles&gt;&lt;title&gt;Estimating Lymphodynamic Conditions and Lymphovenous Anastomosis Efficacy Using (99m)Tc-phytate Lymphoscintigraphy with SPECT-CT in Patients with Lower-limb Lymphedema&lt;/title&gt;&lt;secondary-title&gt;Plast Reconstr Surg Glob Open&lt;/secondary-title&gt;&lt;/titles&gt;&lt;pages&gt;e404&lt;/pages&gt;&lt;volume&gt;3&lt;/volume&gt;&lt;number&gt;5&lt;/number&gt;&lt;edition&gt;2015/06/20&lt;/edition&gt;&lt;dates&gt;&lt;year&gt;2015&lt;/year&gt;&lt;pub-dates&gt;&lt;date&gt;May&lt;/date&gt;&lt;/pub-dates&gt;&lt;/dates&gt;&lt;isbn&gt;2169-7574 (Print)&amp;#xD;2169-7574&lt;/isbn&gt;&lt;accession-num&gt;26090294&lt;/accession-num&gt;&lt;urls&gt;&lt;/urls&gt;&lt;custom2&gt;PMC4457267 content of this article. The Article Processing Charge was paid for by the authors.&lt;/custom2&gt;&lt;electronic-resource-num&gt;10.1097/gox.0000000000000375&lt;/electronic-resource-num&gt;&lt;remote-database-provider&gt;NLM&lt;/remote-database-provider&gt;&lt;language&gt;eng&lt;/language&gt;&lt;/record&gt;&lt;/Cite&gt;&lt;/EndNote&gt;</w:instrText>
      </w:r>
      <w:r w:rsidR="003C3335">
        <w:rPr>
          <w:color w:val="000000" w:themeColor="text1"/>
        </w:rPr>
        <w:fldChar w:fldCharType="separate"/>
      </w:r>
      <w:r w:rsidR="00E227B7">
        <w:rPr>
          <w:noProof/>
          <w:color w:val="000000" w:themeColor="text1"/>
        </w:rPr>
        <w:t>[49]</w:t>
      </w:r>
      <w:r w:rsidR="003C3335">
        <w:rPr>
          <w:color w:val="000000" w:themeColor="text1"/>
        </w:rPr>
        <w:fldChar w:fldCharType="end"/>
      </w:r>
      <w:r w:rsidR="00900F9C" w:rsidRPr="00493824">
        <w:rPr>
          <w:color w:val="000000" w:themeColor="text1"/>
        </w:rPr>
        <w:t xml:space="preserve">. </w:t>
      </w:r>
      <w:r w:rsidR="00900F9C" w:rsidRPr="00493824">
        <w:t xml:space="preserve"> </w:t>
      </w:r>
      <w:r w:rsidR="00E708AD">
        <w:t>Here,</w:t>
      </w:r>
      <w:r w:rsidR="00900F9C" w:rsidRPr="00493824">
        <w:t xml:space="preserve"> detectors placed at different angles provide 2D images that are used for tomographic computer-assisted reconstruction to </w:t>
      </w:r>
      <w:r w:rsidR="00E708AD">
        <w:t>then as</w:t>
      </w:r>
      <w:r w:rsidR="00900F9C" w:rsidRPr="00493824">
        <w:t xml:space="preserve">semble 3D images </w:t>
      </w:r>
      <w:r w:rsidR="008957D8">
        <w:fldChar w:fldCharType="begin">
          <w:fldData xml:space="preserve">PEVuZE5vdGU+PENpdGU+PEF1dGhvcj5UZXc8L0F1dGhvcj48WWVhcj4yMDE2PC9ZZWFyPjxSZWNO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</w:fldData>
        </w:fldChar>
      </w:r>
      <w:r w:rsidR="00BB1A77">
        <w:instrText xml:space="preserve"> ADDIN EN.CITE </w:instrText>
      </w:r>
      <w:r w:rsidR="00BB1A77">
        <w:fldChar w:fldCharType="begin">
          <w:fldData xml:space="preserve">PEVuZE5vdGU+PENpdGU+PEF1dGhvcj5UZXc8L0F1dGhvcj48WWVhcj4yMDE2PC9ZZWFyPjxSZWNO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</w:fldData>
        </w:fldChar>
      </w:r>
      <w:r w:rsidR="00BB1A77">
        <w:instrText xml:space="preserve"> ADDIN EN.CITE.DATA </w:instrText>
      </w:r>
      <w:r w:rsidR="00BB1A77">
        <w:fldChar w:fldCharType="end"/>
      </w:r>
      <w:r w:rsidR="008957D8">
        <w:fldChar w:fldCharType="separate"/>
      </w:r>
      <w:r w:rsidR="00E227B7">
        <w:rPr>
          <w:noProof/>
        </w:rPr>
        <w:t>[50, 51]</w:t>
      </w:r>
      <w:r w:rsidR="008957D8">
        <w:fldChar w:fldCharType="end"/>
      </w:r>
      <w:r w:rsidR="00BC54DF">
        <w:t>.</w:t>
      </w:r>
      <w:r w:rsidR="00900F9C">
        <w:t xml:space="preserve"> </w:t>
      </w:r>
    </w:p>
    <w:p w14:paraId="01716BC9" w14:textId="729A49EC" w:rsidR="003E472A" w:rsidRDefault="003E472A" w:rsidP="000F43A6">
      <w:pPr>
        <w:widowControl w:val="0"/>
        <w:autoSpaceDE w:val="0"/>
        <w:autoSpaceDN w:val="0"/>
        <w:adjustRightInd w:val="0"/>
        <w:spacing w:line="480" w:lineRule="auto"/>
        <w:jc w:val="both"/>
      </w:pPr>
      <w:r>
        <w:t xml:space="preserve">(iv) </w:t>
      </w:r>
      <w:r w:rsidR="00900F9C" w:rsidRPr="008E7775">
        <w:rPr>
          <w:u w:val="single"/>
        </w:rPr>
        <w:t xml:space="preserve">Fluorescence microlymphography </w:t>
      </w:r>
      <w:r w:rsidR="00900F9C" w:rsidRPr="00493824">
        <w:t xml:space="preserve">allows the visualization of lymphatic capillary networks </w:t>
      </w:r>
      <w:r w:rsidR="00E708AD">
        <w:t>in</w:t>
      </w:r>
      <w:r w:rsidR="00900F9C" w:rsidRPr="00493824">
        <w:t xml:space="preserve"> the skin</w:t>
      </w:r>
      <w:r>
        <w:t xml:space="preserve">. This technique is based on capturing </w:t>
      </w:r>
      <w:r w:rsidR="00EB3C85">
        <w:t>b</w:t>
      </w:r>
      <w:r>
        <w:t>y microscopy the</w:t>
      </w:r>
      <w:r w:rsidR="00900F9C" w:rsidRPr="00493824">
        <w:t xml:space="preserve"> spread of high molecular weight fluorescent </w:t>
      </w:r>
      <w:r>
        <w:t xml:space="preserve">compounds (i.e </w:t>
      </w:r>
      <w:r w:rsidR="00900F9C" w:rsidRPr="00493824">
        <w:t>FITC-dextran</w:t>
      </w:r>
      <w:r>
        <w:t xml:space="preserve">; </w:t>
      </w:r>
      <w:r w:rsidR="00900F9C" w:rsidRPr="00493824">
        <w:t xml:space="preserve">150 KDa) </w:t>
      </w:r>
      <w:r>
        <w:t xml:space="preserve">that are </w:t>
      </w:r>
      <w:r w:rsidR="00900F9C" w:rsidRPr="00493824">
        <w:t>injected intradermally</w:t>
      </w:r>
      <w:r w:rsidR="00BC54DF">
        <w:t xml:space="preserve"> </w:t>
      </w:r>
      <w:r w:rsidR="008957D8">
        <w:fldChar w:fldCharType="begin"/>
      </w:r>
      <w:r w:rsidR="00BB1A77">
        <w:instrText xml:space="preserve"> ADDIN EN.CITE &lt;EndNote&gt;&lt;Cite&gt;&lt;Author&gt;Bollinger&lt;/Author&gt;&lt;Year&gt;2007&lt;/Year&gt;&lt;RecNum&gt;138&lt;/RecNum&gt;&lt;DisplayText&gt;[52]&lt;/DisplayText&gt;&lt;record&gt;&lt;rec-number&gt;138&lt;/rec-number&gt;&lt;foreign-keys&gt;&lt;key app="EN" db-id="wpweefx58v2a96esrtn5zewevvaevw02f959" timestamp="1619687723"&gt;138&lt;/key&gt;&lt;/foreign-keys&gt;&lt;ref-type name="Journal Article"&gt;17&lt;/ref-type&gt;&lt;contributors&gt;&lt;authors&gt;&lt;author&gt;Bollinger, A.&lt;/author&gt;&lt;author&gt;Amann-Vesti, B. R.&lt;/author&gt;&lt;/authors&gt;&lt;/contributors&gt;&lt;auth-address&gt;Clinic of Angiology, University Hospital of Zurich, Zurich, Switzerland.&lt;/auth-address&gt;&lt;titles&gt;&lt;title&gt;Fluorescence microlymphography: diagnostic potential in lymphedema and basis for the measurement of lymphatic pressure and flow velocity&lt;/title&gt;&lt;secondary-title&gt;Lymphology&lt;/secondary-title&gt;&lt;/titles&gt;&lt;pages&gt;52-62&lt;/pages&gt;&lt;volume&gt;40&lt;/volume&gt;&lt;number&gt;2&lt;/number&gt;&lt;edition&gt;2007/09/15&lt;/edition&gt;&lt;keywords&gt;&lt;keyword&gt;Animals&lt;/keyword&gt;&lt;keyword&gt;*Fluorescence&lt;/keyword&gt;&lt;keyword&gt;Humans&lt;/keyword&gt;&lt;keyword&gt;Lymphatic Diseases/diagnosis/physiopathology&lt;/keyword&gt;&lt;keyword&gt;Lymphatic System/physiopathology&lt;/keyword&gt;&lt;keyword&gt;Lymphatic Vessels/*physiopathology&lt;/keyword&gt;&lt;keyword&gt;Lymphedema/*diagnosis/physiopathology&lt;/keyword&gt;&lt;keyword&gt;Lymphography/instrumentation/*methods&lt;/keyword&gt;&lt;/keywords&gt;&lt;dates&gt;&lt;year&gt;2007&lt;/year&gt;&lt;pub-dates&gt;&lt;date&gt;Jun&lt;/date&gt;&lt;/pub-dates&gt;&lt;/dates&gt;&lt;isbn&gt;0024-7766 (Print)&amp;#xD;0024-7766&lt;/isbn&gt;&lt;accession-num&gt;17853615&lt;/accession-num&gt;&lt;urls&gt;&lt;/urls&gt;&lt;remote-database-provider&gt;NLM&lt;/remote-database-provider&gt;&lt;language&gt;eng&lt;/language&gt;&lt;/record&gt;&lt;/Cite&gt;&lt;/EndNote&gt;</w:instrText>
      </w:r>
      <w:r w:rsidR="008957D8">
        <w:fldChar w:fldCharType="separate"/>
      </w:r>
      <w:r w:rsidR="00E227B7">
        <w:rPr>
          <w:noProof/>
        </w:rPr>
        <w:t>[52]</w:t>
      </w:r>
      <w:r w:rsidR="008957D8">
        <w:fldChar w:fldCharType="end"/>
      </w:r>
      <w:r w:rsidR="00900F9C" w:rsidRPr="00493824">
        <w:t xml:space="preserve">. Spread </w:t>
      </w:r>
      <w:r w:rsidR="00E708AD">
        <w:t>over</w:t>
      </w:r>
      <w:r w:rsidR="00900F9C" w:rsidRPr="00493824">
        <w:t xml:space="preserve"> 12</w:t>
      </w:r>
      <w:r w:rsidR="00E708AD">
        <w:t xml:space="preserve"> </w:t>
      </w:r>
      <w:r w:rsidR="00900F9C" w:rsidRPr="00493824">
        <w:t xml:space="preserve">mm </w:t>
      </w:r>
      <w:r w:rsidR="00E708AD">
        <w:t>has been reported as an</w:t>
      </w:r>
      <w:r w:rsidR="00900F9C" w:rsidRPr="00493824">
        <w:t xml:space="preserve"> informative </w:t>
      </w:r>
      <w:r w:rsidR="00E708AD">
        <w:t xml:space="preserve">threshold to visualize </w:t>
      </w:r>
      <w:r w:rsidR="0045317E">
        <w:t>alterations in</w:t>
      </w:r>
      <w:r w:rsidR="00900F9C" w:rsidRPr="00493824">
        <w:t xml:space="preserve"> deep collecting vessels and </w:t>
      </w:r>
      <w:r w:rsidR="0045317E">
        <w:t>to monitor</w:t>
      </w:r>
      <w:r w:rsidR="00900F9C" w:rsidRPr="00493824">
        <w:t xml:space="preserve"> lymphedema</w:t>
      </w:r>
      <w:r w:rsidR="00E708AD">
        <w:t xml:space="preserve"> </w:t>
      </w:r>
      <w:r w:rsidR="008957D8">
        <w:fldChar w:fldCharType="begin">
          <w:fldData xml:space="preserve">PEVuZE5vdGU+PENpdGU+PEF1dGhvcj5LZW88L0F1dGhvcj48WWVhcj4yMDE1PC9ZZWFyPjxSZWNO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</w:fldData>
        </w:fldChar>
      </w:r>
      <w:r w:rsidR="00BB1A77">
        <w:instrText xml:space="preserve"> ADDIN EN.CITE </w:instrText>
      </w:r>
      <w:r w:rsidR="00BB1A77">
        <w:fldChar w:fldCharType="begin">
          <w:fldData xml:space="preserve">PEVuZE5vdGU+PENpdGU+PEF1dGhvcj5LZW88L0F1dGhvcj48WWVhcj4yMDE1PC9ZZWFyPjxSZWNO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</w:fldData>
        </w:fldChar>
      </w:r>
      <w:r w:rsidR="00BB1A77">
        <w:instrText xml:space="preserve"> ADDIN EN.CITE.DATA </w:instrText>
      </w:r>
      <w:r w:rsidR="00BB1A77">
        <w:fldChar w:fldCharType="end"/>
      </w:r>
      <w:r w:rsidR="008957D8">
        <w:fldChar w:fldCharType="separate"/>
      </w:r>
      <w:r w:rsidR="00E227B7">
        <w:rPr>
          <w:noProof/>
        </w:rPr>
        <w:t>[53]</w:t>
      </w:r>
      <w:r w:rsidR="008957D8">
        <w:fldChar w:fldCharType="end"/>
      </w:r>
      <w:r w:rsidR="00900F9C" w:rsidRPr="00493824">
        <w:t>. However</w:t>
      </w:r>
      <w:r w:rsidR="00900F9C">
        <w:t>,</w:t>
      </w:r>
      <w:r w:rsidR="00900F9C" w:rsidRPr="00493824">
        <w:t xml:space="preserve"> since FITC-dextran is not approved for human use, </w:t>
      </w:r>
      <w:r>
        <w:t>this</w:t>
      </w:r>
      <w:r w:rsidR="00900F9C" w:rsidRPr="00493824">
        <w:t xml:space="preserve"> is not a widely </w:t>
      </w:r>
      <w:r w:rsidR="00EC2AFD">
        <w:t>exploited</w:t>
      </w:r>
      <w:r w:rsidR="00EC2AFD" w:rsidRPr="00493824">
        <w:t xml:space="preserve"> </w:t>
      </w:r>
      <w:r w:rsidR="00900F9C" w:rsidRPr="00493824">
        <w:t xml:space="preserve">technique. </w:t>
      </w:r>
    </w:p>
    <w:p w14:paraId="082BE844" w14:textId="57F6C09E" w:rsidR="000F43A6" w:rsidRPr="00052047" w:rsidRDefault="003E472A" w:rsidP="000F43A6">
      <w:pPr>
        <w:widowControl w:val="0"/>
        <w:autoSpaceDE w:val="0"/>
        <w:autoSpaceDN w:val="0"/>
        <w:adjustRightInd w:val="0"/>
        <w:spacing w:line="480" w:lineRule="auto"/>
        <w:jc w:val="both"/>
        <w:rPr>
          <w:color w:val="000000" w:themeColor="text1"/>
          <w:lang w:eastAsia="es-ES_tradnl"/>
        </w:rPr>
      </w:pPr>
      <w:r>
        <w:t xml:space="preserve">(v) </w:t>
      </w:r>
      <w:r w:rsidR="004E4574" w:rsidRPr="008E7775">
        <w:rPr>
          <w:u w:val="single"/>
        </w:rPr>
        <w:t>Near</w:t>
      </w:r>
      <w:r w:rsidR="004E4574">
        <w:rPr>
          <w:u w:val="single"/>
        </w:rPr>
        <w:t>-</w:t>
      </w:r>
      <w:r w:rsidR="00900F9C" w:rsidRPr="008E7775">
        <w:rPr>
          <w:u w:val="single"/>
        </w:rPr>
        <w:t>infrared (NIR) lymphography</w:t>
      </w:r>
      <w:r w:rsidR="00900F9C" w:rsidRPr="00493824">
        <w:t xml:space="preserve"> is based on the detection </w:t>
      </w:r>
      <w:r w:rsidR="00EC2AFD" w:rsidRPr="00493824">
        <w:t xml:space="preserve">with a coupled-charged detector (CCD) camera </w:t>
      </w:r>
      <w:r w:rsidR="00A32107" w:rsidRPr="00493824">
        <w:t xml:space="preserve">of </w:t>
      </w:r>
      <w:r w:rsidR="00A32107">
        <w:t xml:space="preserve">compounds such as </w:t>
      </w:r>
      <w:r w:rsidR="0045317E">
        <w:t>the clinically-</w:t>
      </w:r>
      <w:r w:rsidR="00900F9C" w:rsidRPr="00493824">
        <w:t>approved indocyanine green (ICG)</w:t>
      </w:r>
      <w:r w:rsidR="008957D8">
        <w:fldChar w:fldCharType="begin">
          <w:fldData xml:space="preserve">PEVuZE5vdGU+PENpdGU+PEF1dGhvcj5TZXZpY2stTXVyYWNhPC9BdXRob3I+PFllYXI+MjAwODwv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</w:fldData>
        </w:fldChar>
      </w:r>
      <w:r w:rsidR="00BB1A77">
        <w:instrText xml:space="preserve"> ADDIN EN.CITE </w:instrText>
      </w:r>
      <w:r w:rsidR="00BB1A77">
        <w:fldChar w:fldCharType="begin">
          <w:fldData xml:space="preserve">PEVuZE5vdGU+PENpdGU+PEF1dGhvcj5TZXZpY2stTXVyYWNhPC9BdXRob3I+PFllYXI+MjAwODwv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</w:fldData>
        </w:fldChar>
      </w:r>
      <w:r w:rsidR="00BB1A77">
        <w:instrText xml:space="preserve"> ADDIN EN.CITE.DATA </w:instrText>
      </w:r>
      <w:r w:rsidR="00BB1A77">
        <w:fldChar w:fldCharType="end"/>
      </w:r>
      <w:r w:rsidR="008957D8">
        <w:fldChar w:fldCharType="separate"/>
      </w:r>
      <w:r w:rsidR="00E227B7">
        <w:rPr>
          <w:noProof/>
        </w:rPr>
        <w:t>[54]</w:t>
      </w:r>
      <w:r w:rsidR="008957D8">
        <w:fldChar w:fldCharType="end"/>
      </w:r>
      <w:r w:rsidR="000F43A6" w:rsidRPr="00027C6A">
        <w:rPr>
          <w:color w:val="000000" w:themeColor="text1"/>
          <w:lang w:eastAsia="es-ES_tradnl"/>
        </w:rPr>
        <w:t>.</w:t>
      </w:r>
      <w:r w:rsidR="00900F9C" w:rsidRPr="00493824">
        <w:t xml:space="preserve"> This compound binds to albumin but also to HDL and LDL lipoproteins that are enriched in the lymph</w:t>
      </w:r>
      <w:r w:rsidR="00A32107">
        <w:t xml:space="preserve"> </w:t>
      </w:r>
      <w:r w:rsidR="00A32107" w:rsidRPr="00284218">
        <w:rPr>
          <w:rStyle w:val="Textoennegrita"/>
          <w:rFonts w:eastAsiaTheme="minorEastAsia"/>
          <w:b w:val="0"/>
        </w:rPr>
        <w:fldChar w:fldCharType="begin"/>
      </w:r>
      <w:r w:rsidR="00BB1A77">
        <w:rPr>
          <w:rStyle w:val="Textoennegrita"/>
          <w:rFonts w:eastAsiaTheme="minorEastAsia"/>
          <w:b w:val="0"/>
        </w:rPr>
        <w:instrText xml:space="preserve"> ADDIN EN.CITE &lt;EndNote&gt;&lt;Cite&gt;&lt;Author&gt;Yoneya&lt;/Author&gt;&lt;Year&gt;1998&lt;/Year&gt;&lt;RecNum&gt;123&lt;/RecNum&gt;&lt;DisplayText&gt;[55]&lt;/DisplayText&gt;&lt;record&gt;&lt;rec-number&gt;123&lt;/rec-number&gt;&lt;foreign-keys&gt;&lt;key app="EN" db-id="wpweefx58v2a96esrtn5zewevvaevw02f959" timestamp="1619608450"&gt;123&lt;/key&gt;&lt;/foreign-keys&gt;&lt;ref-type name="Journal Article"&gt;17&lt;/ref-type&gt;&lt;contributors&gt;&lt;authors&gt;&lt;author&gt;Yoneya, S.&lt;/author&gt;&lt;author&gt;Saito, T.&lt;/author&gt;&lt;author&gt;Komatsu, Y.&lt;/author&gt;&lt;author&gt;Koyama, I.&lt;/author&gt;&lt;author&gt;Takahashi, K.&lt;/author&gt;&lt;author&gt;Duvoll-Young, J.&lt;/author&gt;&lt;/authors&gt;&lt;/contributors&gt;&lt;auth-address&gt;Department of Ophthalmology, Saitama Medical School, Iruma, Japan.&lt;/auth-address&gt;&lt;titles&gt;&lt;title&gt;Binding properties of indocyanine green in human blood&lt;/title&gt;&lt;secondary-title&gt;Invest Ophthalmol Vis Sci&lt;/secondary-title&gt;&lt;/titles&gt;&lt;pages&gt;1286-90&lt;/pages&gt;&lt;volume&gt;39&lt;/volume&gt;&lt;number&gt;7&lt;/number&gt;&lt;edition&gt;1998/06/10&lt;/edition&gt;&lt;keywords&gt;&lt;keyword&gt;Blood Proteins/*metabolism&lt;/keyword&gt;&lt;keyword&gt;Electrophoresis, Agar Gel&lt;/keyword&gt;&lt;keyword&gt;Electrophoresis, Polyacrylamide Gel&lt;/keyword&gt;&lt;keyword&gt;Fluorescent Dyes/*metabolism&lt;/keyword&gt;&lt;keyword&gt;Humans&lt;/keyword&gt;&lt;keyword&gt;Immunoelectrophoresis&lt;/keyword&gt;&lt;keyword&gt;Indocyanine Green/*metabolism&lt;/keyword&gt;&lt;keyword&gt;Lipid Metabolism&lt;/keyword&gt;&lt;keyword&gt;Protein Binding&lt;/keyword&gt;&lt;/keywords&gt;&lt;dates&gt;&lt;year&gt;1998&lt;/year&gt;&lt;pub-dates&gt;&lt;date&gt;Jun&lt;/date&gt;&lt;/pub-dates&gt;&lt;/dates&gt;&lt;isbn&gt;0146-0404 (Print)&amp;#xD;0146-0404&lt;/isbn&gt;&lt;accession-num&gt;9620093&lt;/accession-num&gt;&lt;urls&gt;&lt;/urls&gt;&lt;remote-database-provider&gt;NLM&lt;/remote-database-provider&gt;&lt;language&gt;eng&lt;/language&gt;&lt;/record&gt;&lt;/Cite&gt;&lt;/EndNote&gt;</w:instrText>
      </w:r>
      <w:r w:rsidR="00A32107" w:rsidRPr="00284218">
        <w:rPr>
          <w:rStyle w:val="Textoennegrita"/>
          <w:rFonts w:eastAsiaTheme="minorEastAsia"/>
          <w:b w:val="0"/>
        </w:rPr>
        <w:fldChar w:fldCharType="separate"/>
      </w:r>
      <w:r w:rsidR="00A32107" w:rsidRPr="00284218">
        <w:rPr>
          <w:rStyle w:val="Textoennegrita"/>
          <w:rFonts w:eastAsiaTheme="minorEastAsia"/>
          <w:b w:val="0"/>
          <w:noProof/>
        </w:rPr>
        <w:t>[55]</w:t>
      </w:r>
      <w:r w:rsidR="00A32107" w:rsidRPr="00284218">
        <w:rPr>
          <w:rStyle w:val="Textoennegrita"/>
          <w:rFonts w:eastAsiaTheme="minorEastAsia"/>
          <w:b w:val="0"/>
        </w:rPr>
        <w:fldChar w:fldCharType="end"/>
      </w:r>
      <w:r w:rsidR="00900F9C" w:rsidRPr="00C65D48">
        <w:t>.</w:t>
      </w:r>
      <w:r w:rsidR="00900F9C">
        <w:t xml:space="preserve"> This “low cost” technique provides a quantitative assessment of lymphatic function, imaging of collecting vessels and SLN mapping</w:t>
      </w:r>
      <w:r w:rsidR="000F43A6">
        <w:t xml:space="preserve"> </w:t>
      </w:r>
      <w:r w:rsidR="000F43A6">
        <w:rPr>
          <w:color w:val="000000" w:themeColor="text1"/>
          <w:lang w:eastAsia="es-ES_tradnl"/>
        </w:rPr>
        <w:fldChar w:fldCharType="begin"/>
      </w:r>
      <w:r w:rsidR="00BB1A77">
        <w:rPr>
          <w:color w:val="000000" w:themeColor="text1"/>
          <w:lang w:eastAsia="es-ES_tradnl"/>
        </w:rPr>
        <w:instrText xml:space="preserve"> ADDIN EN.CITE &lt;EndNote&gt;&lt;Cite&gt;&lt;Author&gt;Polom&lt;/Author&gt;&lt;Year&gt;2011&lt;/Year&gt;&lt;RecNum&gt;44&lt;/RecNum&gt;&lt;DisplayText&gt;[56]&lt;/DisplayText&gt;&lt;record&gt;&lt;rec-number&gt;44&lt;/rec-number&gt;&lt;foreign-keys&gt;&lt;key app="EN" db-id="wpweefx58v2a96esrtn5zewevvaevw02f959" timestamp="1619608203"&gt;44&lt;/key&gt;&lt;/foreign-keys&gt;&lt;ref-type name="Journal Article"&gt;17&lt;/ref-type&gt;&lt;contributors&gt;&lt;authors&gt;&lt;author&gt;Polom, K.&lt;/author&gt;&lt;author&gt;Murawa, D.&lt;/author&gt;&lt;author&gt;Rho, Y. S.&lt;/author&gt;&lt;author&gt;Nowaczyk, P.&lt;/author&gt;&lt;author&gt;Hunerbein, M.&lt;/author&gt;&lt;author&gt;Murawa, P.&lt;/author&gt;&lt;/authors&gt;&lt;/contributors&gt;&lt;auth-address&gt;First Surgical Oncology and General Surgery Department, Wielkopolska Cancer Center, Poznan, Poland. POLOM.KAROL@gmail.com&lt;/auth-address&gt;&lt;titles&gt;&lt;title&gt;Current trends and emerging future of indocyanine green usage in surgery and oncology: a literature review&lt;/title&gt;&lt;secondary-title&gt;Cancer&lt;/secondary-title&gt;&lt;/titles&gt;&lt;pages&gt;4812-22&lt;/pages&gt;&lt;volume&gt;117&lt;/volume&gt;&lt;number&gt;21&lt;/number&gt;&lt;edition&gt;2011/04/13&lt;/edition&gt;&lt;keywords&gt;&lt;keyword&gt;Angiography/methods/trends&lt;/keyword&gt;&lt;keyword&gt;*Fluorescent Dyes&lt;/keyword&gt;&lt;keyword&gt;Humans&lt;/keyword&gt;&lt;keyword&gt;*Indocyanine Green&lt;/keyword&gt;&lt;keyword&gt;Intraoperative Period&lt;/keyword&gt;&lt;keyword&gt;Neoplasms/*surgery&lt;/keyword&gt;&lt;keyword&gt;Oncology Service, Hospital/*trends&lt;/keyword&gt;&lt;keyword&gt;Sentinel Lymph Node Biopsy/methods/*trends&lt;/keyword&gt;&lt;/keywords&gt;&lt;dates&gt;&lt;year&gt;2011&lt;/year&gt;&lt;pub-dates&gt;&lt;date&gt;Nov 1&lt;/date&gt;&lt;/pub-dates&gt;&lt;/dates&gt;&lt;isbn&gt;1097-0142 (Electronic)&amp;#xD;0008-543X (Linking)&lt;/isbn&gt;&lt;accession-num&gt;21484779&lt;/accession-num&gt;&lt;urls&gt;&lt;related-urls&gt;&lt;url&gt;https://www.ncbi.nlm.nih.gov/pubmed/21484779&lt;/url&gt;&lt;/related-urls&gt;&lt;/urls&gt;&lt;electronic-resource-num&gt;10.1002/cncr.26087&lt;/electronic-resource-num&gt;&lt;/record&gt;&lt;/Cite&gt;&lt;/EndNote&gt;</w:instrText>
      </w:r>
      <w:r w:rsidR="000F43A6">
        <w:rPr>
          <w:color w:val="000000" w:themeColor="text1"/>
          <w:lang w:eastAsia="es-ES_tradnl"/>
        </w:rPr>
        <w:fldChar w:fldCharType="separate"/>
      </w:r>
      <w:r w:rsidR="00E227B7">
        <w:rPr>
          <w:noProof/>
          <w:color w:val="000000" w:themeColor="text1"/>
          <w:lang w:eastAsia="es-ES_tradnl"/>
        </w:rPr>
        <w:t>[56]</w:t>
      </w:r>
      <w:r w:rsidR="000F43A6">
        <w:rPr>
          <w:color w:val="000000" w:themeColor="text1"/>
          <w:lang w:eastAsia="es-ES_tradnl"/>
        </w:rPr>
        <w:fldChar w:fldCharType="end"/>
      </w:r>
      <w:r w:rsidR="000F43A6">
        <w:rPr>
          <w:color w:val="000000" w:themeColor="text1"/>
          <w:lang w:eastAsia="es-ES_tradnl"/>
        </w:rPr>
        <w:t xml:space="preserve">. </w:t>
      </w:r>
      <w:r w:rsidR="00900F9C">
        <w:t xml:space="preserve">However, </w:t>
      </w:r>
      <w:r w:rsidR="00A32107">
        <w:t>NIR</w:t>
      </w:r>
      <w:r w:rsidR="00900F9C">
        <w:t xml:space="preserve"> has a limited depth of imaging and the resolution depends on the instrumentation and the tissue </w:t>
      </w:r>
      <w:r w:rsidR="00C65D48">
        <w:t>thickness</w:t>
      </w:r>
      <w:r w:rsidR="0087484F">
        <w:t xml:space="preserve"> </w:t>
      </w:r>
      <w:r w:rsidR="0087484F">
        <w:rPr>
          <w:color w:val="000000" w:themeColor="text1"/>
          <w:lang w:eastAsia="es-ES_tradnl"/>
        </w:rPr>
        <w:fldChar w:fldCharType="begin"/>
      </w:r>
      <w:r w:rsidR="008E7775">
        <w:rPr>
          <w:color w:val="000000" w:themeColor="text1"/>
          <w:lang w:eastAsia="es-ES_tradnl"/>
        </w:rPr>
        <w:instrText xml:space="preserve"> ADDIN EN.CITE &lt;EndNote&gt;&lt;Cite&gt;&lt;Author&gt;Polomska&lt;/Author&gt;&lt;Year&gt;2020&lt;/Year&gt;&lt;RecNum&gt;146&lt;/RecNum&gt;&lt;DisplayText&gt;[43]&lt;/DisplayText&gt;&lt;record&gt;&lt;rec-number&gt;146&lt;/rec-number&gt;&lt;foreign-keys&gt;&lt;key app="EN" db-id="a0r2rptws9e207exv5ovwvrit9zrezdxdez2" timestamp="1605699030"&gt;146&lt;/key&gt;&lt;/foreign-keys&gt;&lt;ref-type name="Journal Article"&gt;17&lt;/ref-type&gt;&lt;contributors&gt;&lt;authors&gt;&lt;author&gt;Polomska, A. K.&lt;/author&gt;&lt;author&gt;Proulx, S. T.&lt;/author&gt;&lt;/authors&gt;&lt;/contributors&gt;&lt;auth-address&gt;ETH Zurich, Institute of Pharmaceutical Sciences, Vladimir-Prelog Weg 1-5/10, 8093 Zurich, Switzerland.&amp;#xD;University of Bern, Theodor Kocher Institute, Freiestrasse 1, 3012 Bern, Switzerland. Electronic address: steven.proulx@tki.unibe.ch.&lt;/auth-address&gt;&lt;titles&gt;&lt;title&gt;Imaging technology of the lymphatic system&lt;/title&gt;&lt;secondary-title&gt;Adv Drug Deliv Rev&lt;/secondary-title&gt;&lt;/titles&gt;&lt;periodical&gt;&lt;full-title&gt;Adv Drug Deliv Rev&lt;/full-title&gt;&lt;/periodical&gt;&lt;edition&gt;2020/09/07&lt;/edition&gt;&lt;keywords&gt;&lt;keyword&gt;Contractility&lt;/keyword&gt;&lt;keyword&gt;Lymph node&lt;/keyword&gt;&lt;keyword&gt;Lymphangiography&lt;/keyword&gt;&lt;keyword&gt;Lymphatic system&lt;/keyword&gt;&lt;keyword&gt;Lymphatic vessel&lt;/keyword&gt;&lt;keyword&gt;Lymphscintigraphy&lt;/keyword&gt;&lt;keyword&gt;Mri&lt;/keyword&gt;&lt;keyword&gt;NIR fluorescence&lt;/keyword&gt;&lt;keyword&gt;Tracer&lt;/keyword&gt;&lt;/keywords&gt;&lt;dates&gt;&lt;year&gt;2020&lt;/year&gt;&lt;pub-dates&gt;&lt;date&gt;Sep 3&lt;/date&gt;&lt;/pub-dates&gt;&lt;/dates&gt;&lt;isbn&gt;1872-8294 (Electronic)&amp;#xD;0169-409X (Linking)&lt;/isbn&gt;&lt;accession-num&gt;32891679&lt;/accession-num&gt;&lt;urls&gt;&lt;related-urls&gt;&lt;url&gt;https://www.ncbi.nlm.nih.gov/pubmed/32891679&lt;/url&gt;&lt;/related-urls&gt;&lt;/urls&gt;&lt;electronic-resource-num&gt;10.1016/j.addr.2020.08.013&lt;/electronic-resource-num&gt;&lt;/record&gt;&lt;/Cite&gt;&lt;/EndNote&gt;</w:instrText>
      </w:r>
      <w:r w:rsidR="0087484F">
        <w:rPr>
          <w:color w:val="000000" w:themeColor="text1"/>
          <w:lang w:eastAsia="es-ES_tradnl"/>
        </w:rPr>
        <w:fldChar w:fldCharType="separate"/>
      </w:r>
      <w:r w:rsidR="008A76AD">
        <w:rPr>
          <w:noProof/>
          <w:color w:val="000000" w:themeColor="text1"/>
          <w:lang w:eastAsia="es-ES_tradnl"/>
        </w:rPr>
        <w:t>[43]</w:t>
      </w:r>
      <w:r w:rsidR="0087484F">
        <w:rPr>
          <w:color w:val="000000" w:themeColor="text1"/>
          <w:lang w:eastAsia="es-ES_tradnl"/>
        </w:rPr>
        <w:fldChar w:fldCharType="end"/>
      </w:r>
      <w:r w:rsidR="0087484F">
        <w:rPr>
          <w:color w:val="000000" w:themeColor="text1"/>
          <w:lang w:eastAsia="es-ES_tradnl"/>
        </w:rPr>
        <w:t>.</w:t>
      </w:r>
      <w:r w:rsidR="0087484F">
        <w:t xml:space="preserve"> </w:t>
      </w:r>
      <w:r w:rsidR="004E3990">
        <w:t xml:space="preserve">Quantum dots are </w:t>
      </w:r>
      <w:r w:rsidR="004E3990">
        <w:rPr>
          <w:color w:val="000000" w:themeColor="text1"/>
          <w:lang w:eastAsia="es-ES_tradnl"/>
        </w:rPr>
        <w:t>alternative</w:t>
      </w:r>
      <w:r w:rsidR="000F43A6">
        <w:rPr>
          <w:color w:val="000000" w:themeColor="text1"/>
          <w:lang w:eastAsia="es-ES_tradnl"/>
        </w:rPr>
        <w:t xml:space="preserve"> fluorescent tracers </w:t>
      </w:r>
      <w:r w:rsidR="004E3990">
        <w:rPr>
          <w:color w:val="000000" w:themeColor="text1"/>
          <w:lang w:eastAsia="es-ES_tradnl"/>
        </w:rPr>
        <w:t xml:space="preserve">for </w:t>
      </w:r>
      <w:r w:rsidR="004E4574">
        <w:rPr>
          <w:color w:val="000000" w:themeColor="text1"/>
          <w:lang w:eastAsia="es-ES_tradnl"/>
        </w:rPr>
        <w:t>near-</w:t>
      </w:r>
      <w:r w:rsidR="004E3990">
        <w:rPr>
          <w:color w:val="000000" w:themeColor="text1"/>
          <w:lang w:eastAsia="es-ES_tradnl"/>
        </w:rPr>
        <w:t>infrared imaging that have been proven effective in the clinic for</w:t>
      </w:r>
      <w:r w:rsidR="004E3990" w:rsidRPr="00052047">
        <w:rPr>
          <w:color w:val="000000" w:themeColor="text1"/>
          <w:lang w:eastAsia="es-ES_tradnl"/>
        </w:rPr>
        <w:t xml:space="preserve"> </w:t>
      </w:r>
      <w:r w:rsidR="004E3990">
        <w:rPr>
          <w:color w:val="000000" w:themeColor="text1"/>
          <w:lang w:eastAsia="es-ES_tradnl"/>
        </w:rPr>
        <w:t>S</w:t>
      </w:r>
      <w:r w:rsidR="004E3990" w:rsidRPr="00052047">
        <w:rPr>
          <w:color w:val="000000" w:themeColor="text1"/>
          <w:lang w:eastAsia="es-ES_tradnl"/>
        </w:rPr>
        <w:t>LN detectio</w:t>
      </w:r>
      <w:r w:rsidR="004E3990">
        <w:rPr>
          <w:color w:val="000000" w:themeColor="text1"/>
          <w:lang w:eastAsia="es-ES_tradnl"/>
        </w:rPr>
        <w:t xml:space="preserve">n </w:t>
      </w:r>
      <w:r w:rsidR="004E3990">
        <w:rPr>
          <w:color w:val="000000" w:themeColor="text1"/>
          <w:lang w:eastAsia="es-ES_tradnl"/>
        </w:rPr>
        <w:fldChar w:fldCharType="begin"/>
      </w:r>
      <w:r w:rsidR="008E7775">
        <w:rPr>
          <w:color w:val="000000" w:themeColor="text1"/>
          <w:lang w:eastAsia="es-ES_tradnl"/>
        </w:rPr>
        <w:instrText xml:space="preserve"> ADDIN EN.CITE &lt;EndNote&gt;&lt;Cite&gt;&lt;Author&gt;Kim&lt;/Author&gt;&lt;Year&gt;2004&lt;/Year&gt;&lt;RecNum&gt;158&lt;/RecNum&gt;&lt;DisplayText&gt;[57]&lt;/DisplayText&gt;&lt;record&gt;&lt;rec-number&gt;158&lt;/rec-number&gt;&lt;foreign-keys&gt;&lt;key app="EN" db-id="a0r2rptws9e207exv5ovwvrit9zrezdxdez2" timestamp="1605699031"&gt;158&lt;/key&gt;&lt;/foreign-keys&gt;&lt;ref-type name="Journal Article"&gt;17&lt;/ref-type&gt;&lt;contributors&gt;&lt;authors&gt;&lt;author&gt;Kim, S.&lt;/author&gt;&lt;author&gt;Lim, Y. T.&lt;/author&gt;&lt;author&gt;Soltesz, E. G.&lt;/author&gt;&lt;author&gt;De Grand, A. M.&lt;/author&gt;&lt;author&gt;Lee, J.&lt;/author&gt;&lt;author&gt;Nakayama, A.&lt;/author&gt;&lt;author&gt;Parker, J. A.&lt;/author&gt;&lt;author&gt;Mihaljevic, T.&lt;/author&gt;&lt;author&gt;Laurence, R. G.&lt;/author&gt;&lt;author&gt;Dor, D. M.&lt;/author&gt;&lt;author&gt;Cohn, L. H.&lt;/author&gt;&lt;author&gt;Bawendi, M. G.&lt;/author&gt;&lt;author&gt;Frangioni, J. V.&lt;/author&gt;&lt;/authors&gt;&lt;/contributors&gt;&lt;auth-address&gt;Department of Chemistry, Massachusetts Institute of Technology, Cambridge, Massachusetts 02139, USA.&lt;/auth-address&gt;&lt;titles&gt;&lt;title&gt;Near-infrared fluorescent type II quantum dots for sentinel lymph node mapping&lt;/title&gt;&lt;secondary-title&gt;Nat Biotechnol&lt;/secondary-title&gt;&lt;/titles&gt;&lt;pages&gt;93-7&lt;/pages&gt;&lt;volume&gt;22&lt;/volume&gt;&lt;number&gt;1&lt;/number&gt;&lt;edition&gt;2003/12/09&lt;/edition&gt;&lt;keywords&gt;&lt;keyword&gt;Animals&lt;/keyword&gt;&lt;keyword&gt;Fluorescent Dyes&lt;/keyword&gt;&lt;keyword&gt;Image Processing, Computer-Assisted&lt;/keyword&gt;&lt;keyword&gt;Lymph Nodes/pathology&lt;/keyword&gt;&lt;keyword&gt;Lymphatic Metastasis&lt;/keyword&gt;&lt;keyword&gt;Mice&lt;/keyword&gt;&lt;keyword&gt;Microscopy, Fluorescence/*methods&lt;/keyword&gt;&lt;keyword&gt;Neoplasms/*surgery&lt;/keyword&gt;&lt;keyword&gt;Phosphines/chemistry&lt;/keyword&gt;&lt;keyword&gt;Sentinel Lymph Node Biopsy/*methods&lt;/keyword&gt;&lt;keyword&gt;Spectroscopy, Near-Infrared&lt;/keyword&gt;&lt;keyword&gt;Swine&lt;/keyword&gt;&lt;keyword&gt;Time Factors&lt;/keyword&gt;&lt;/keywords&gt;&lt;dates&gt;&lt;year&gt;2004&lt;/year&gt;&lt;pub-dates&gt;&lt;date&gt;Jan&lt;/date&gt;&lt;/pub-dates&gt;&lt;/dates&gt;&lt;isbn&gt;1087-0156 (Print)&amp;#xD;1087-0156 (Linking)&lt;/isbn&gt;&lt;accession-num&gt;14661026&lt;/accession-num&gt;&lt;urls&gt;&lt;related-urls&gt;&lt;url&gt;https://www.ncbi.nlm.nih.gov/pubmed/14661026&lt;/url&gt;&lt;/related-urls&gt;&lt;/urls&gt;&lt;custom2&gt;PMC2346610&lt;/custom2&gt;&lt;electronic-resource-num&gt;10.1038/nbt920&lt;/electronic-resource-num&gt;&lt;/record&gt;&lt;/Cite&gt;&lt;/EndNote&gt;</w:instrText>
      </w:r>
      <w:r w:rsidR="004E3990">
        <w:rPr>
          <w:color w:val="000000" w:themeColor="text1"/>
          <w:lang w:eastAsia="es-ES_tradnl"/>
        </w:rPr>
        <w:fldChar w:fldCharType="separate"/>
      </w:r>
      <w:r w:rsidR="00E227B7">
        <w:rPr>
          <w:noProof/>
          <w:color w:val="000000" w:themeColor="text1"/>
          <w:lang w:eastAsia="es-ES_tradnl"/>
        </w:rPr>
        <w:t>[57]</w:t>
      </w:r>
      <w:r w:rsidR="004E3990">
        <w:rPr>
          <w:color w:val="000000" w:themeColor="text1"/>
          <w:lang w:eastAsia="es-ES_tradnl"/>
        </w:rPr>
        <w:fldChar w:fldCharType="end"/>
      </w:r>
      <w:r w:rsidR="004E3990" w:rsidRPr="00052047">
        <w:rPr>
          <w:color w:val="000000" w:themeColor="text1"/>
          <w:lang w:eastAsia="es-ES_tradnl"/>
        </w:rPr>
        <w:t xml:space="preserve">. </w:t>
      </w:r>
      <w:r w:rsidR="004E3990">
        <w:rPr>
          <w:color w:val="000000" w:themeColor="text1"/>
          <w:lang w:eastAsia="es-ES_tradnl"/>
        </w:rPr>
        <w:t xml:space="preserve"> These semiconductor nanoparticles</w:t>
      </w:r>
      <w:r w:rsidR="000F43A6">
        <w:rPr>
          <w:color w:val="000000" w:themeColor="text1"/>
          <w:lang w:eastAsia="es-ES_tradnl"/>
        </w:rPr>
        <w:t xml:space="preserve"> </w:t>
      </w:r>
      <w:r w:rsidR="004E3990">
        <w:rPr>
          <w:color w:val="000000" w:themeColor="text1"/>
          <w:lang w:eastAsia="es-ES_tradnl"/>
        </w:rPr>
        <w:t xml:space="preserve">offer a </w:t>
      </w:r>
      <w:r w:rsidR="004E3990" w:rsidRPr="00052047">
        <w:rPr>
          <w:color w:val="000000" w:themeColor="text1"/>
          <w:lang w:eastAsia="es-ES_tradnl"/>
        </w:rPr>
        <w:t>wide variety of wavelengths</w:t>
      </w:r>
      <w:r w:rsidR="004E3990">
        <w:rPr>
          <w:color w:val="000000" w:themeColor="text1"/>
          <w:lang w:eastAsia="es-ES_tradnl"/>
        </w:rPr>
        <w:t xml:space="preserve"> </w:t>
      </w:r>
      <w:r w:rsidR="000F43A6">
        <w:rPr>
          <w:color w:val="000000" w:themeColor="text1"/>
          <w:lang w:eastAsia="es-ES_tradnl"/>
        </w:rPr>
        <w:t>for imaging, but their t</w:t>
      </w:r>
      <w:r w:rsidR="000F43A6" w:rsidRPr="00052047">
        <w:rPr>
          <w:color w:val="000000" w:themeColor="text1"/>
          <w:lang w:eastAsia="es-ES_tradnl"/>
        </w:rPr>
        <w:t>oxicity ha</w:t>
      </w:r>
      <w:r w:rsidR="000F43A6">
        <w:rPr>
          <w:color w:val="000000" w:themeColor="text1"/>
          <w:lang w:eastAsia="es-ES_tradnl"/>
        </w:rPr>
        <w:t>s</w:t>
      </w:r>
      <w:r w:rsidR="000F43A6" w:rsidRPr="00052047">
        <w:rPr>
          <w:color w:val="000000" w:themeColor="text1"/>
          <w:lang w:eastAsia="es-ES_tradnl"/>
        </w:rPr>
        <w:t xml:space="preserve"> limited </w:t>
      </w:r>
      <w:r w:rsidR="000F43A6">
        <w:rPr>
          <w:color w:val="000000" w:themeColor="text1"/>
          <w:lang w:eastAsia="es-ES_tradnl"/>
        </w:rPr>
        <w:t xml:space="preserve">their application as they can be accumulated in reticular systems even over 2 years </w:t>
      </w:r>
      <w:r w:rsidR="000F43A6">
        <w:rPr>
          <w:color w:val="000000" w:themeColor="text1"/>
          <w:lang w:eastAsia="es-ES_tradnl"/>
        </w:rPr>
        <w:fldChar w:fldCharType="begin"/>
      </w:r>
      <w:r w:rsidR="008E7775">
        <w:rPr>
          <w:color w:val="000000" w:themeColor="text1"/>
          <w:lang w:eastAsia="es-ES_tradnl"/>
        </w:rPr>
        <w:instrText xml:space="preserve"> ADDIN EN.CITE &lt;EndNote&gt;&lt;Cite&gt;&lt;Author&gt;Fitzpatrick&lt;/Author&gt;&lt;Year&gt;2009&lt;/Year&gt;&lt;RecNum&gt;159&lt;/RecNum&gt;&lt;DisplayText&gt;[58]&lt;/DisplayText&gt;&lt;record&gt;&lt;rec-number&gt;159&lt;/rec-number&gt;&lt;foreign-keys&gt;&lt;key app="EN" db-id="a0r2rptws9e207exv5ovwvrit9zrezdxdez2" timestamp="1605699031"&gt;159&lt;/key&gt;&lt;/foreign-keys&gt;&lt;ref-type name="Journal Article"&gt;17&lt;/ref-type&gt;&lt;contributors&gt;&lt;authors&gt;&lt;author&gt;Fitzpatrick, J. A.&lt;/author&gt;&lt;author&gt;Andreko, S. K.&lt;/author&gt;&lt;author&gt;Ernst, L. A.&lt;/author&gt;&lt;author&gt;Waggoner, A. S.&lt;/author&gt;&lt;author&gt;Ballou, B.&lt;/author&gt;&lt;author&gt;Bruchez, M. P.&lt;/author&gt;&lt;/authors&gt;&lt;/contributors&gt;&lt;auth-address&gt;Molecular Biosensor and Imaging Center, Carnegie Mellon University, 4400 Fifth Avenue, Pittsburgh, Pennsylvania 15213, USA.&lt;/auth-address&gt;&lt;titles&gt;&lt;title&gt;Long-term persistence and spectral blue shifting of quantum dots in vivo&lt;/title&gt;&lt;secondary-title&gt;Nano Lett&lt;/secondary-title&gt;&lt;/titles&gt;&lt;pages&gt;2736-41&lt;/pages&gt;&lt;volume&gt;9&lt;/volume&gt;&lt;number&gt;7&lt;/number&gt;&lt;edition&gt;2009/06/13&lt;/edition&gt;&lt;keywords&gt;&lt;keyword&gt;Animals&lt;/keyword&gt;&lt;keyword&gt;Fluorescent Dyes/*chemistry&lt;/keyword&gt;&lt;keyword&gt;Mice&lt;/keyword&gt;&lt;keyword&gt;Mice, Inbred BALB C&lt;/keyword&gt;&lt;keyword&gt;Mice, Nude&lt;/keyword&gt;&lt;keyword&gt;Microscopy, Electron, Transmission&lt;/keyword&gt;&lt;keyword&gt;*Quantum Dots&lt;/keyword&gt;&lt;keyword&gt;Time Factors&lt;/keyword&gt;&lt;/keywords&gt;&lt;dates&gt;&lt;year&gt;2009&lt;/year&gt;&lt;pub-dates&gt;&lt;date&gt;Jul&lt;/date&gt;&lt;/pub-dates&gt;&lt;/dates&gt;&lt;isbn&gt;1530-6992 (Electronic)&amp;#xD;1530-6984 (Linking)&lt;/isbn&gt;&lt;accession-num&gt;19518087&lt;/accession-num&gt;&lt;urls&gt;&lt;related-urls&gt;&lt;url&gt;https://www.ncbi.nlm.nih.gov/pubmed/19518087&lt;/url&gt;&lt;/related-urls&gt;&lt;/urls&gt;&lt;custom2&gt;PMC2727854&lt;/custom2&gt;&lt;electronic-resource-num&gt;10.1021/nl901534q&lt;/electronic-resource-num&gt;&lt;/record&gt;&lt;/Cite&gt;&lt;/EndNote&gt;</w:instrText>
      </w:r>
      <w:r w:rsidR="000F43A6">
        <w:rPr>
          <w:color w:val="000000" w:themeColor="text1"/>
          <w:lang w:eastAsia="es-ES_tradnl"/>
        </w:rPr>
        <w:fldChar w:fldCharType="separate"/>
      </w:r>
      <w:r w:rsidR="00E227B7">
        <w:rPr>
          <w:noProof/>
          <w:color w:val="000000" w:themeColor="text1"/>
          <w:lang w:eastAsia="es-ES_tradnl"/>
        </w:rPr>
        <w:t>[58]</w:t>
      </w:r>
      <w:r w:rsidR="000F43A6">
        <w:rPr>
          <w:color w:val="000000" w:themeColor="text1"/>
          <w:lang w:eastAsia="es-ES_tradnl"/>
        </w:rPr>
        <w:fldChar w:fldCharType="end"/>
      </w:r>
      <w:r w:rsidR="000F43A6">
        <w:rPr>
          <w:color w:val="000000" w:themeColor="text1"/>
          <w:lang w:eastAsia="es-ES_tradnl"/>
        </w:rPr>
        <w:t xml:space="preserve">. </w:t>
      </w:r>
    </w:p>
    <w:p w14:paraId="2C7EAD82" w14:textId="5CB2587E" w:rsidR="00900F9C" w:rsidRPr="00493824" w:rsidRDefault="00284218" w:rsidP="00900F9C">
      <w:pPr>
        <w:spacing w:line="480" w:lineRule="auto"/>
        <w:jc w:val="both"/>
      </w:pPr>
      <w:r>
        <w:t xml:space="preserve">(vi) </w:t>
      </w:r>
      <w:r w:rsidR="00900F9C" w:rsidRPr="008E7775">
        <w:rPr>
          <w:u w:val="single"/>
        </w:rPr>
        <w:t>Magnetic resonance lymphography (MRL)</w:t>
      </w:r>
      <w:r w:rsidR="00900F9C" w:rsidRPr="00493824">
        <w:t xml:space="preserve"> is a noninvasive technique that provides 3D volumetric images of the lymphatic vasculature. As other applications based </w:t>
      </w:r>
      <w:r w:rsidR="00900F9C" w:rsidRPr="00493824">
        <w:lastRenderedPageBreak/>
        <w:t xml:space="preserve">on magnetic resonance imaging (MRI), it combines the use of strong magnetic fields and radio waves to allow the localization and depth of lymphatic vessels and discriminate them from </w:t>
      </w:r>
      <w:r w:rsidR="00C65D48">
        <w:t xml:space="preserve">angiogenic vessels </w:t>
      </w:r>
      <w:r w:rsidR="008957D8">
        <w:fldChar w:fldCharType="begin"/>
      </w:r>
      <w:r w:rsidR="00BB1A77">
        <w:instrText xml:space="preserve"> ADDIN EN.CITE &lt;EndNote&gt;&lt;Cite&gt;&lt;Author&gt;Pabon-Ramos&lt;/Author&gt;&lt;Year&gt;2021&lt;/Year&gt;&lt;RecNum&gt;141&lt;/RecNum&gt;&lt;DisplayText&gt;[59]&lt;/DisplayText&gt;&lt;record&gt;&lt;rec-number&gt;141&lt;/rec-number&gt;&lt;foreign-keys&gt;&lt;key app="EN" db-id="wpweefx58v2a96esrtn5zewevvaevw02f959" timestamp="1619687847"&gt;141&lt;/key&gt;&lt;/foreign-keys&gt;&lt;ref-type name="Journal Article"&gt;17&lt;/ref-type&gt;&lt;contributors&gt;&lt;authors&gt;&lt;author&gt;Pabon-Ramos, W. M.&lt;/author&gt;&lt;author&gt;Raman, V.&lt;/author&gt;&lt;author&gt;Schwartz, F. R.&lt;/author&gt;&lt;author&gt;Tong, B. C.&lt;/author&gt;&lt;author&gt;Koweek, L. M.&lt;/author&gt;&lt;/authors&gt;&lt;/contributors&gt;&lt;auth-address&gt;Division of Vascular and Interventional Radiology, Duke University Medical Center, Durham, North Carolina, USA.&amp;#xD;Division of Cardiovascular and Thoracic Surgery, Duke University Medical Center, Durham, North Carolina, USA.&amp;#xD;Division of Cardiothoracic Imaging, Duke University Medical Center, Durham, North Carolina, USA.&lt;/auth-address&gt;&lt;titles&gt;&lt;title&gt;Magnetic Resonance Lymphangiography of the Central Lymphatic System: Technique and Clinical Applications&lt;/title&gt;&lt;secondary-title&gt;J Magn Reson Imaging&lt;/secondary-title&gt;&lt;/titles&gt;&lt;pages&gt;374-380&lt;/pages&gt;&lt;volume&gt;53&lt;/volume&gt;&lt;number&gt;2&lt;/number&gt;&lt;edition&gt;2020/02/13&lt;/edition&gt;&lt;keywords&gt;&lt;keyword&gt;*MR lymphangiography&lt;/keyword&gt;&lt;keyword&gt;*MR lymphography&lt;/keyword&gt;&lt;keyword&gt;*magnetic resonance lymphangiography&lt;/keyword&gt;&lt;keyword&gt;*magnetic resonance lymphography&lt;/keyword&gt;&lt;keyword&gt;*thoracic duct embolization&lt;/keyword&gt;&lt;/keywords&gt;&lt;dates&gt;&lt;year&gt;2021&lt;/year&gt;&lt;pub-dates&gt;&lt;date&gt;Feb&lt;/date&gt;&lt;/pub-dates&gt;&lt;/dates&gt;&lt;isbn&gt;1053-1807&lt;/isbn&gt;&lt;accession-num&gt;32048438&lt;/accession-num&gt;&lt;urls&gt;&lt;/urls&gt;&lt;electronic-resource-num&gt;10.1002/jmri.27069&lt;/electronic-resource-num&gt;&lt;remote-database-provider&gt;NLM&lt;/remote-database-provider&gt;&lt;language&gt;eng&lt;/language&gt;&lt;/record&gt;&lt;/Cite&gt;&lt;/EndNote&gt;</w:instrText>
      </w:r>
      <w:r w:rsidR="008957D8">
        <w:fldChar w:fldCharType="separate"/>
      </w:r>
      <w:r w:rsidR="00E227B7">
        <w:rPr>
          <w:noProof/>
        </w:rPr>
        <w:t>[59]</w:t>
      </w:r>
      <w:r w:rsidR="008957D8">
        <w:fldChar w:fldCharType="end"/>
      </w:r>
      <w:r w:rsidR="00900F9C" w:rsidRPr="00493824">
        <w:t>. Gadolinium-based contrast agents</w:t>
      </w:r>
      <w:r w:rsidR="00900F9C">
        <w:t xml:space="preserve"> such as </w:t>
      </w:r>
      <w:r w:rsidR="00900F9C" w:rsidRPr="000D3D2F">
        <w:rPr>
          <w:color w:val="000000" w:themeColor="text1"/>
        </w:rPr>
        <w:t>Gd-DTPA or Gd-DOTA</w:t>
      </w:r>
      <w:r w:rsidR="00900F9C">
        <w:rPr>
          <w:color w:val="000000" w:themeColor="text1"/>
        </w:rPr>
        <w:t xml:space="preserve"> or alternatively</w:t>
      </w:r>
      <w:r w:rsidR="00C65D48">
        <w:rPr>
          <w:color w:val="000000" w:themeColor="text1"/>
        </w:rPr>
        <w:t>,</w:t>
      </w:r>
      <w:r w:rsidR="00900F9C">
        <w:rPr>
          <w:color w:val="000000" w:themeColor="text1"/>
        </w:rPr>
        <w:t xml:space="preserve"> ultra-small superparamagnetic particles of iron oxide (USPIO) that display lymphotropism</w:t>
      </w:r>
      <w:r w:rsidR="004F53EF">
        <w:rPr>
          <w:color w:val="000000" w:themeColor="text1"/>
        </w:rPr>
        <w:t xml:space="preserve"> </w:t>
      </w:r>
      <w:r w:rsidR="003C3335">
        <w:rPr>
          <w:color w:val="000000" w:themeColor="text1"/>
        </w:rPr>
        <w:fldChar w:fldCharType="begin">
          <w:fldData xml:space="preserve">PEVuZE5vdGU+PENpdGU+PEF1dGhvcj5Gb3J0dWluPC9BdXRob3I+PFllYXI+MjAxODwvWWVhcj48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</w:fldData>
        </w:fldChar>
      </w:r>
      <w:r w:rsidR="00BB1A77">
        <w:rPr>
          <w:color w:val="000000" w:themeColor="text1"/>
        </w:rPr>
        <w:instrText xml:space="preserve"> ADDIN EN.CITE </w:instrText>
      </w:r>
      <w:r w:rsidR="00BB1A77">
        <w:rPr>
          <w:color w:val="000000" w:themeColor="text1"/>
        </w:rPr>
        <w:fldChar w:fldCharType="begin">
          <w:fldData xml:space="preserve">PEVuZE5vdGU+PENpdGU+PEF1dGhvcj5Gb3J0dWluPC9BdXRob3I+PFllYXI+MjAxODwvWWVhcj48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</w:fldData>
        </w:fldChar>
      </w:r>
      <w:r w:rsidR="00BB1A77">
        <w:rPr>
          <w:color w:val="000000" w:themeColor="text1"/>
        </w:rPr>
        <w:instrText xml:space="preserve"> ADDIN EN.CITE.DATA </w:instrText>
      </w:r>
      <w:r w:rsidR="00BB1A77">
        <w:rPr>
          <w:color w:val="000000" w:themeColor="text1"/>
        </w:rPr>
      </w:r>
      <w:r w:rsidR="00BB1A77">
        <w:rPr>
          <w:color w:val="000000" w:themeColor="text1"/>
        </w:rPr>
        <w:fldChar w:fldCharType="end"/>
      </w:r>
      <w:r w:rsidR="003C3335">
        <w:rPr>
          <w:color w:val="000000" w:themeColor="text1"/>
        </w:rPr>
      </w:r>
      <w:r w:rsidR="003C3335">
        <w:rPr>
          <w:color w:val="000000" w:themeColor="text1"/>
        </w:rPr>
        <w:fldChar w:fldCharType="separate"/>
      </w:r>
      <w:r w:rsidR="00E227B7">
        <w:rPr>
          <w:noProof/>
          <w:color w:val="000000" w:themeColor="text1"/>
        </w:rPr>
        <w:t>[60, 61]</w:t>
      </w:r>
      <w:r w:rsidR="003C3335">
        <w:rPr>
          <w:color w:val="000000" w:themeColor="text1"/>
        </w:rPr>
        <w:fldChar w:fldCharType="end"/>
      </w:r>
      <w:r w:rsidR="00900F9C">
        <w:t xml:space="preserve"> </w:t>
      </w:r>
      <w:r w:rsidR="00900F9C" w:rsidRPr="00493824">
        <w:t xml:space="preserve">are injected before or during the procedure to enhance the signal to noise ratio. </w:t>
      </w:r>
      <w:r w:rsidR="00900F9C">
        <w:rPr>
          <w:color w:val="000000" w:themeColor="text1"/>
        </w:rPr>
        <w:t xml:space="preserve">MRL is an alternative technique to X-ray lymphography that provides 3D volumetric images with high resolution and no depth limitation without exposure to ionizing radiation. </w:t>
      </w:r>
      <w:r w:rsidR="00C65D48">
        <w:rPr>
          <w:color w:val="000000" w:themeColor="text1"/>
        </w:rPr>
        <w:t>Still, this</w:t>
      </w:r>
      <w:r w:rsidR="00900F9C">
        <w:rPr>
          <w:color w:val="000000" w:themeColor="text1"/>
        </w:rPr>
        <w:t xml:space="preserve"> is an expensive procedure and has the disadvantage that Gd-based tracers lack specificity due to </w:t>
      </w:r>
      <w:r w:rsidR="00C65D48">
        <w:rPr>
          <w:color w:val="000000" w:themeColor="text1"/>
        </w:rPr>
        <w:t>their</w:t>
      </w:r>
      <w:r w:rsidR="00900F9C">
        <w:rPr>
          <w:color w:val="000000" w:themeColor="text1"/>
        </w:rPr>
        <w:t xml:space="preserve"> small size. This limitation can be partially overcome by intra-nodal injection of the contrast agents.</w:t>
      </w:r>
    </w:p>
    <w:p w14:paraId="1A097058" w14:textId="0F6D7AE2" w:rsidR="005625E9" w:rsidRPr="00284218" w:rsidRDefault="00284218" w:rsidP="00284218">
      <w:pPr>
        <w:spacing w:line="480" w:lineRule="auto"/>
        <w:jc w:val="both"/>
        <w:rPr>
          <w:lang w:eastAsia="es-ES_tradnl"/>
        </w:rPr>
      </w:pPr>
      <w:r>
        <w:rPr>
          <w:color w:val="000000" w:themeColor="text1"/>
        </w:rPr>
        <w:t xml:space="preserve">(vii) </w:t>
      </w:r>
      <w:r w:rsidR="005625E9" w:rsidRPr="008E7775">
        <w:rPr>
          <w:color w:val="000000" w:themeColor="text1"/>
          <w:u w:val="single"/>
        </w:rPr>
        <w:t>Positron emission tomography (</w:t>
      </w:r>
      <w:r w:rsidR="00027C6A" w:rsidRPr="008E7775">
        <w:rPr>
          <w:color w:val="000000" w:themeColor="text1"/>
          <w:u w:val="single"/>
          <w:lang w:eastAsia="es-ES_tradnl"/>
        </w:rPr>
        <w:t>PET</w:t>
      </w:r>
      <w:r w:rsidR="005625E9" w:rsidRPr="008E7775">
        <w:rPr>
          <w:color w:val="000000" w:themeColor="text1"/>
          <w:u w:val="single"/>
          <w:lang w:eastAsia="es-ES_tradnl"/>
        </w:rPr>
        <w:t>)</w:t>
      </w:r>
      <w:r w:rsidR="00027C6A" w:rsidRPr="00027C6A">
        <w:rPr>
          <w:color w:val="000000" w:themeColor="text1"/>
          <w:lang w:eastAsia="es-ES_tradnl"/>
        </w:rPr>
        <w:t xml:space="preserve"> uses radiotracers to visualize and measure </w:t>
      </w:r>
      <w:r w:rsidR="00F20E3D">
        <w:rPr>
          <w:color w:val="000000" w:themeColor="text1"/>
          <w:lang w:eastAsia="es-ES_tradnl"/>
        </w:rPr>
        <w:t xml:space="preserve">metabolic </w:t>
      </w:r>
      <w:r w:rsidR="00027C6A" w:rsidRPr="00027C6A">
        <w:rPr>
          <w:color w:val="000000" w:themeColor="text1"/>
          <w:lang w:eastAsia="es-ES_tradnl"/>
        </w:rPr>
        <w:t xml:space="preserve">changes in the body. </w:t>
      </w:r>
      <w:r w:rsidR="005625E9">
        <w:rPr>
          <w:color w:val="000000" w:themeColor="text1"/>
          <w:lang w:eastAsia="es-ES_tradnl"/>
        </w:rPr>
        <w:t xml:space="preserve">In oncology, the most common PET technology </w:t>
      </w:r>
      <w:r w:rsidR="000F43A6">
        <w:rPr>
          <w:color w:val="000000" w:themeColor="text1"/>
          <w:lang w:eastAsia="es-ES_tradnl"/>
        </w:rPr>
        <w:t>uses</w:t>
      </w:r>
      <w:r w:rsidR="005625E9">
        <w:rPr>
          <w:color w:val="000000" w:themeColor="text1"/>
          <w:lang w:eastAsia="es-ES_tradnl"/>
        </w:rPr>
        <w:t xml:space="preserve"> </w:t>
      </w:r>
      <w:r w:rsidR="005625E9" w:rsidRPr="00284218">
        <w:rPr>
          <w:lang w:eastAsia="es-ES_tradnl"/>
        </w:rPr>
        <w:t>2-deoxy-2-[fluorine-</w:t>
      </w:r>
      <w:r w:rsidR="005625E9" w:rsidRPr="00284218">
        <w:rPr>
          <w:i/>
          <w:iCs/>
          <w:lang w:eastAsia="es-ES_tradnl"/>
        </w:rPr>
        <w:t>18</w:t>
      </w:r>
      <w:r w:rsidR="005625E9" w:rsidRPr="00284218">
        <w:rPr>
          <w:lang w:eastAsia="es-ES_tradnl"/>
        </w:rPr>
        <w:t>]fluoro-D-glucose (</w:t>
      </w:r>
      <w:r w:rsidR="005625E9" w:rsidRPr="00284218">
        <w:rPr>
          <w:i/>
          <w:iCs/>
          <w:vertAlign w:val="superscript"/>
          <w:lang w:eastAsia="es-ES_tradnl"/>
        </w:rPr>
        <w:t>18</w:t>
      </w:r>
      <w:r w:rsidR="005625E9" w:rsidRPr="00284218">
        <w:rPr>
          <w:lang w:eastAsia="es-ES_tradnl"/>
        </w:rPr>
        <w:t>F-FDG), an analogue of glucose,</w:t>
      </w:r>
      <w:r w:rsidR="000F43A6">
        <w:rPr>
          <w:lang w:eastAsia="es-ES_tradnl"/>
        </w:rPr>
        <w:t xml:space="preserve"> as radiotracer and measures the increased glucose metabolism of malignant tumor cells</w:t>
      </w:r>
      <w:r w:rsidR="0087484F">
        <w:rPr>
          <w:lang w:eastAsia="es-ES_tradnl"/>
        </w:rPr>
        <w:t xml:space="preserve"> </w:t>
      </w:r>
      <w:r w:rsidR="008957D8">
        <w:rPr>
          <w:lang w:eastAsia="es-ES_tradnl"/>
        </w:rPr>
        <w:fldChar w:fldCharType="begin">
          <w:fldData xml:space="preserve">PEVuZE5vdGU+PENpdGU+PEF1dGhvcj5FdWJhbms8L0F1dGhvcj48WWVhcj4yMDAyPC9ZZWFyPjxS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</w:fldData>
        </w:fldChar>
      </w:r>
      <w:r w:rsidR="00BB1A77">
        <w:rPr>
          <w:lang w:eastAsia="es-ES_tradnl"/>
        </w:rPr>
        <w:instrText xml:space="preserve"> ADDIN EN.CITE </w:instrText>
      </w:r>
      <w:r w:rsidR="00BB1A77">
        <w:rPr>
          <w:lang w:eastAsia="es-ES_tradnl"/>
        </w:rPr>
        <w:fldChar w:fldCharType="begin">
          <w:fldData xml:space="preserve">PEVuZE5vdGU+PENpdGU+PEF1dGhvcj5FdWJhbms8L0F1dGhvcj48WWVhcj4yMDAyPC9ZZWFyPjxS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</w:fldData>
        </w:fldChar>
      </w:r>
      <w:r w:rsidR="00BB1A77">
        <w:rPr>
          <w:lang w:eastAsia="es-ES_tradnl"/>
        </w:rPr>
        <w:instrText xml:space="preserve"> ADDIN EN.CITE.DATA </w:instrText>
      </w:r>
      <w:r w:rsidR="00BB1A77">
        <w:rPr>
          <w:lang w:eastAsia="es-ES_tradnl"/>
        </w:rPr>
      </w:r>
      <w:r w:rsidR="00BB1A77">
        <w:rPr>
          <w:lang w:eastAsia="es-ES_tradnl"/>
        </w:rPr>
        <w:fldChar w:fldCharType="end"/>
      </w:r>
      <w:r w:rsidR="008957D8">
        <w:rPr>
          <w:lang w:eastAsia="es-ES_tradnl"/>
        </w:rPr>
      </w:r>
      <w:r w:rsidR="008957D8">
        <w:rPr>
          <w:lang w:eastAsia="es-ES_tradnl"/>
        </w:rPr>
        <w:fldChar w:fldCharType="separate"/>
      </w:r>
      <w:r w:rsidR="00E227B7">
        <w:rPr>
          <w:noProof/>
          <w:lang w:eastAsia="es-ES_tradnl"/>
        </w:rPr>
        <w:t>[62, 63]</w:t>
      </w:r>
      <w:r w:rsidR="008957D8">
        <w:rPr>
          <w:lang w:eastAsia="es-ES_tradnl"/>
        </w:rPr>
        <w:fldChar w:fldCharType="end"/>
      </w:r>
      <w:r w:rsidR="000F43A6">
        <w:rPr>
          <w:lang w:eastAsia="es-ES_tradnl"/>
        </w:rPr>
        <w:t>.</w:t>
      </w:r>
    </w:p>
    <w:p w14:paraId="21EB9407" w14:textId="7F6A1F3B" w:rsidR="006E6469" w:rsidRPr="006E6469" w:rsidRDefault="00896F0E" w:rsidP="006E6469">
      <w:pPr>
        <w:widowControl w:val="0"/>
        <w:autoSpaceDE w:val="0"/>
        <w:autoSpaceDN w:val="0"/>
        <w:adjustRightInd w:val="0"/>
        <w:spacing w:line="480" w:lineRule="auto"/>
        <w:jc w:val="both"/>
        <w:rPr>
          <w:color w:val="000000" w:themeColor="text1"/>
          <w:lang w:eastAsia="es-ES_tradnl"/>
        </w:rPr>
      </w:pPr>
      <w:r>
        <w:rPr>
          <w:color w:val="000000" w:themeColor="text1"/>
          <w:lang w:eastAsia="es-ES_tradnl"/>
        </w:rPr>
        <w:t xml:space="preserve">Although </w:t>
      </w:r>
      <w:r w:rsidR="000F43A6">
        <w:rPr>
          <w:color w:val="000000" w:themeColor="text1"/>
          <w:lang w:eastAsia="es-ES_tradnl"/>
        </w:rPr>
        <w:t>PET</w:t>
      </w:r>
      <w:r w:rsidR="000F43A6" w:rsidRPr="00896F0E">
        <w:rPr>
          <w:color w:val="000000" w:themeColor="text1"/>
          <w:lang w:eastAsia="es-ES_tradnl"/>
        </w:rPr>
        <w:t xml:space="preserve"> </w:t>
      </w:r>
      <w:r>
        <w:rPr>
          <w:color w:val="000000" w:themeColor="text1"/>
          <w:lang w:eastAsia="es-ES_tradnl"/>
        </w:rPr>
        <w:t xml:space="preserve">has limitations </w:t>
      </w:r>
      <w:r w:rsidR="000F43A6">
        <w:rPr>
          <w:color w:val="000000" w:themeColor="text1"/>
          <w:lang w:eastAsia="es-ES_tradnl"/>
        </w:rPr>
        <w:t xml:space="preserve">due to its </w:t>
      </w:r>
      <w:r>
        <w:rPr>
          <w:color w:val="000000" w:themeColor="text1"/>
          <w:lang w:eastAsia="es-ES_tradnl"/>
        </w:rPr>
        <w:t>high cost</w:t>
      </w:r>
      <w:r w:rsidR="00A95B77">
        <w:rPr>
          <w:color w:val="000000" w:themeColor="text1"/>
          <w:lang w:eastAsia="es-ES_tradnl"/>
        </w:rPr>
        <w:t xml:space="preserve"> and </w:t>
      </w:r>
      <w:r>
        <w:rPr>
          <w:color w:val="000000" w:themeColor="text1"/>
          <w:lang w:eastAsia="es-ES_tradnl"/>
        </w:rPr>
        <w:t>poor resolution</w:t>
      </w:r>
      <w:r w:rsidR="00A95B77">
        <w:rPr>
          <w:color w:val="000000" w:themeColor="text1"/>
          <w:lang w:eastAsia="es-ES_tradnl"/>
        </w:rPr>
        <w:t xml:space="preserve"> in animal models, </w:t>
      </w:r>
      <w:r w:rsidR="000F43A6">
        <w:rPr>
          <w:color w:val="000000" w:themeColor="text1"/>
          <w:lang w:eastAsia="es-ES_tradnl"/>
        </w:rPr>
        <w:t xml:space="preserve">it </w:t>
      </w:r>
      <w:r w:rsidRPr="00896F0E">
        <w:rPr>
          <w:color w:val="000000" w:themeColor="text1"/>
          <w:lang w:eastAsia="es-ES_tradnl"/>
        </w:rPr>
        <w:t xml:space="preserve">has been successfully applied for detection </w:t>
      </w:r>
      <w:r w:rsidR="00A95B77">
        <w:rPr>
          <w:color w:val="000000" w:themeColor="text1"/>
          <w:lang w:eastAsia="es-ES_tradnl"/>
        </w:rPr>
        <w:t xml:space="preserve">and mechanistic characterization of </w:t>
      </w:r>
      <w:r w:rsidRPr="00896F0E">
        <w:rPr>
          <w:color w:val="000000" w:themeColor="text1"/>
          <w:lang w:eastAsia="es-ES_tradnl"/>
        </w:rPr>
        <w:t xml:space="preserve">lymph nodes in </w:t>
      </w:r>
      <w:r>
        <w:rPr>
          <w:color w:val="000000" w:themeColor="text1"/>
          <w:lang w:eastAsia="es-ES_tradnl"/>
        </w:rPr>
        <w:t>mice</w:t>
      </w:r>
      <w:r w:rsidR="00C65D48">
        <w:rPr>
          <w:color w:val="000000" w:themeColor="text1"/>
          <w:lang w:eastAsia="es-ES_tradnl"/>
        </w:rPr>
        <w:t>,</w:t>
      </w:r>
      <w:r w:rsidR="006E6469">
        <w:rPr>
          <w:color w:val="000000" w:themeColor="text1"/>
          <w:lang w:eastAsia="es-ES_tradnl"/>
        </w:rPr>
        <w:t xml:space="preserve"> mostly using radioactive</w:t>
      </w:r>
      <w:r w:rsidR="00166A0A">
        <w:rPr>
          <w:color w:val="000000" w:themeColor="text1"/>
          <w:lang w:eastAsia="es-ES_tradnl"/>
        </w:rPr>
        <w:t>ly</w:t>
      </w:r>
      <w:r w:rsidR="006E6469">
        <w:rPr>
          <w:color w:val="000000" w:themeColor="text1"/>
          <w:lang w:eastAsia="es-ES_tradnl"/>
        </w:rPr>
        <w:t xml:space="preserve"> labeled antibodies </w:t>
      </w:r>
      <w:r w:rsidR="00A95B77">
        <w:rPr>
          <w:color w:val="000000" w:themeColor="text1"/>
          <w:lang w:eastAsia="es-ES_tradnl"/>
        </w:rPr>
        <w:fldChar w:fldCharType="begin">
          <w:fldData xml:space="preserve">PEVuZE5vdGU+PENpdGU+PEF1dGhvcj5NdW1wcmVjaHQ8L0F1dGhvcj48WWVhcj4yMDEwPC9ZZWFy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=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NdW1wcmVjaHQ8L0F1dGhvcj48WWVhcj4yMDEwPC9ZZWFy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=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A95B77">
        <w:rPr>
          <w:color w:val="000000" w:themeColor="text1"/>
          <w:lang w:eastAsia="es-ES_tradnl"/>
        </w:rPr>
      </w:r>
      <w:r w:rsidR="00A95B77">
        <w:rPr>
          <w:color w:val="000000" w:themeColor="text1"/>
          <w:lang w:eastAsia="es-ES_tradnl"/>
        </w:rPr>
        <w:fldChar w:fldCharType="separate"/>
      </w:r>
      <w:r w:rsidR="00E227B7">
        <w:rPr>
          <w:noProof/>
          <w:color w:val="000000" w:themeColor="text1"/>
          <w:lang w:eastAsia="es-ES_tradnl"/>
        </w:rPr>
        <w:t>[64]</w:t>
      </w:r>
      <w:r w:rsidR="00A95B77">
        <w:rPr>
          <w:color w:val="000000" w:themeColor="text1"/>
          <w:lang w:eastAsia="es-ES_tradnl"/>
        </w:rPr>
        <w:fldChar w:fldCharType="end"/>
      </w:r>
      <w:r w:rsidR="00A95B77">
        <w:rPr>
          <w:color w:val="000000" w:themeColor="text1"/>
          <w:lang w:eastAsia="es-ES_tradnl"/>
        </w:rPr>
        <w:t xml:space="preserve">, </w:t>
      </w:r>
      <w:r w:rsidR="006E6469">
        <w:rPr>
          <w:color w:val="000000" w:themeColor="text1"/>
          <w:lang w:eastAsia="es-ES_tradnl"/>
        </w:rPr>
        <w:t xml:space="preserve">nanoparticles </w:t>
      </w:r>
      <w:r w:rsidR="000C4D09">
        <w:rPr>
          <w:color w:val="000000" w:themeColor="text1"/>
          <w:lang w:eastAsia="es-ES_tradnl"/>
        </w:rPr>
        <w:fldChar w:fldCharType="begin">
          <w:fldData xml:space="preserve">PEVuZE5vdGU+PENpdGU+PEF1dGhvcj5UaG9yZWs8L0F1dGhvcj48WWVhcj4yMDE0PC9ZZWFyPjxS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UaG9yZWs8L0F1dGhvcj48WWVhcj4yMDE0PC9ZZWFyPjxS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E227B7">
        <w:rPr>
          <w:noProof/>
          <w:color w:val="000000" w:themeColor="text1"/>
          <w:lang w:eastAsia="es-ES_tradnl"/>
        </w:rPr>
        <w:t>[65, 66]</w:t>
      </w:r>
      <w:r w:rsidR="000C4D09">
        <w:rPr>
          <w:color w:val="000000" w:themeColor="text1"/>
          <w:lang w:eastAsia="es-ES_tradnl"/>
        </w:rPr>
        <w:fldChar w:fldCharType="end"/>
      </w:r>
      <w:r w:rsidR="006E6469">
        <w:rPr>
          <w:color w:val="000000" w:themeColor="text1"/>
          <w:lang w:eastAsia="es-ES_tradnl"/>
        </w:rPr>
        <w:t xml:space="preserve"> or proteins </w:t>
      </w:r>
      <w:r w:rsidR="000C4D09">
        <w:rPr>
          <w:color w:val="000000" w:themeColor="text1"/>
          <w:lang w:eastAsia="es-ES_tradnl"/>
        </w:rPr>
        <w:fldChar w:fldCharType="begin">
          <w:fldData xml:space="preserve">PEVuZE5vdGU+PENpdGU+PEF1dGhvcj5XYW5nPC9BdXRob3I+PFllYXI+MjAxNTwvWWVhcj48UmVj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XYW5nPC9BdXRob3I+PFllYXI+MjAxNTwvWWVhcj48UmVj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E227B7">
        <w:rPr>
          <w:noProof/>
          <w:color w:val="000000" w:themeColor="text1"/>
          <w:lang w:eastAsia="es-ES_tradnl"/>
        </w:rPr>
        <w:t>[67]</w:t>
      </w:r>
      <w:r w:rsidR="000C4D09">
        <w:rPr>
          <w:color w:val="000000" w:themeColor="text1"/>
          <w:lang w:eastAsia="es-ES_tradnl"/>
        </w:rPr>
        <w:fldChar w:fldCharType="end"/>
      </w:r>
      <w:r>
        <w:rPr>
          <w:color w:val="000000" w:themeColor="text1"/>
          <w:lang w:eastAsia="es-ES_tradnl"/>
        </w:rPr>
        <w:t>.</w:t>
      </w:r>
      <w:r w:rsidR="006E6469">
        <w:rPr>
          <w:color w:val="000000" w:themeColor="text1"/>
          <w:lang w:eastAsia="es-ES_tradnl"/>
        </w:rPr>
        <w:t xml:space="preserve"> </w:t>
      </w:r>
      <w:r w:rsidR="00A95B77">
        <w:rPr>
          <w:color w:val="000000" w:themeColor="text1"/>
          <w:lang w:eastAsia="es-ES_tradnl"/>
        </w:rPr>
        <w:t xml:space="preserve">In cancer patients, </w:t>
      </w:r>
      <w:r w:rsidR="006E6469" w:rsidRPr="006E6469">
        <w:rPr>
          <w:color w:val="000000" w:themeColor="text1"/>
          <w:lang w:eastAsia="es-ES_tradnl"/>
        </w:rPr>
        <w:t>PET</w:t>
      </w:r>
      <w:r w:rsidR="00AD31EA">
        <w:rPr>
          <w:color w:val="000000" w:themeColor="text1"/>
          <w:lang w:eastAsia="es-ES_tradnl"/>
        </w:rPr>
        <w:t xml:space="preserve"> </w:t>
      </w:r>
      <w:r w:rsidR="00A95B77">
        <w:rPr>
          <w:color w:val="000000" w:themeColor="text1"/>
          <w:lang w:eastAsia="es-ES_tradnl"/>
        </w:rPr>
        <w:t>has been used for</w:t>
      </w:r>
      <w:r w:rsidR="00AD31EA">
        <w:rPr>
          <w:color w:val="000000" w:themeColor="text1"/>
          <w:lang w:eastAsia="es-ES_tradnl"/>
        </w:rPr>
        <w:t xml:space="preserve"> </w:t>
      </w:r>
      <w:r w:rsidR="00A95B77">
        <w:rPr>
          <w:color w:val="000000" w:themeColor="text1"/>
          <w:lang w:eastAsia="es-ES_tradnl"/>
        </w:rPr>
        <w:t>SL</w:t>
      </w:r>
      <w:r w:rsidR="001C6048">
        <w:rPr>
          <w:color w:val="000000" w:themeColor="text1"/>
          <w:lang w:eastAsia="es-ES_tradnl"/>
        </w:rPr>
        <w:t>N</w:t>
      </w:r>
      <w:r w:rsidR="00A95B77">
        <w:rPr>
          <w:color w:val="000000" w:themeColor="text1"/>
          <w:lang w:eastAsia="es-ES_tradnl"/>
        </w:rPr>
        <w:t xml:space="preserve"> detection in particular</w:t>
      </w:r>
      <w:r w:rsidR="006E6469" w:rsidRPr="006E6469">
        <w:rPr>
          <w:color w:val="000000" w:themeColor="text1"/>
          <w:lang w:eastAsia="es-ES_tradnl"/>
        </w:rPr>
        <w:t xml:space="preserve"> areas such as the axilla and the pelvis</w:t>
      </w:r>
      <w:r w:rsidR="00A95B77">
        <w:rPr>
          <w:color w:val="000000" w:themeColor="text1"/>
          <w:lang w:eastAsia="es-ES_tradnl"/>
        </w:rPr>
        <w:t xml:space="preserve">, as a strategy to map </w:t>
      </w:r>
      <w:r w:rsidR="006E6469" w:rsidRPr="006E6469">
        <w:rPr>
          <w:color w:val="000000" w:themeColor="text1"/>
          <w:lang w:eastAsia="es-ES_tradnl"/>
        </w:rPr>
        <w:t xml:space="preserve">regional </w:t>
      </w:r>
      <w:r w:rsidR="00AD31EA">
        <w:rPr>
          <w:color w:val="000000" w:themeColor="text1"/>
          <w:lang w:eastAsia="es-ES_tradnl"/>
        </w:rPr>
        <w:t xml:space="preserve">cancer </w:t>
      </w:r>
      <w:r w:rsidR="006E6469" w:rsidRPr="006E6469">
        <w:rPr>
          <w:color w:val="000000" w:themeColor="text1"/>
          <w:lang w:eastAsia="es-ES_tradnl"/>
        </w:rPr>
        <w:t>dissemination</w:t>
      </w:r>
      <w:r w:rsidR="00AD31EA">
        <w:rPr>
          <w:color w:val="000000" w:themeColor="text1"/>
          <w:lang w:eastAsia="es-ES_tradnl"/>
        </w:rPr>
        <w:t xml:space="preserve"> and </w:t>
      </w:r>
      <w:r w:rsidR="00A95B77">
        <w:rPr>
          <w:color w:val="000000" w:themeColor="text1"/>
          <w:lang w:eastAsia="es-ES_tradnl"/>
        </w:rPr>
        <w:t xml:space="preserve">for </w:t>
      </w:r>
      <w:r w:rsidR="006E6469" w:rsidRPr="006E6469">
        <w:rPr>
          <w:color w:val="000000" w:themeColor="text1"/>
          <w:lang w:eastAsia="es-ES_tradnl"/>
        </w:rPr>
        <w:t>management of locoregional metastas</w:t>
      </w:r>
      <w:r w:rsidR="00C65D48">
        <w:rPr>
          <w:color w:val="000000" w:themeColor="text1"/>
          <w:lang w:eastAsia="es-ES_tradnl"/>
        </w:rPr>
        <w:t>e</w:t>
      </w:r>
      <w:r w:rsidR="006E6469" w:rsidRPr="006E6469">
        <w:rPr>
          <w:color w:val="000000" w:themeColor="text1"/>
          <w:lang w:eastAsia="es-ES_tradnl"/>
        </w:rPr>
        <w:t xml:space="preserve">s </w:t>
      </w:r>
      <w:r w:rsidR="000C4D09">
        <w:rPr>
          <w:color w:val="000000" w:themeColor="text1"/>
          <w:lang w:eastAsia="es-ES_tradnl"/>
        </w:rPr>
        <w:fldChar w:fldCharType="begin">
          <w:fldData xml:space="preserve">PEVuZE5vdGU+PENpdGU+PEF1dGhvcj5WYWxkZXMgT2xtb3M8L0F1dGhvcj48WWVhcj4yMDIwPC9Z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</w:fldData>
        </w:fldChar>
      </w:r>
      <w:r w:rsidR="008A76AD">
        <w:rPr>
          <w:color w:val="000000" w:themeColor="text1"/>
          <w:lang w:eastAsia="es-ES_tradnl"/>
        </w:rPr>
        <w:instrText xml:space="preserve"> ADDIN EN.CITE </w:instrText>
      </w:r>
      <w:r w:rsidR="008A76AD">
        <w:rPr>
          <w:color w:val="000000" w:themeColor="text1"/>
          <w:lang w:eastAsia="es-ES_tradnl"/>
        </w:rPr>
        <w:fldChar w:fldCharType="begin">
          <w:fldData xml:space="preserve">PEVuZE5vdGU+PENpdGU+PEF1dGhvcj5WYWxkZXMgT2xtb3M8L0F1dGhvcj48WWVhcj4yMDIwPC9Z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</w:fldData>
        </w:fldChar>
      </w:r>
      <w:r w:rsidR="008A76AD">
        <w:rPr>
          <w:color w:val="000000" w:themeColor="text1"/>
          <w:lang w:eastAsia="es-ES_tradnl"/>
        </w:rPr>
        <w:instrText xml:space="preserve"> ADDIN EN.CITE.DATA </w:instrText>
      </w:r>
      <w:r w:rsidR="008A76AD">
        <w:rPr>
          <w:color w:val="000000" w:themeColor="text1"/>
          <w:lang w:eastAsia="es-ES_tradnl"/>
        </w:rPr>
      </w:r>
      <w:r w:rsidR="008A76AD">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A76AD">
        <w:rPr>
          <w:noProof/>
          <w:color w:val="000000" w:themeColor="text1"/>
          <w:lang w:eastAsia="es-ES_tradnl"/>
        </w:rPr>
        <w:t>[51]</w:t>
      </w:r>
      <w:r w:rsidR="000C4D09">
        <w:rPr>
          <w:color w:val="000000" w:themeColor="text1"/>
          <w:lang w:eastAsia="es-ES_tradnl"/>
        </w:rPr>
        <w:fldChar w:fldCharType="end"/>
      </w:r>
      <w:r w:rsidR="006E6469" w:rsidRPr="006E6469">
        <w:rPr>
          <w:color w:val="000000" w:themeColor="text1"/>
          <w:lang w:eastAsia="es-ES_tradnl"/>
        </w:rPr>
        <w:t xml:space="preserve">. </w:t>
      </w:r>
      <w:r w:rsidR="00AD31EA">
        <w:rPr>
          <w:color w:val="000000" w:themeColor="text1"/>
          <w:lang w:eastAsia="es-ES_tradnl"/>
        </w:rPr>
        <w:t xml:space="preserve">Importantly, </w:t>
      </w:r>
      <w:r w:rsidR="00EF3C4E">
        <w:rPr>
          <w:color w:val="000000" w:themeColor="text1"/>
        </w:rPr>
        <w:t xml:space="preserve">integrated PET/CT devices that acquire metabolic information and anatomical imaging during a single diagnostic session provide precise anatomic localization of increased </w:t>
      </w:r>
      <w:r w:rsidR="00EF3C4E">
        <w:rPr>
          <w:color w:val="000000" w:themeColor="text1"/>
        </w:rPr>
        <w:lastRenderedPageBreak/>
        <w:t>FDG uptake</w:t>
      </w:r>
      <w:r w:rsidR="004E4574">
        <w:rPr>
          <w:color w:val="000000" w:themeColor="text1"/>
        </w:rPr>
        <w:t>,</w:t>
      </w:r>
      <w:r w:rsidR="00EF3C4E">
        <w:rPr>
          <w:color w:val="000000" w:themeColor="text1"/>
        </w:rPr>
        <w:t xml:space="preserve"> offering a </w:t>
      </w:r>
      <w:r w:rsidR="00A95B77">
        <w:rPr>
          <w:color w:val="000000" w:themeColor="text1"/>
          <w:lang w:eastAsia="es-ES_tradnl"/>
        </w:rPr>
        <w:t>better guide</w:t>
      </w:r>
      <w:r w:rsidR="006E6469" w:rsidRPr="006E6469">
        <w:rPr>
          <w:color w:val="000000" w:themeColor="text1"/>
          <w:lang w:eastAsia="es-ES_tradnl"/>
        </w:rPr>
        <w:t xml:space="preserve"> </w:t>
      </w:r>
      <w:r w:rsidR="00737EDC">
        <w:rPr>
          <w:color w:val="000000" w:themeColor="text1"/>
          <w:lang w:eastAsia="es-ES_tradnl"/>
        </w:rPr>
        <w:t xml:space="preserve">for </w:t>
      </w:r>
      <w:r w:rsidR="006E6469" w:rsidRPr="006E6469">
        <w:rPr>
          <w:color w:val="000000" w:themeColor="text1"/>
          <w:lang w:eastAsia="es-ES_tradnl"/>
        </w:rPr>
        <w:t>resection of S</w:t>
      </w:r>
      <w:r w:rsidR="00A95B77">
        <w:rPr>
          <w:color w:val="000000" w:themeColor="text1"/>
          <w:lang w:eastAsia="es-ES_tradnl"/>
        </w:rPr>
        <w:t>L</w:t>
      </w:r>
      <w:r w:rsidR="006E6469" w:rsidRPr="006E6469">
        <w:rPr>
          <w:color w:val="000000" w:themeColor="text1"/>
          <w:lang w:eastAsia="es-ES_tradnl"/>
        </w:rPr>
        <w:t xml:space="preserve">Ns </w:t>
      </w:r>
      <w:r w:rsidR="000C4D09">
        <w:rPr>
          <w:color w:val="000000" w:themeColor="text1"/>
          <w:lang w:eastAsia="es-ES_tradnl"/>
        </w:rPr>
        <w:fldChar w:fldCharType="begin">
          <w:fldData xml:space="preserve">PEVuZE5vdGU+PENpdGU+PEF1dGhvcj5WYWxkZXMgT2xtb3M8L0F1dGhvcj48WWVhcj4yMDIwPC9Z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</w:fldData>
        </w:fldChar>
      </w:r>
      <w:r w:rsidR="008A76AD">
        <w:rPr>
          <w:color w:val="000000" w:themeColor="text1"/>
          <w:lang w:eastAsia="es-ES_tradnl"/>
        </w:rPr>
        <w:instrText xml:space="preserve"> ADDIN EN.CITE </w:instrText>
      </w:r>
      <w:r w:rsidR="008A76AD">
        <w:rPr>
          <w:color w:val="000000" w:themeColor="text1"/>
          <w:lang w:eastAsia="es-ES_tradnl"/>
        </w:rPr>
        <w:fldChar w:fldCharType="begin">
          <w:fldData xml:space="preserve">PEVuZE5vdGU+PENpdGU+PEF1dGhvcj5WYWxkZXMgT2xtb3M8L0F1dGhvcj48WWVhcj4yMDIwPC9Z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</w:fldData>
        </w:fldChar>
      </w:r>
      <w:r w:rsidR="008A76AD">
        <w:rPr>
          <w:color w:val="000000" w:themeColor="text1"/>
          <w:lang w:eastAsia="es-ES_tradnl"/>
        </w:rPr>
        <w:instrText xml:space="preserve"> ADDIN EN.CITE.DATA </w:instrText>
      </w:r>
      <w:r w:rsidR="008A76AD">
        <w:rPr>
          <w:color w:val="000000" w:themeColor="text1"/>
          <w:lang w:eastAsia="es-ES_tradnl"/>
        </w:rPr>
      </w:r>
      <w:r w:rsidR="008A76AD">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A76AD">
        <w:rPr>
          <w:noProof/>
          <w:color w:val="000000" w:themeColor="text1"/>
          <w:lang w:eastAsia="es-ES_tradnl"/>
        </w:rPr>
        <w:t>[51]</w:t>
      </w:r>
      <w:r w:rsidR="000C4D09">
        <w:rPr>
          <w:color w:val="000000" w:themeColor="text1"/>
          <w:lang w:eastAsia="es-ES_tradnl"/>
        </w:rPr>
        <w:fldChar w:fldCharType="end"/>
      </w:r>
      <w:r w:rsidR="00A95B77">
        <w:rPr>
          <w:color w:val="000000" w:themeColor="text1"/>
          <w:lang w:eastAsia="es-ES_tradnl"/>
        </w:rPr>
        <w:t xml:space="preserve"> in the </w:t>
      </w:r>
      <w:r w:rsidR="00AD31EA">
        <w:rPr>
          <w:color w:val="000000" w:themeColor="text1"/>
          <w:lang w:eastAsia="es-ES_tradnl"/>
        </w:rPr>
        <w:t xml:space="preserve">management of LN metastasis. </w:t>
      </w:r>
    </w:p>
    <w:p w14:paraId="51906BE2" w14:textId="5A2E723E" w:rsidR="0013494E" w:rsidRDefault="00284218" w:rsidP="00EE4DEA">
      <w:pPr>
        <w:widowControl w:val="0"/>
        <w:autoSpaceDE w:val="0"/>
        <w:autoSpaceDN w:val="0"/>
        <w:adjustRightInd w:val="0"/>
        <w:spacing w:line="480" w:lineRule="auto"/>
        <w:jc w:val="both"/>
        <w:rPr>
          <w:color w:val="000000" w:themeColor="text1"/>
          <w:lang w:eastAsia="es-ES_tradnl"/>
        </w:rPr>
      </w:pPr>
      <w:r>
        <w:rPr>
          <w:color w:val="000000" w:themeColor="text1"/>
          <w:lang w:eastAsia="es-ES_tradnl"/>
        </w:rPr>
        <w:t xml:space="preserve">(viii) </w:t>
      </w:r>
      <w:r w:rsidR="00EE4DEA">
        <w:rPr>
          <w:color w:val="000000" w:themeColor="text1"/>
          <w:lang w:eastAsia="es-ES_tradnl"/>
        </w:rPr>
        <w:t xml:space="preserve">Additional </w:t>
      </w:r>
      <w:r w:rsidR="00EE4DEA" w:rsidRPr="00EE4DEA">
        <w:rPr>
          <w:i/>
          <w:iCs/>
          <w:color w:val="000000" w:themeColor="text1"/>
          <w:lang w:eastAsia="es-ES_tradnl"/>
        </w:rPr>
        <w:t>state-of-</w:t>
      </w:r>
      <w:r w:rsidR="004E4574" w:rsidRPr="00EE4DEA">
        <w:rPr>
          <w:i/>
          <w:iCs/>
          <w:color w:val="000000" w:themeColor="text1"/>
          <w:lang w:eastAsia="es-ES_tradnl"/>
        </w:rPr>
        <w:t>the</w:t>
      </w:r>
      <w:r w:rsidR="004E4574">
        <w:rPr>
          <w:i/>
          <w:iCs/>
          <w:color w:val="000000" w:themeColor="text1"/>
          <w:lang w:eastAsia="es-ES_tradnl"/>
        </w:rPr>
        <w:t>-</w:t>
      </w:r>
      <w:r w:rsidR="00EE4DEA" w:rsidRPr="00EE4DEA">
        <w:rPr>
          <w:i/>
          <w:iCs/>
          <w:color w:val="000000" w:themeColor="text1"/>
          <w:lang w:eastAsia="es-ES_tradnl"/>
        </w:rPr>
        <w:t>art</w:t>
      </w:r>
      <w:r w:rsidR="00EE4DEA">
        <w:rPr>
          <w:color w:val="000000" w:themeColor="text1"/>
          <w:lang w:eastAsia="es-ES_tradnl"/>
        </w:rPr>
        <w:t xml:space="preserve"> techniques such as </w:t>
      </w:r>
      <w:r w:rsidR="00EE4DEA" w:rsidRPr="00284218">
        <w:rPr>
          <w:color w:val="000000" w:themeColor="text1"/>
          <w:u w:val="single"/>
          <w:lang w:eastAsia="es-ES_tradnl"/>
        </w:rPr>
        <w:t>photoacoustic imaging</w:t>
      </w:r>
      <w:r w:rsidR="00EE4DEA">
        <w:rPr>
          <w:color w:val="000000" w:themeColor="text1"/>
          <w:lang w:eastAsia="es-ES_tradnl"/>
        </w:rPr>
        <w:t xml:space="preserve"> have </w:t>
      </w:r>
      <w:r w:rsidR="00166A0A">
        <w:rPr>
          <w:color w:val="000000" w:themeColor="text1"/>
          <w:lang w:eastAsia="es-ES_tradnl"/>
        </w:rPr>
        <w:t>also been</w:t>
      </w:r>
      <w:r w:rsidR="00EE4DEA">
        <w:rPr>
          <w:color w:val="000000" w:themeColor="text1"/>
          <w:lang w:eastAsia="es-ES_tradnl"/>
        </w:rPr>
        <w:t xml:space="preserve"> improved for </w:t>
      </w:r>
      <w:r w:rsidR="0013494E">
        <w:rPr>
          <w:color w:val="000000" w:themeColor="text1"/>
          <w:lang w:eastAsia="es-ES_tradnl"/>
        </w:rPr>
        <w:t>SL</w:t>
      </w:r>
      <w:r w:rsidR="001C6048">
        <w:rPr>
          <w:color w:val="000000" w:themeColor="text1"/>
          <w:lang w:eastAsia="es-ES_tradnl"/>
        </w:rPr>
        <w:t>N</w:t>
      </w:r>
      <w:r w:rsidR="0013494E">
        <w:rPr>
          <w:color w:val="000000" w:themeColor="text1"/>
          <w:lang w:eastAsia="es-ES_tradnl"/>
        </w:rPr>
        <w:t xml:space="preserve"> </w:t>
      </w:r>
      <w:r w:rsidR="00EE4DEA">
        <w:rPr>
          <w:color w:val="000000" w:themeColor="text1"/>
          <w:lang w:eastAsia="es-ES_tradnl"/>
        </w:rPr>
        <w:t>detection</w:t>
      </w:r>
      <w:r w:rsidR="0013494E">
        <w:rPr>
          <w:color w:val="000000" w:themeColor="text1"/>
          <w:lang w:eastAsia="es-ES_tradnl"/>
        </w:rPr>
        <w:t xml:space="preserve"> </w:t>
      </w:r>
      <w:r w:rsidR="0013494E">
        <w:rPr>
          <w:color w:val="000000" w:themeColor="text1"/>
          <w:lang w:eastAsia="es-ES_tradnl"/>
        </w:rPr>
        <w:fldChar w:fldCharType="begin">
          <w:fldData xml:space="preserve">PEVuZE5vdGU+PENpdGU+PEF1dGhvcj5QYW48L0F1dGhvcj48WWVhcj4yMDEwPC9ZZWFyPjxSZWNO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QYW48L0F1dGhvcj48WWVhcj4yMDEwPC9ZZWFyPjxSZWNO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13494E">
        <w:rPr>
          <w:color w:val="000000" w:themeColor="text1"/>
          <w:lang w:eastAsia="es-ES_tradnl"/>
        </w:rPr>
      </w:r>
      <w:r w:rsidR="0013494E">
        <w:rPr>
          <w:color w:val="000000" w:themeColor="text1"/>
          <w:lang w:eastAsia="es-ES_tradnl"/>
        </w:rPr>
        <w:fldChar w:fldCharType="separate"/>
      </w:r>
      <w:r w:rsidR="008A76AD">
        <w:rPr>
          <w:noProof/>
          <w:color w:val="000000" w:themeColor="text1"/>
          <w:lang w:eastAsia="es-ES_tradnl"/>
        </w:rPr>
        <w:t>[68, 69]</w:t>
      </w:r>
      <w:r w:rsidR="0013494E">
        <w:rPr>
          <w:color w:val="000000" w:themeColor="text1"/>
          <w:lang w:eastAsia="es-ES_tradnl"/>
        </w:rPr>
        <w:fldChar w:fldCharType="end"/>
      </w:r>
      <w:r w:rsidR="0013494E">
        <w:rPr>
          <w:color w:val="000000" w:themeColor="text1"/>
          <w:lang w:eastAsia="es-ES_tradnl"/>
        </w:rPr>
        <w:t>. Photoac</w:t>
      </w:r>
      <w:r w:rsidR="00166A0A">
        <w:rPr>
          <w:color w:val="000000" w:themeColor="text1"/>
          <w:lang w:eastAsia="es-ES_tradnl"/>
        </w:rPr>
        <w:t>o</w:t>
      </w:r>
      <w:r w:rsidR="0013494E">
        <w:rPr>
          <w:color w:val="000000" w:themeColor="text1"/>
          <w:lang w:eastAsia="es-ES_tradnl"/>
        </w:rPr>
        <w:t>ustics</w:t>
      </w:r>
      <w:r w:rsidR="00EE4DEA">
        <w:rPr>
          <w:color w:val="000000" w:themeColor="text1"/>
          <w:lang w:eastAsia="es-ES_tradnl"/>
        </w:rPr>
        <w:t xml:space="preserve"> </w:t>
      </w:r>
      <w:r w:rsidR="00EE4DEA" w:rsidRPr="00EE4DEA">
        <w:rPr>
          <w:color w:val="000000" w:themeColor="text1"/>
          <w:lang w:eastAsia="es-ES_tradnl"/>
        </w:rPr>
        <w:t>is a hybrid imaging technique that combines optical absorption and ultrasound detection</w:t>
      </w:r>
      <w:r w:rsidR="00EE4DEA">
        <w:rPr>
          <w:color w:val="000000" w:themeColor="text1"/>
          <w:lang w:eastAsia="es-ES_tradnl"/>
        </w:rPr>
        <w:t xml:space="preserve"> </w:t>
      </w:r>
      <w:r w:rsidR="000C4D09">
        <w:rPr>
          <w:color w:val="000000" w:themeColor="text1"/>
          <w:lang w:eastAsia="es-ES_tradnl"/>
        </w:rPr>
        <w:fldChar w:fldCharType="begin"/>
      </w:r>
      <w:r w:rsidR="008E7775">
        <w:rPr>
          <w:color w:val="000000" w:themeColor="text1"/>
          <w:lang w:eastAsia="es-ES_tradnl"/>
        </w:rPr>
        <w:instrText xml:space="preserve"> ADDIN EN.CITE &lt;EndNote&gt;&lt;Cite&gt;&lt;Author&gt;Zackrisson&lt;/Author&gt;&lt;Year&gt;2014&lt;/Year&gt;&lt;RecNum&gt;160&lt;/RecNum&gt;&lt;DisplayText&gt;[70]&lt;/DisplayText&gt;&lt;record&gt;&lt;rec-number&gt;160&lt;/rec-number&gt;&lt;foreign-keys&gt;&lt;key app="EN" db-id="a0r2rptws9e207exv5ovwvrit9zrezdxdez2" timestamp="1605699031"&gt;160&lt;/key&gt;&lt;/foreign-keys&gt;&lt;ref-type name="Journal Article"&gt;17&lt;/ref-type&gt;&lt;contributors&gt;&lt;authors&gt;&lt;author&gt;Zackrisson, S.&lt;/author&gt;&lt;author&gt;van de Ven, Smwy&lt;/author&gt;&lt;author&gt;Gambhir, S. S.&lt;/author&gt;&lt;/authors&gt;&lt;/contributors&gt;&lt;auth-address&gt;Departments of Radiology, Bioengineering, and Department of Materials Science &amp;amp; Engineering. Molecular Imaging Program at Stanford, Stanford University School of Medicine, Stanford, CA, USA.&amp;#xD;Diagnostic Radiology, Department of Clinical Sciences in Malmo, Lund University, Sweden.&lt;/auth-address&gt;&lt;titles&gt;&lt;title&gt;Light in and sound out: emerging translational strategies for photoacoustic imaging&lt;/title&gt;&lt;secondary-title&gt;Cancer Res&lt;/secondary-title&gt;&lt;/titles&gt;&lt;periodical&gt;&lt;full-title&gt;Cancer Res&lt;/full-title&gt;&lt;/periodical&gt;&lt;pages&gt;979-1004&lt;/pages&gt;&lt;volume&gt;74&lt;/volume&gt;&lt;number&gt;4&lt;/number&gt;&lt;edition&gt;2014/02/12&lt;/edition&gt;&lt;keywords&gt;&lt;keyword&gt;Animals&lt;/keyword&gt;&lt;keyword&gt;Coloring Agents&lt;/keyword&gt;&lt;keyword&gt;Contrast Media&lt;/keyword&gt;&lt;keyword&gt;Diagnostic Techniques, Obstetrical and Gynecological&lt;/keyword&gt;&lt;keyword&gt;Diagnostic Techniques, Urological&lt;/keyword&gt;&lt;keyword&gt;Early Detection of Cancer/methods&lt;/keyword&gt;&lt;keyword&gt;Female&lt;/keyword&gt;&lt;keyword&gt;Humans&lt;/keyword&gt;&lt;keyword&gt;Male&lt;/keyword&gt;&lt;keyword&gt;Molecular Imaging/*methods&lt;/keyword&gt;&lt;keyword&gt;Neoplasms/*diagnosis&lt;/keyword&gt;&lt;keyword&gt;*Photoacoustic Techniques&lt;/keyword&gt;&lt;keyword&gt;Translational Medical Research/*trends&lt;/keyword&gt;&lt;/keywords&gt;&lt;dates&gt;&lt;year&gt;2014&lt;/year&gt;&lt;pub-dates&gt;&lt;date&gt;Feb 15&lt;/date&gt;&lt;/pub-dates&gt;&lt;/dates&gt;&lt;isbn&gt;1538-7445 (Electronic)&amp;#xD;0008-5472 (Linking)&lt;/isbn&gt;&lt;accession-num&gt;24514041&lt;/accession-num&gt;&lt;urls&gt;&lt;related-urls&gt;&lt;url&gt;https://www.ncbi.nlm.nih.gov/pubmed/24514041&lt;/url&gt;&lt;/related-urls&gt;&lt;/urls&gt;&lt;custom2&gt;PMC3944207&lt;/custom2&gt;&lt;electronic-resource-num&gt;10.1158/0008-5472.CAN-13-2387&lt;/electronic-resource-num&gt;&lt;/record&gt;&lt;/Cite&gt;&lt;/EndNote&gt;</w:instrText>
      </w:r>
      <w:r w:rsidR="000C4D09">
        <w:rPr>
          <w:color w:val="000000" w:themeColor="text1"/>
          <w:lang w:eastAsia="es-ES_tradnl"/>
        </w:rPr>
        <w:fldChar w:fldCharType="separate"/>
      </w:r>
      <w:r w:rsidR="008A76AD">
        <w:rPr>
          <w:noProof/>
          <w:color w:val="000000" w:themeColor="text1"/>
          <w:lang w:eastAsia="es-ES_tradnl"/>
        </w:rPr>
        <w:t>[70]</w:t>
      </w:r>
      <w:r w:rsidR="000C4D09">
        <w:rPr>
          <w:color w:val="000000" w:themeColor="text1"/>
          <w:lang w:eastAsia="es-ES_tradnl"/>
        </w:rPr>
        <w:fldChar w:fldCharType="end"/>
      </w:r>
      <w:r w:rsidR="00EE4DEA">
        <w:rPr>
          <w:color w:val="000000" w:themeColor="text1"/>
          <w:lang w:eastAsia="es-ES_tradnl"/>
        </w:rPr>
        <w:t xml:space="preserve">. </w:t>
      </w:r>
      <w:r w:rsidR="0013494E">
        <w:rPr>
          <w:color w:val="000000" w:themeColor="text1"/>
          <w:lang w:eastAsia="es-ES_tradnl"/>
        </w:rPr>
        <w:t>Initially used for</w:t>
      </w:r>
      <w:r w:rsidR="00EE4DEA" w:rsidRPr="00EE4DEA">
        <w:rPr>
          <w:color w:val="000000" w:themeColor="text1"/>
          <w:lang w:eastAsia="es-ES_tradnl"/>
        </w:rPr>
        <w:t xml:space="preserve"> </w:t>
      </w:r>
      <w:r w:rsidR="0013494E">
        <w:rPr>
          <w:color w:val="000000" w:themeColor="text1"/>
          <w:lang w:eastAsia="es-ES_tradnl"/>
        </w:rPr>
        <w:t>SL</w:t>
      </w:r>
      <w:r w:rsidR="001C6048">
        <w:rPr>
          <w:color w:val="000000" w:themeColor="text1"/>
          <w:lang w:eastAsia="es-ES_tradnl"/>
        </w:rPr>
        <w:t>N</w:t>
      </w:r>
      <w:r w:rsidR="0013494E">
        <w:rPr>
          <w:color w:val="000000" w:themeColor="text1"/>
          <w:lang w:eastAsia="es-ES_tradnl"/>
        </w:rPr>
        <w:t xml:space="preserve"> detection</w:t>
      </w:r>
      <w:r w:rsidR="00186EFB">
        <w:rPr>
          <w:color w:val="000000" w:themeColor="text1"/>
          <w:lang w:eastAsia="es-ES_tradnl"/>
        </w:rPr>
        <w:t xml:space="preserve">, </w:t>
      </w:r>
      <w:r w:rsidR="00EE4DEA" w:rsidRPr="00EE4DEA">
        <w:rPr>
          <w:color w:val="000000" w:themeColor="text1"/>
          <w:lang w:eastAsia="es-ES_tradnl"/>
        </w:rPr>
        <w:t xml:space="preserve">photoacoustic microscopy </w:t>
      </w:r>
      <w:r w:rsidR="0013494E">
        <w:rPr>
          <w:color w:val="000000" w:themeColor="text1"/>
          <w:lang w:eastAsia="es-ES_tradnl"/>
        </w:rPr>
        <w:t>has been improved to</w:t>
      </w:r>
      <w:r w:rsidR="0013494E" w:rsidRPr="00EE4DEA">
        <w:rPr>
          <w:color w:val="000000" w:themeColor="text1"/>
          <w:lang w:eastAsia="es-ES_tradnl"/>
        </w:rPr>
        <w:t xml:space="preserve"> </w:t>
      </w:r>
      <w:r w:rsidR="00EE4DEA" w:rsidRPr="00EE4DEA">
        <w:rPr>
          <w:color w:val="000000" w:themeColor="text1"/>
          <w:lang w:eastAsia="es-ES_tradnl"/>
        </w:rPr>
        <w:t xml:space="preserve">image lymphatic vessels </w:t>
      </w:r>
      <w:r w:rsidR="00186EFB">
        <w:rPr>
          <w:color w:val="000000" w:themeColor="text1"/>
          <w:lang w:eastAsia="es-ES_tradnl"/>
        </w:rPr>
        <w:t>in detail</w:t>
      </w:r>
      <w:r w:rsidR="007672D3">
        <w:rPr>
          <w:color w:val="000000" w:themeColor="text1"/>
          <w:lang w:eastAsia="es-ES_tradnl"/>
        </w:rPr>
        <w:t xml:space="preserve"> </w:t>
      </w:r>
      <w:r w:rsidR="000C4D09">
        <w:rPr>
          <w:color w:val="000000" w:themeColor="text1"/>
          <w:lang w:eastAsia="es-ES_tradnl"/>
        </w:rPr>
        <w:fldChar w:fldCharType="begin">
          <w:fldData xml:space="preserve">PEVuZE5vdGU+PENpdGU+PEF1dGhvcj5NYXJ0ZWw8L0F1dGhvcj48WWVhcj4yMDE0PC9ZZWFyPjxS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NYXJ0ZWw8L0F1dGhvcj48WWVhcj4yMDE0PC9ZZWFyPjxS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A76AD">
        <w:rPr>
          <w:noProof/>
          <w:color w:val="000000" w:themeColor="text1"/>
          <w:lang w:eastAsia="es-ES_tradnl"/>
        </w:rPr>
        <w:t>[71]</w:t>
      </w:r>
      <w:r w:rsidR="000C4D09">
        <w:rPr>
          <w:color w:val="000000" w:themeColor="text1"/>
          <w:lang w:eastAsia="es-ES_tradnl"/>
        </w:rPr>
        <w:fldChar w:fldCharType="end"/>
      </w:r>
      <w:r w:rsidR="00186EFB">
        <w:rPr>
          <w:color w:val="000000" w:themeColor="text1"/>
          <w:lang w:eastAsia="es-ES_tradnl"/>
        </w:rPr>
        <w:t xml:space="preserve">. </w:t>
      </w:r>
    </w:p>
    <w:p w14:paraId="0173E716" w14:textId="2199A754" w:rsidR="00D436FA" w:rsidRPr="00667AF1" w:rsidRDefault="00284218" w:rsidP="00D436FA">
      <w:pPr>
        <w:widowControl w:val="0"/>
        <w:autoSpaceDE w:val="0"/>
        <w:autoSpaceDN w:val="0"/>
        <w:adjustRightInd w:val="0"/>
        <w:spacing w:line="480" w:lineRule="auto"/>
        <w:jc w:val="both"/>
        <w:rPr>
          <w:color w:val="000000" w:themeColor="text1"/>
          <w:lang w:eastAsia="es-ES_tradnl"/>
        </w:rPr>
      </w:pPr>
      <w:r>
        <w:rPr>
          <w:color w:val="000000" w:themeColor="text1"/>
          <w:lang w:eastAsia="es-ES_tradnl"/>
        </w:rPr>
        <w:t xml:space="preserve">(viii) </w:t>
      </w:r>
      <w:r w:rsidRPr="008E7775">
        <w:rPr>
          <w:color w:val="000000" w:themeColor="text1"/>
          <w:u w:val="single"/>
          <w:lang w:eastAsia="es-ES_tradnl"/>
        </w:rPr>
        <w:t>Other imaging systems.</w:t>
      </w:r>
      <w:r>
        <w:rPr>
          <w:color w:val="000000" w:themeColor="text1"/>
          <w:lang w:eastAsia="es-ES_tradnl"/>
        </w:rPr>
        <w:t xml:space="preserve"> Most of the </w:t>
      </w:r>
      <w:r w:rsidR="00900F9C">
        <w:rPr>
          <w:color w:val="000000" w:themeColor="text1"/>
          <w:lang w:eastAsia="es-ES_tradnl"/>
        </w:rPr>
        <w:t>tracers</w:t>
      </w:r>
      <w:r w:rsidR="00D436FA">
        <w:rPr>
          <w:color w:val="000000" w:themeColor="text1"/>
          <w:lang w:eastAsia="es-ES_tradnl"/>
        </w:rPr>
        <w:t xml:space="preserve"> and contrast agents</w:t>
      </w:r>
      <w:r w:rsidR="00900F9C">
        <w:rPr>
          <w:color w:val="000000" w:themeColor="text1"/>
          <w:lang w:eastAsia="es-ES_tradnl"/>
        </w:rPr>
        <w:t xml:space="preserve"> </w:t>
      </w:r>
      <w:r>
        <w:rPr>
          <w:color w:val="000000" w:themeColor="text1"/>
          <w:lang w:eastAsia="es-ES_tradnl"/>
        </w:rPr>
        <w:t xml:space="preserve">indicated above </w:t>
      </w:r>
      <w:r w:rsidR="00900F9C">
        <w:rPr>
          <w:color w:val="000000" w:themeColor="text1"/>
          <w:lang w:eastAsia="es-ES_tradnl"/>
        </w:rPr>
        <w:t>f</w:t>
      </w:r>
      <w:r w:rsidR="00900F9C" w:rsidRPr="00744BE0">
        <w:rPr>
          <w:color w:val="000000" w:themeColor="text1"/>
          <w:lang w:eastAsia="es-ES_tradnl"/>
        </w:rPr>
        <w:t xml:space="preserve">or lymphatic flow imaging </w:t>
      </w:r>
      <w:r>
        <w:rPr>
          <w:color w:val="000000" w:themeColor="text1"/>
          <w:lang w:eastAsia="es-ES_tradnl"/>
        </w:rPr>
        <w:t>are</w:t>
      </w:r>
      <w:r w:rsidR="00900F9C" w:rsidRPr="00744BE0">
        <w:rPr>
          <w:color w:val="000000" w:themeColor="text1"/>
          <w:lang w:eastAsia="es-ES_tradnl"/>
        </w:rPr>
        <w:t xml:space="preserve"> small</w:t>
      </w:r>
      <w:r w:rsidR="00900F9C">
        <w:rPr>
          <w:color w:val="000000" w:themeColor="text1"/>
          <w:lang w:eastAsia="es-ES_tradnl"/>
        </w:rPr>
        <w:t xml:space="preserve"> in size</w:t>
      </w:r>
      <w:r w:rsidR="00900F9C" w:rsidRPr="00744BE0">
        <w:rPr>
          <w:color w:val="000000" w:themeColor="text1"/>
          <w:lang w:eastAsia="es-ES_tradnl"/>
        </w:rPr>
        <w:t xml:space="preserve"> (5–10 nm) to allow for </w:t>
      </w:r>
      <w:r w:rsidR="00EC2AFD">
        <w:rPr>
          <w:color w:val="000000" w:themeColor="text1"/>
          <w:lang w:eastAsia="es-ES_tradnl"/>
        </w:rPr>
        <w:t xml:space="preserve">a </w:t>
      </w:r>
      <w:r w:rsidR="00900F9C" w:rsidRPr="00744BE0">
        <w:rPr>
          <w:color w:val="000000" w:themeColor="text1"/>
          <w:lang w:eastAsia="es-ES_tradnl"/>
        </w:rPr>
        <w:t xml:space="preserve">rapid lymphatic uptake and visualization. </w:t>
      </w:r>
      <w:r>
        <w:rPr>
          <w:color w:val="000000" w:themeColor="text1"/>
          <w:lang w:eastAsia="es-ES_tradnl"/>
        </w:rPr>
        <w:t>However</w:t>
      </w:r>
      <w:r w:rsidR="00900F9C" w:rsidRPr="00744BE0">
        <w:rPr>
          <w:color w:val="000000" w:themeColor="text1"/>
          <w:lang w:eastAsia="es-ES_tradnl"/>
        </w:rPr>
        <w:t xml:space="preserve">, </w:t>
      </w:r>
      <w:r w:rsidR="00900F9C">
        <w:rPr>
          <w:color w:val="000000" w:themeColor="text1"/>
          <w:lang w:eastAsia="es-ES_tradnl"/>
        </w:rPr>
        <w:t>particles with larger sizes (ranging from 1</w:t>
      </w:r>
      <w:r w:rsidR="00900F9C" w:rsidRPr="00744BE0">
        <w:rPr>
          <w:color w:val="000000" w:themeColor="text1"/>
          <w:lang w:eastAsia="es-ES_tradnl"/>
        </w:rPr>
        <w:t>0</w:t>
      </w:r>
      <w:r w:rsidR="00900F9C">
        <w:rPr>
          <w:color w:val="000000" w:themeColor="text1"/>
          <w:lang w:eastAsia="es-ES_tradnl"/>
        </w:rPr>
        <w:t xml:space="preserve"> to </w:t>
      </w:r>
      <w:r w:rsidR="00900F9C" w:rsidRPr="00744BE0">
        <w:rPr>
          <w:color w:val="000000" w:themeColor="text1"/>
          <w:lang w:eastAsia="es-ES_tradnl"/>
        </w:rPr>
        <w:t>100 nm</w:t>
      </w:r>
      <w:r w:rsidR="00900F9C">
        <w:rPr>
          <w:color w:val="000000" w:themeColor="text1"/>
          <w:lang w:eastAsia="es-ES_tradnl"/>
        </w:rPr>
        <w:t xml:space="preserve">) </w:t>
      </w:r>
      <w:r w:rsidR="00EC2AFD">
        <w:rPr>
          <w:color w:val="000000" w:themeColor="text1"/>
          <w:lang w:eastAsia="es-ES_tradnl"/>
        </w:rPr>
        <w:t>are</w:t>
      </w:r>
      <w:r>
        <w:rPr>
          <w:color w:val="000000" w:themeColor="text1"/>
          <w:lang w:eastAsia="es-ES_tradnl"/>
        </w:rPr>
        <w:t xml:space="preserve"> </w:t>
      </w:r>
      <w:r w:rsidR="00EC2AFD">
        <w:rPr>
          <w:color w:val="000000" w:themeColor="text1"/>
          <w:lang w:eastAsia="es-ES_tradnl"/>
        </w:rPr>
        <w:t>more efficiently</w:t>
      </w:r>
      <w:r w:rsidR="00900F9C">
        <w:rPr>
          <w:color w:val="000000" w:themeColor="text1"/>
          <w:lang w:eastAsia="es-ES_tradnl"/>
        </w:rPr>
        <w:t xml:space="preserve"> retained in lymph nodes and </w:t>
      </w:r>
      <w:r>
        <w:rPr>
          <w:color w:val="000000" w:themeColor="text1"/>
          <w:lang w:eastAsia="es-ES_tradnl"/>
        </w:rPr>
        <w:t xml:space="preserve">consequently </w:t>
      </w:r>
      <w:r w:rsidR="00900F9C">
        <w:rPr>
          <w:color w:val="000000" w:themeColor="text1"/>
          <w:lang w:eastAsia="es-ES_tradnl"/>
        </w:rPr>
        <w:t xml:space="preserve">achieve </w:t>
      </w:r>
      <w:r w:rsidR="004E4574">
        <w:rPr>
          <w:color w:val="000000" w:themeColor="text1"/>
          <w:lang w:eastAsia="es-ES_tradnl"/>
        </w:rPr>
        <w:t xml:space="preserve">a </w:t>
      </w:r>
      <w:r w:rsidR="00900F9C">
        <w:rPr>
          <w:color w:val="000000" w:themeColor="text1"/>
          <w:lang w:eastAsia="es-ES_tradnl"/>
        </w:rPr>
        <w:t xml:space="preserve">stronger imaging signal </w:t>
      </w:r>
      <w:r w:rsidR="00900F9C">
        <w:rPr>
          <w:color w:val="000000" w:themeColor="text1"/>
          <w:lang w:eastAsia="es-ES_tradnl"/>
        </w:rPr>
        <w:fldChar w:fldCharType="begin">
          <w:fldData xml:space="preserve">PEVuZE5vdGU+PENpdGU+PEF1dGhvcj5aaGFuZzwvQXV0aG9yPjxZZWFyPjIwMTk8L1llYXI+PFJl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</w:fldData>
        </w:fldChar>
      </w:r>
      <w:r w:rsidR="00BB1A77">
        <w:rPr>
          <w:color w:val="000000" w:themeColor="text1"/>
          <w:lang w:eastAsia="es-ES_tradnl"/>
        </w:rPr>
        <w:instrText xml:space="preserve"> ADDIN EN.CITE </w:instrText>
      </w:r>
      <w:r w:rsidR="00BB1A77">
        <w:rPr>
          <w:color w:val="000000" w:themeColor="text1"/>
          <w:lang w:eastAsia="es-ES_tradnl"/>
        </w:rPr>
        <w:fldChar w:fldCharType="begin">
          <w:fldData xml:space="preserve">PEVuZE5vdGU+PENpdGU+PEF1dGhvcj5aaGFuZzwvQXV0aG9yPjxZZWFyPjIwMTk8L1llYXI+PFJl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</w:fldData>
        </w:fldChar>
      </w:r>
      <w:r w:rsidR="00BB1A77">
        <w:rPr>
          <w:color w:val="000000" w:themeColor="text1"/>
          <w:lang w:eastAsia="es-ES_tradnl"/>
        </w:rPr>
        <w:instrText xml:space="preserve"> ADDIN EN.CITE.DATA </w:instrText>
      </w:r>
      <w:r w:rsidR="00BB1A77">
        <w:rPr>
          <w:color w:val="000000" w:themeColor="text1"/>
          <w:lang w:eastAsia="es-ES_tradnl"/>
        </w:rPr>
      </w:r>
      <w:r w:rsidR="00BB1A77">
        <w:rPr>
          <w:color w:val="000000" w:themeColor="text1"/>
          <w:lang w:eastAsia="es-ES_tradnl"/>
        </w:rPr>
        <w:fldChar w:fldCharType="end"/>
      </w:r>
      <w:r w:rsidR="00900F9C">
        <w:rPr>
          <w:color w:val="000000" w:themeColor="text1"/>
          <w:lang w:eastAsia="es-ES_tradnl"/>
        </w:rPr>
      </w:r>
      <w:r w:rsidR="00900F9C">
        <w:rPr>
          <w:color w:val="000000" w:themeColor="text1"/>
          <w:lang w:eastAsia="es-ES_tradnl"/>
        </w:rPr>
        <w:fldChar w:fldCharType="separate"/>
      </w:r>
      <w:r w:rsidR="008A76AD">
        <w:rPr>
          <w:noProof/>
          <w:color w:val="000000" w:themeColor="text1"/>
          <w:lang w:eastAsia="es-ES_tradnl"/>
        </w:rPr>
        <w:t>[72]</w:t>
      </w:r>
      <w:r w:rsidR="00900F9C">
        <w:rPr>
          <w:color w:val="000000" w:themeColor="text1"/>
          <w:lang w:eastAsia="es-ES_tradnl"/>
        </w:rPr>
        <w:fldChar w:fldCharType="end"/>
      </w:r>
      <w:r w:rsidR="00900F9C" w:rsidRPr="00744BE0">
        <w:rPr>
          <w:color w:val="000000" w:themeColor="text1"/>
          <w:lang w:eastAsia="es-ES_tradnl"/>
        </w:rPr>
        <w:t>.</w:t>
      </w:r>
      <w:r w:rsidR="00900F9C">
        <w:rPr>
          <w:color w:val="000000" w:themeColor="text1"/>
          <w:lang w:eastAsia="es-ES_tradnl"/>
        </w:rPr>
        <w:t xml:space="preserve"> </w:t>
      </w:r>
      <w:r>
        <w:rPr>
          <w:color w:val="000000" w:themeColor="text1"/>
          <w:lang w:eastAsia="es-ES_tradnl"/>
        </w:rPr>
        <w:t>Carriers</w:t>
      </w:r>
      <w:r w:rsidR="004E4574">
        <w:rPr>
          <w:color w:val="000000" w:themeColor="text1"/>
          <w:lang w:eastAsia="es-ES_tradnl"/>
        </w:rPr>
        <w:t xml:space="preserve"> have</w:t>
      </w:r>
      <w:r w:rsidR="00D436FA" w:rsidRPr="008E7775">
        <w:rPr>
          <w:color w:val="000000" w:themeColor="text1"/>
          <w:lang w:eastAsia="es-ES_tradnl"/>
        </w:rPr>
        <w:t xml:space="preserve"> </w:t>
      </w:r>
      <w:r w:rsidR="00D436FA" w:rsidRPr="00284218">
        <w:rPr>
          <w:color w:val="000000" w:themeColor="text1"/>
          <w:lang w:eastAsia="es-ES_tradnl"/>
        </w:rPr>
        <w:t xml:space="preserve">been developed for the encapsulation of tracers in nanoparticles such as liposomes </w:t>
      </w:r>
      <w:r w:rsidR="00D436FA" w:rsidRPr="00284218">
        <w:rPr>
          <w:color w:val="000000" w:themeColor="text1"/>
          <w:lang w:eastAsia="es-ES_tradnl"/>
        </w:rPr>
        <w:fldChar w:fldCharType="begin">
          <w:fldData xml:space="preserve">PEVuZE5vdGU+PENpdGU+PEF1dGhvcj5LcmFmdDwvQXV0aG9yPjxZZWFyPjIwMTg8L1llYXI+PFJl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=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LcmFmdDwvQXV0aG9yPjxZZWFyPjIwMTg8L1llYXI+PFJl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=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D436FA" w:rsidRPr="00284218">
        <w:rPr>
          <w:color w:val="000000" w:themeColor="text1"/>
          <w:lang w:eastAsia="es-ES_tradnl"/>
        </w:rPr>
      </w:r>
      <w:r w:rsidR="00D436FA" w:rsidRPr="00284218">
        <w:rPr>
          <w:color w:val="000000" w:themeColor="text1"/>
          <w:lang w:eastAsia="es-ES_tradnl"/>
        </w:rPr>
        <w:fldChar w:fldCharType="separate"/>
      </w:r>
      <w:r w:rsidR="008A76AD">
        <w:rPr>
          <w:noProof/>
          <w:color w:val="000000" w:themeColor="text1"/>
          <w:lang w:eastAsia="es-ES_tradnl"/>
        </w:rPr>
        <w:t>[73, 74]</w:t>
      </w:r>
      <w:r w:rsidR="00D436FA" w:rsidRPr="00284218">
        <w:rPr>
          <w:color w:val="000000" w:themeColor="text1"/>
          <w:lang w:eastAsia="es-ES_tradnl"/>
        </w:rPr>
        <w:fldChar w:fldCharType="end"/>
      </w:r>
      <w:r w:rsidR="00D436FA" w:rsidRPr="00284218">
        <w:rPr>
          <w:color w:val="000000" w:themeColor="text1"/>
          <w:lang w:eastAsia="es-ES_tradnl"/>
        </w:rPr>
        <w:t xml:space="preserve">, or for covalent linking to larger molecules (e.g. PEG) to obtain lymphatic-specific delivery </w:t>
      </w:r>
      <w:r w:rsidR="00D436FA" w:rsidRPr="00284218">
        <w:rPr>
          <w:color w:val="000000" w:themeColor="text1"/>
          <w:lang w:eastAsia="es-ES_tradnl"/>
        </w:rPr>
        <w:fldChar w:fldCharType="begin"/>
      </w:r>
      <w:r w:rsidR="008E7775">
        <w:rPr>
          <w:color w:val="000000" w:themeColor="text1"/>
          <w:lang w:eastAsia="es-ES_tradnl"/>
        </w:rPr>
        <w:instrText xml:space="preserve"> ADDIN EN.CITE &lt;EndNote&gt;&lt;Cite&gt;&lt;Author&gt;Bachmann&lt;/Author&gt;&lt;Year&gt;2018&lt;/Year&gt;&lt;RecNum&gt;150&lt;/RecNum&gt;&lt;DisplayText&gt;[75]&lt;/DisplayText&gt;&lt;record&gt;&lt;rec-number&gt;150&lt;/rec-number&gt;&lt;foreign-keys&gt;&lt;key app="EN" db-id="a0r2rptws9e207exv5ovwvrit9zrezdxdez2" timestamp="1605699031"&gt;150&lt;/key&gt;&lt;/foreign-keys&gt;&lt;ref-type name="Journal Article"&gt;17&lt;/ref-type&gt;&lt;contributors&gt;&lt;authors&gt;&lt;author&gt;Bachmann, S. B.&lt;/author&gt;&lt;author&gt;Detmar, M.&lt;/author&gt;&lt;author&gt;Proulx, S. T.&lt;/author&gt;&lt;/authors&gt;&lt;/contributors&gt;&lt;auth-address&gt;Institute of Pharmaceutical Sciences, Swiss Federal Institute of Technology, ETH Zurich, Zurich, Switzerland.&amp;#xD;Institute of Pharmaceutical Sciences, Swiss Federal Institute of Technology, ETH Zurich, Zurich, Switzerland. steven.proulx@pharma.ethz.ch.&lt;/auth-address&gt;&lt;titles&gt;&lt;title&gt;Visualization and Measurement of Lymphatic Function In Vivo&lt;/title&gt;&lt;secondary-title&gt;Methods Mol Biol&lt;/secondary-title&gt;&lt;/titles&gt;&lt;periodical&gt;&lt;full-title&gt;Methods Mol Biol&lt;/full-title&gt;&lt;/periodical&gt;&lt;pages&gt;197-211&lt;/pages&gt;&lt;volume&gt;1846&lt;/volume&gt;&lt;edition&gt;2018/09/23&lt;/edition&gt;&lt;keywords&gt;&lt;keyword&gt;Animals&lt;/keyword&gt;&lt;keyword&gt;Female&lt;/keyword&gt;&lt;keyword&gt;Lymphatic Vessels/*physiology&lt;/keyword&gt;&lt;keyword&gt;Mice&lt;/keyword&gt;&lt;keyword&gt;*Molecular Imaging/methods&lt;/keyword&gt;&lt;keyword&gt;Optical Imaging&lt;/keyword&gt;&lt;keyword&gt;Skin/blood supply/metabolism&lt;/keyword&gt;&lt;keyword&gt;Spectroscopy, Near-Infrared&lt;/keyword&gt;&lt;keyword&gt;*Contractility&lt;/keyword&gt;&lt;keyword&gt;*Function&lt;/keyword&gt;&lt;keyword&gt;*Imaging&lt;/keyword&gt;&lt;keyword&gt;*In vivo&lt;/keyword&gt;&lt;keyword&gt;*Lymphatic&lt;/keyword&gt;&lt;keyword&gt;*Near-infrared&lt;/keyword&gt;&lt;/keywords&gt;&lt;dates&gt;&lt;year&gt;2018&lt;/year&gt;&lt;/dates&gt;&lt;isbn&gt;1940-6029 (Electronic)&amp;#xD;1064-3745 (Linking)&lt;/isbn&gt;&lt;accession-num&gt;30242761&lt;/accession-num&gt;&lt;urls&gt;&lt;related-urls&gt;&lt;url&gt;https://www.ncbi.nlm.nih.gov/pubmed/30242761&lt;/url&gt;&lt;/related-urls&gt;&lt;/urls&gt;&lt;electronic-resource-num&gt;10.1007/978-1-4939-8712-2_13&lt;/electronic-resource-num&gt;&lt;/record&gt;&lt;/Cite&gt;&lt;/EndNote&gt;</w:instrText>
      </w:r>
      <w:r w:rsidR="00D436FA" w:rsidRPr="00284218">
        <w:rPr>
          <w:color w:val="000000" w:themeColor="text1"/>
          <w:lang w:eastAsia="es-ES_tradnl"/>
        </w:rPr>
        <w:fldChar w:fldCharType="separate"/>
      </w:r>
      <w:r w:rsidR="008A76AD">
        <w:rPr>
          <w:noProof/>
          <w:color w:val="000000" w:themeColor="text1"/>
          <w:lang w:eastAsia="es-ES_tradnl"/>
        </w:rPr>
        <w:t>[75]</w:t>
      </w:r>
      <w:r w:rsidR="00D436FA" w:rsidRPr="00284218">
        <w:rPr>
          <w:color w:val="000000" w:themeColor="text1"/>
          <w:lang w:eastAsia="es-ES_tradnl"/>
        </w:rPr>
        <w:fldChar w:fldCharType="end"/>
      </w:r>
      <w:r w:rsidR="00D436FA" w:rsidRPr="00284218">
        <w:rPr>
          <w:color w:val="000000" w:themeColor="text1"/>
          <w:lang w:eastAsia="es-ES_tradnl"/>
        </w:rPr>
        <w:t xml:space="preserve">. Other approaches involve the use of larger-size structures (100 nm) that are retained in lymph nodes and </w:t>
      </w:r>
      <w:r w:rsidR="00737EDC">
        <w:rPr>
          <w:color w:val="000000" w:themeColor="text1"/>
          <w:lang w:eastAsia="es-ES_tradnl"/>
        </w:rPr>
        <w:t xml:space="preserve">serve </w:t>
      </w:r>
      <w:r w:rsidR="00D436FA" w:rsidRPr="00284218">
        <w:rPr>
          <w:color w:val="000000" w:themeColor="text1"/>
          <w:lang w:eastAsia="es-ES_tradnl"/>
        </w:rPr>
        <w:t xml:space="preserve">to map SLN </w:t>
      </w:r>
      <w:r w:rsidR="00D436FA" w:rsidRPr="00284218">
        <w:rPr>
          <w:color w:val="000000" w:themeColor="text1"/>
          <w:lang w:eastAsia="es-ES_tradnl"/>
        </w:rPr>
        <w:fldChar w:fldCharType="begin">
          <w:fldData xml:space="preserve">PEVuZE5vdGU+PENpdGU+PEF1dGhvcj5aaGFuZzwvQXV0aG9yPjxZZWFyPjIwMTk8L1llYXI+PFJl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</w:fldData>
        </w:fldChar>
      </w:r>
      <w:r w:rsidR="00BB1A77">
        <w:rPr>
          <w:color w:val="000000" w:themeColor="text1"/>
          <w:lang w:eastAsia="es-ES_tradnl"/>
        </w:rPr>
        <w:instrText xml:space="preserve"> ADDIN EN.CITE </w:instrText>
      </w:r>
      <w:r w:rsidR="00BB1A77">
        <w:rPr>
          <w:color w:val="000000" w:themeColor="text1"/>
          <w:lang w:eastAsia="es-ES_tradnl"/>
        </w:rPr>
        <w:fldChar w:fldCharType="begin">
          <w:fldData xml:space="preserve">PEVuZE5vdGU+PENpdGU+PEF1dGhvcj5aaGFuZzwvQXV0aG9yPjxZZWFyPjIwMTk8L1llYXI+PFJl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</w:fldData>
        </w:fldChar>
      </w:r>
      <w:r w:rsidR="00BB1A77">
        <w:rPr>
          <w:color w:val="000000" w:themeColor="text1"/>
          <w:lang w:eastAsia="es-ES_tradnl"/>
        </w:rPr>
        <w:instrText xml:space="preserve"> ADDIN EN.CITE.DATA </w:instrText>
      </w:r>
      <w:r w:rsidR="00BB1A77">
        <w:rPr>
          <w:color w:val="000000" w:themeColor="text1"/>
          <w:lang w:eastAsia="es-ES_tradnl"/>
        </w:rPr>
      </w:r>
      <w:r w:rsidR="00BB1A77">
        <w:rPr>
          <w:color w:val="000000" w:themeColor="text1"/>
          <w:lang w:eastAsia="es-ES_tradnl"/>
        </w:rPr>
        <w:fldChar w:fldCharType="end"/>
      </w:r>
      <w:r w:rsidR="00D436FA" w:rsidRPr="00284218">
        <w:rPr>
          <w:color w:val="000000" w:themeColor="text1"/>
          <w:lang w:eastAsia="es-ES_tradnl"/>
        </w:rPr>
      </w:r>
      <w:r w:rsidR="00D436FA" w:rsidRPr="00284218">
        <w:rPr>
          <w:color w:val="000000" w:themeColor="text1"/>
          <w:lang w:eastAsia="es-ES_tradnl"/>
        </w:rPr>
        <w:fldChar w:fldCharType="separate"/>
      </w:r>
      <w:r w:rsidR="008A76AD">
        <w:rPr>
          <w:noProof/>
          <w:color w:val="000000" w:themeColor="text1"/>
          <w:lang w:eastAsia="es-ES_tradnl"/>
        </w:rPr>
        <w:t>[72]</w:t>
      </w:r>
      <w:r w:rsidR="00D436FA" w:rsidRPr="00284218">
        <w:rPr>
          <w:color w:val="000000" w:themeColor="text1"/>
          <w:lang w:eastAsia="es-ES_tradnl"/>
        </w:rPr>
        <w:fldChar w:fldCharType="end"/>
      </w:r>
      <w:r w:rsidR="00D436FA" w:rsidRPr="00284218">
        <w:rPr>
          <w:color w:val="000000" w:themeColor="text1"/>
          <w:lang w:eastAsia="es-ES_tradnl"/>
        </w:rPr>
        <w:t>. Interestingly, secreted exosomes (~100 nm extracellular vesicles) can home to SLN efficiently suggesting alternatives for targeting these sites (see below)</w:t>
      </w:r>
      <w:r w:rsidR="00D436FA">
        <w:rPr>
          <w:color w:val="000000" w:themeColor="text1"/>
          <w:lang w:eastAsia="es-ES_tradnl"/>
        </w:rPr>
        <w:t xml:space="preserve"> </w:t>
      </w:r>
      <w:r w:rsidR="003C3335">
        <w:rPr>
          <w:color w:val="000000" w:themeColor="text1"/>
          <w:lang w:eastAsia="es-ES_tradnl"/>
        </w:rPr>
        <w:fldChar w:fldCharType="begin"/>
      </w:r>
      <w:r w:rsidR="00BB1A77">
        <w:rPr>
          <w:color w:val="000000" w:themeColor="text1"/>
          <w:lang w:eastAsia="es-ES_tradnl"/>
        </w:rPr>
        <w:instrText xml:space="preserve"> ADDIN EN.CITE &lt;EndNote&gt;&lt;Cite&gt;&lt;Author&gt;Peer&lt;/Author&gt;&lt;Year&gt;2007&lt;/Year&gt;&lt;RecNum&gt;126&lt;/RecNum&gt;&lt;DisplayText&gt;[76]&lt;/DisplayText&gt;&lt;record&gt;&lt;rec-number&gt;126&lt;/rec-number&gt;&lt;foreign-keys&gt;&lt;key app="EN" db-id="wpweefx58v2a96esrtn5zewevvaevw02f959" timestamp="1619608883"&gt;126&lt;/key&gt;&lt;/foreign-keys&gt;&lt;ref-type name="Journal Article"&gt;17&lt;/ref-type&gt;&lt;contributors&gt;&lt;authors&gt;&lt;author&gt;Peer, D.&lt;/author&gt;&lt;author&gt;Karp, J. M.&lt;/author&gt;&lt;author&gt;Hong, S.&lt;/author&gt;&lt;author&gt;Farokhzad, O. C.&lt;/author&gt;&lt;author&gt;Margalit, R.&lt;/author&gt;&lt;author&gt;Langer, R.&lt;/author&gt;&lt;/authors&gt;&lt;/contributors&gt;&lt;auth-address&gt;Department of Anesthesia, Immune Disease Institute, Harvard Medical School, Boston, Massachusetts 02115, USA.&lt;/auth-address&gt;&lt;titles&gt;&lt;title&gt;Nanocarriers as an emerging platform for cancer therapy&lt;/title&gt;&lt;secondary-title&gt;Nat Nanotechnol&lt;/secondary-title&gt;&lt;/titles&gt;&lt;pages&gt;751-60&lt;/pages&gt;&lt;volume&gt;2&lt;/volume&gt;&lt;number&gt;12&lt;/number&gt;&lt;edition&gt;2008/07/26&lt;/edition&gt;&lt;keywords&gt;&lt;keyword&gt;Antineoplastic Agents/*administration &amp;amp; dosage/*chemistry&lt;/keyword&gt;&lt;keyword&gt;Drug Carriers/*chemistry&lt;/keyword&gt;&lt;keyword&gt;Drug Compounding/*trends&lt;/keyword&gt;&lt;keyword&gt;Nanomedicine/*trends&lt;/keyword&gt;&lt;keyword&gt;Nanostructures/*chemistry/ultrastructure&lt;/keyword&gt;&lt;keyword&gt;Neoplasms/*drug therapy&lt;/keyword&gt;&lt;/keywords&gt;&lt;dates&gt;&lt;year&gt;2007&lt;/year&gt;&lt;pub-dates&gt;&lt;date&gt;Dec&lt;/date&gt;&lt;/pub-dates&gt;&lt;/dates&gt;&lt;isbn&gt;1748-3387&lt;/isbn&gt;&lt;accession-num&gt;18654426&lt;/accession-num&gt;&lt;urls&gt;&lt;/urls&gt;&lt;electronic-resource-num&gt;10.1038/nnano.2007.387&lt;/electronic-resource-num&gt;&lt;remote-database-provider&gt;NLM&lt;/remote-database-provider&gt;&lt;language&gt;eng&lt;/language&gt;&lt;/record&gt;&lt;/Cite&gt;&lt;/EndNote&gt;</w:instrText>
      </w:r>
      <w:r w:rsidR="003C3335">
        <w:rPr>
          <w:color w:val="000000" w:themeColor="text1"/>
          <w:lang w:eastAsia="es-ES_tradnl"/>
        </w:rPr>
        <w:fldChar w:fldCharType="separate"/>
      </w:r>
      <w:r w:rsidR="008A76AD">
        <w:rPr>
          <w:noProof/>
          <w:color w:val="000000" w:themeColor="text1"/>
          <w:lang w:eastAsia="es-ES_tradnl"/>
        </w:rPr>
        <w:t>[76]</w:t>
      </w:r>
      <w:r w:rsidR="003C3335">
        <w:rPr>
          <w:color w:val="000000" w:themeColor="text1"/>
          <w:lang w:eastAsia="es-ES_tradnl"/>
        </w:rPr>
        <w:fldChar w:fldCharType="end"/>
      </w:r>
      <w:r>
        <w:rPr>
          <w:color w:val="000000" w:themeColor="text1"/>
          <w:lang w:eastAsia="es-ES_tradnl"/>
        </w:rPr>
        <w:t>.</w:t>
      </w:r>
    </w:p>
    <w:p w14:paraId="4CE6B635" w14:textId="47A8DB99" w:rsidR="00027C6A" w:rsidRDefault="005E4DB2" w:rsidP="004F53EF">
      <w:pPr>
        <w:widowControl w:val="0"/>
        <w:autoSpaceDE w:val="0"/>
        <w:autoSpaceDN w:val="0"/>
        <w:adjustRightInd w:val="0"/>
        <w:spacing w:line="480" w:lineRule="auto"/>
        <w:jc w:val="both"/>
        <w:rPr>
          <w:color w:val="000000" w:themeColor="text1"/>
          <w:lang w:eastAsia="es-ES_tradnl"/>
        </w:rPr>
      </w:pPr>
      <w:r>
        <w:rPr>
          <w:color w:val="000000" w:themeColor="text1"/>
          <w:lang w:eastAsia="es-ES_tradnl"/>
        </w:rPr>
        <w:t>It should be noted that although the techniques mentioned above</w:t>
      </w:r>
      <w:r w:rsidR="00186EFB">
        <w:rPr>
          <w:color w:val="000000" w:themeColor="text1"/>
          <w:lang w:eastAsia="es-ES_tradnl"/>
        </w:rPr>
        <w:t xml:space="preserve"> </w:t>
      </w:r>
      <w:r>
        <w:rPr>
          <w:color w:val="000000" w:themeColor="text1"/>
          <w:lang w:eastAsia="es-ES_tradnl"/>
        </w:rPr>
        <w:t>allow for the detection of</w:t>
      </w:r>
      <w:r w:rsidR="00186EFB">
        <w:rPr>
          <w:color w:val="000000" w:themeColor="text1"/>
          <w:lang w:eastAsia="es-ES_tradnl"/>
        </w:rPr>
        <w:t xml:space="preserve"> </w:t>
      </w:r>
      <w:r>
        <w:rPr>
          <w:color w:val="000000" w:themeColor="text1"/>
          <w:lang w:eastAsia="es-ES_tradnl"/>
        </w:rPr>
        <w:t>S</w:t>
      </w:r>
      <w:r w:rsidR="00186EFB">
        <w:rPr>
          <w:color w:val="000000" w:themeColor="text1"/>
          <w:lang w:eastAsia="es-ES_tradnl"/>
        </w:rPr>
        <w:t>L</w:t>
      </w:r>
      <w:r w:rsidR="001C6048">
        <w:rPr>
          <w:color w:val="000000" w:themeColor="text1"/>
          <w:lang w:eastAsia="es-ES_tradnl"/>
        </w:rPr>
        <w:t>N</w:t>
      </w:r>
      <w:r w:rsidR="00186EFB">
        <w:rPr>
          <w:color w:val="000000" w:themeColor="text1"/>
          <w:lang w:eastAsia="es-ES_tradnl"/>
        </w:rPr>
        <w:t xml:space="preserve">, </w:t>
      </w:r>
      <w:r>
        <w:rPr>
          <w:color w:val="000000" w:themeColor="text1"/>
          <w:lang w:eastAsia="es-ES_tradnl"/>
        </w:rPr>
        <w:t>the</w:t>
      </w:r>
      <w:r w:rsidR="00186EFB">
        <w:rPr>
          <w:color w:val="000000" w:themeColor="text1"/>
          <w:lang w:eastAsia="es-ES_tradnl"/>
        </w:rPr>
        <w:t xml:space="preserve"> delivery </w:t>
      </w:r>
      <w:r>
        <w:rPr>
          <w:color w:val="000000" w:themeColor="text1"/>
          <w:lang w:eastAsia="es-ES_tradnl"/>
        </w:rPr>
        <w:t xml:space="preserve">method </w:t>
      </w:r>
      <w:r w:rsidR="00186EFB">
        <w:rPr>
          <w:color w:val="000000" w:themeColor="text1"/>
          <w:lang w:eastAsia="es-ES_tradnl"/>
        </w:rPr>
        <w:t xml:space="preserve">mostly </w:t>
      </w:r>
      <w:r>
        <w:rPr>
          <w:color w:val="000000" w:themeColor="text1"/>
          <w:lang w:eastAsia="es-ES_tradnl"/>
        </w:rPr>
        <w:t xml:space="preserve">follows </w:t>
      </w:r>
      <w:r w:rsidR="00186EFB">
        <w:rPr>
          <w:color w:val="000000" w:themeColor="text1"/>
          <w:lang w:eastAsia="es-ES_tradnl"/>
        </w:rPr>
        <w:t xml:space="preserve">flow dynamics, </w:t>
      </w:r>
      <w:r>
        <w:rPr>
          <w:color w:val="000000" w:themeColor="text1"/>
          <w:lang w:eastAsia="es-ES_tradnl"/>
        </w:rPr>
        <w:t>requiring</w:t>
      </w:r>
      <w:r w:rsidR="00186EFB">
        <w:rPr>
          <w:color w:val="000000" w:themeColor="text1"/>
          <w:lang w:eastAsia="es-ES_tradnl"/>
        </w:rPr>
        <w:t xml:space="preserve"> injection </w:t>
      </w:r>
      <w:r w:rsidR="002B0290">
        <w:rPr>
          <w:color w:val="000000" w:themeColor="text1"/>
          <w:lang w:eastAsia="es-ES_tradnl"/>
        </w:rPr>
        <w:t xml:space="preserve">at sites proximal to the tumor. Limited diffusion has therefore complicated the detection of distal organs, and more globally, spatiotemporal imaging of metastatic dissemination </w:t>
      </w:r>
      <w:r w:rsidR="002B0290" w:rsidRPr="006A39C9">
        <w:rPr>
          <w:i/>
          <w:iCs/>
          <w:color w:val="000000" w:themeColor="text1"/>
          <w:lang w:eastAsia="es-ES_tradnl"/>
        </w:rPr>
        <w:t>in vivo</w:t>
      </w:r>
      <w:r w:rsidR="00186EFB">
        <w:rPr>
          <w:color w:val="000000" w:themeColor="text1"/>
          <w:lang w:eastAsia="es-ES_tradnl"/>
        </w:rPr>
        <w:t xml:space="preserve">. </w:t>
      </w:r>
      <w:r w:rsidR="002B0290">
        <w:rPr>
          <w:color w:val="000000" w:themeColor="text1"/>
          <w:lang w:eastAsia="es-ES_tradnl"/>
        </w:rPr>
        <w:t>However, large efforts are being dedicated to the design and valida</w:t>
      </w:r>
      <w:r w:rsidR="002B0290">
        <w:rPr>
          <w:color w:val="000000" w:themeColor="text1"/>
          <w:lang w:eastAsia="es-ES_tradnl"/>
        </w:rPr>
        <w:lastRenderedPageBreak/>
        <w:t xml:space="preserve">tion of more </w:t>
      </w:r>
      <w:r w:rsidR="00DA77D8">
        <w:rPr>
          <w:color w:val="000000" w:themeColor="text1"/>
          <w:lang w:eastAsia="es-ES_tradnl"/>
        </w:rPr>
        <w:t>specific and biocompatible probes</w:t>
      </w:r>
      <w:r w:rsidR="002B0290">
        <w:rPr>
          <w:color w:val="000000" w:themeColor="text1"/>
          <w:lang w:eastAsia="es-ES_tradnl"/>
        </w:rPr>
        <w:t>, which are likely to prove highly effective in a near future.</w:t>
      </w:r>
      <w:r w:rsidR="00AA1A17">
        <w:rPr>
          <w:color w:val="000000" w:themeColor="text1"/>
          <w:lang w:eastAsia="es-ES_tradnl"/>
        </w:rPr>
        <w:t xml:space="preserve"> In summary,</w:t>
      </w:r>
      <w:r w:rsidR="00554555">
        <w:rPr>
          <w:color w:val="000000" w:themeColor="text1"/>
          <w:lang w:eastAsia="es-ES_tradnl"/>
        </w:rPr>
        <w:t xml:space="preserve"> </w:t>
      </w:r>
      <w:r w:rsidR="00AA1A17">
        <w:rPr>
          <w:color w:val="000000" w:themeColor="text1"/>
          <w:lang w:eastAsia="es-ES_tradnl"/>
        </w:rPr>
        <w:t>the</w:t>
      </w:r>
      <w:r w:rsidR="00543675">
        <w:rPr>
          <w:color w:val="000000" w:themeColor="text1"/>
          <w:lang w:eastAsia="es-ES_tradnl"/>
        </w:rPr>
        <w:t xml:space="preserve"> efficient imaging </w:t>
      </w:r>
      <w:r w:rsidR="00637D1C">
        <w:rPr>
          <w:color w:val="000000" w:themeColor="text1"/>
          <w:lang w:eastAsia="es-ES_tradnl"/>
        </w:rPr>
        <w:t>of lymphatic structures c</w:t>
      </w:r>
      <w:r w:rsidR="00082DB7">
        <w:rPr>
          <w:color w:val="000000" w:themeColor="text1"/>
          <w:lang w:eastAsia="es-ES_tradnl"/>
        </w:rPr>
        <w:t>an provide</w:t>
      </w:r>
      <w:r w:rsidR="00637D1C">
        <w:rPr>
          <w:color w:val="000000" w:themeColor="text1"/>
          <w:lang w:eastAsia="es-ES_tradnl"/>
        </w:rPr>
        <w:t xml:space="preserve"> </w:t>
      </w:r>
      <w:r w:rsidR="00082DB7">
        <w:rPr>
          <w:color w:val="000000" w:themeColor="text1"/>
          <w:lang w:eastAsia="es-ES_tradnl"/>
        </w:rPr>
        <w:t xml:space="preserve">valuable information on metastatic spreading and facilitate the monitoring of </w:t>
      </w:r>
      <w:r w:rsidR="00637D1C">
        <w:rPr>
          <w:color w:val="000000" w:themeColor="text1"/>
          <w:lang w:eastAsia="es-ES_tradnl"/>
        </w:rPr>
        <w:t>lymph node</w:t>
      </w:r>
      <w:r w:rsidR="00082DB7">
        <w:rPr>
          <w:color w:val="000000" w:themeColor="text1"/>
          <w:lang w:eastAsia="es-ES_tradnl"/>
        </w:rPr>
        <w:t>-driven therapies.</w:t>
      </w:r>
    </w:p>
    <w:p w14:paraId="2CE30DF2" w14:textId="77777777" w:rsidR="00082DB7" w:rsidRDefault="00082DB7" w:rsidP="004F53EF">
      <w:pPr>
        <w:widowControl w:val="0"/>
        <w:autoSpaceDE w:val="0"/>
        <w:autoSpaceDN w:val="0"/>
        <w:adjustRightInd w:val="0"/>
        <w:spacing w:line="480" w:lineRule="auto"/>
        <w:jc w:val="both"/>
        <w:rPr>
          <w:color w:val="000000" w:themeColor="text1"/>
          <w:lang w:eastAsia="es-ES_tradnl"/>
        </w:rPr>
      </w:pPr>
    </w:p>
    <w:p w14:paraId="79C1F7D2" w14:textId="325E08B0" w:rsidR="00082DB7" w:rsidRPr="00665240" w:rsidRDefault="00082DB7" w:rsidP="004F53EF">
      <w:pPr>
        <w:widowControl w:val="0"/>
        <w:autoSpaceDE w:val="0"/>
        <w:autoSpaceDN w:val="0"/>
        <w:adjustRightInd w:val="0"/>
        <w:spacing w:line="480" w:lineRule="auto"/>
        <w:jc w:val="both"/>
        <w:rPr>
          <w:b/>
          <w:color w:val="000000" w:themeColor="text1"/>
          <w:lang w:eastAsia="es-ES_tradnl"/>
        </w:rPr>
      </w:pPr>
      <w:r w:rsidRPr="00665240">
        <w:rPr>
          <w:b/>
          <w:color w:val="000000" w:themeColor="text1"/>
          <w:lang w:eastAsia="es-ES_tradnl"/>
        </w:rPr>
        <w:t>4. Lymph nodes as targets for nanomedicines</w:t>
      </w:r>
    </w:p>
    <w:p w14:paraId="34CAAA6C" w14:textId="236CAC6E" w:rsidR="00082DB7" w:rsidRPr="00082DB7" w:rsidRDefault="00082DB7" w:rsidP="004F53EF">
      <w:pPr>
        <w:spacing w:line="480" w:lineRule="auto"/>
        <w:jc w:val="both"/>
      </w:pPr>
      <w:r w:rsidRPr="000A2AD5">
        <w:t xml:space="preserve">Nanomedicine-based approaches are gaining interest as diagnostic tools but also as anticancer therapies. </w:t>
      </w:r>
      <w:r w:rsidR="00665240">
        <w:t>A variety of customized particles</w:t>
      </w:r>
      <w:r w:rsidR="00665240" w:rsidRPr="000A2AD5">
        <w:t xml:space="preserve"> </w:t>
      </w:r>
      <w:r w:rsidRPr="000A2AD5">
        <w:t xml:space="preserve">are used for </w:t>
      </w:r>
      <w:r w:rsidR="00665240">
        <w:t>an improved and more selective delivery</w:t>
      </w:r>
      <w:r w:rsidR="00665240" w:rsidRPr="000A2AD5">
        <w:t xml:space="preserve"> </w:t>
      </w:r>
      <w:r w:rsidRPr="000A2AD5">
        <w:t xml:space="preserve">of </w:t>
      </w:r>
      <w:r w:rsidR="00665240">
        <w:t>anticancer agents, maxim</w:t>
      </w:r>
      <w:r w:rsidR="00351405">
        <w:t>i</w:t>
      </w:r>
      <w:r w:rsidR="00665240">
        <w:t>zing target uptake and ideally, reducing undesired toxicities</w:t>
      </w:r>
      <w:r w:rsidR="004E4574">
        <w:t xml:space="preserve"> </w:t>
      </w:r>
      <w:r w:rsidR="003C3335">
        <w:fldChar w:fldCharType="begin"/>
      </w:r>
      <w:r w:rsidR="00BB1A77">
        <w:instrText xml:space="preserve"> ADDIN EN.CITE &lt;EndNote&gt;&lt;Cite&gt;&lt;Author&gt;Peer&lt;/Author&gt;&lt;Year&gt;2007&lt;/Year&gt;&lt;RecNum&gt;126&lt;/RecNum&gt;&lt;DisplayText&gt;[76]&lt;/DisplayText&gt;&lt;record&gt;&lt;rec-number&gt;126&lt;/rec-number&gt;&lt;foreign-keys&gt;&lt;key app="EN" db-id="wpweefx58v2a96esrtn5zewevvaevw02f959" timestamp="1619608883"&gt;126&lt;/key&gt;&lt;/foreign-keys&gt;&lt;ref-type name="Journal Article"&gt;17&lt;/ref-type&gt;&lt;contributors&gt;&lt;authors&gt;&lt;author&gt;Peer, D.&lt;/author&gt;&lt;author&gt;Karp, J. M.&lt;/author&gt;&lt;author&gt;Hong, S.&lt;/author&gt;&lt;author&gt;Farokhzad, O. C.&lt;/author&gt;&lt;author&gt;Margalit, R.&lt;/author&gt;&lt;author&gt;Langer, R.&lt;/author&gt;&lt;/authors&gt;&lt;/contributors&gt;&lt;auth-address&gt;Department of Anesthesia, Immune Disease Institute, Harvard Medical School, Boston, Massachusetts 02115, USA.&lt;/auth-address&gt;&lt;titles&gt;&lt;title&gt;Nanocarriers as an emerging platform for cancer therapy&lt;/title&gt;&lt;secondary-title&gt;Nat Nanotechnol&lt;/secondary-title&gt;&lt;/titles&gt;&lt;pages&gt;751-60&lt;/pages&gt;&lt;volume&gt;2&lt;/volume&gt;&lt;number&gt;12&lt;/number&gt;&lt;edition&gt;2008/07/26&lt;/edition&gt;&lt;keywords&gt;&lt;keyword&gt;Antineoplastic Agents/*administration &amp;amp; dosage/*chemistry&lt;/keyword&gt;&lt;keyword&gt;Drug Carriers/*chemistry&lt;/keyword&gt;&lt;keyword&gt;Drug Compounding/*trends&lt;/keyword&gt;&lt;keyword&gt;Nanomedicine/*trends&lt;/keyword&gt;&lt;keyword&gt;Nanostructures/*chemistry/ultrastructure&lt;/keyword&gt;&lt;keyword&gt;Neoplasms/*drug therapy&lt;/keyword&gt;&lt;/keywords&gt;&lt;dates&gt;&lt;year&gt;2007&lt;/year&gt;&lt;pub-dates&gt;&lt;date&gt;Dec&lt;/date&gt;&lt;/pub-dates&gt;&lt;/dates&gt;&lt;isbn&gt;1748-3387&lt;/isbn&gt;&lt;accession-num&gt;18654426&lt;/accession-num&gt;&lt;urls&gt;&lt;/urls&gt;&lt;electronic-resource-num&gt;10.1038/nnano.2007.387&lt;/electronic-resource-num&gt;&lt;remote-database-provider&gt;NLM&lt;/remote-database-provider&gt;&lt;language&gt;eng&lt;/language&gt;&lt;/record&gt;&lt;/Cite&gt;&lt;/EndNote&gt;</w:instrText>
      </w:r>
      <w:r w:rsidR="003C3335">
        <w:fldChar w:fldCharType="separate"/>
      </w:r>
      <w:r w:rsidR="008A76AD">
        <w:rPr>
          <w:noProof/>
        </w:rPr>
        <w:t>[76]</w:t>
      </w:r>
      <w:r w:rsidR="003C3335">
        <w:fldChar w:fldCharType="end"/>
      </w:r>
      <w:r w:rsidRPr="00082DB7">
        <w:t xml:space="preserve">. </w:t>
      </w:r>
      <w:r w:rsidR="00351405">
        <w:t>I</w:t>
      </w:r>
      <w:r w:rsidR="003C4CBD">
        <w:t>n fact, a</w:t>
      </w:r>
      <w:r w:rsidRPr="000A2AD5">
        <w:t xml:space="preserve">dvances in </w:t>
      </w:r>
      <w:r w:rsidR="003C4CBD">
        <w:t>drug design</w:t>
      </w:r>
      <w:r w:rsidR="003C4CBD" w:rsidRPr="000A2AD5">
        <w:t xml:space="preserve"> </w:t>
      </w:r>
      <w:r w:rsidRPr="000A2AD5">
        <w:t>an</w:t>
      </w:r>
      <w:r w:rsidRPr="00082DB7">
        <w:t xml:space="preserve">d material science </w:t>
      </w:r>
      <w:r w:rsidR="00CA2FC8">
        <w:t xml:space="preserve">have </w:t>
      </w:r>
      <w:r w:rsidRPr="00082DB7">
        <w:t xml:space="preserve">allowed the programming of nanocarriers </w:t>
      </w:r>
      <w:r w:rsidR="00351405">
        <w:t>to carry drugs, proteins, antibodies and other</w:t>
      </w:r>
      <w:r w:rsidRPr="00082DB7">
        <w:t xml:space="preserve"> ligands </w:t>
      </w:r>
      <w:r w:rsidR="00351405">
        <w:t>to specific</w:t>
      </w:r>
      <w:r w:rsidRPr="00082DB7">
        <w:t xml:space="preserve"> cell </w:t>
      </w:r>
      <w:r w:rsidR="00351405">
        <w:t xml:space="preserve">types, thus moving beyond passive delivery by EPR processes </w:t>
      </w:r>
      <w:r w:rsidR="003C3335">
        <w:fldChar w:fldCharType="begin">
          <w:fldData xml:space="preserve">PEVuZE5vdGU+PENpdGU+PEF1dGhvcj5QZWVyPC9BdXRob3I+PFllYXI+MjAwNzwvWWVhcj48UmVj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</w:fldData>
        </w:fldChar>
      </w:r>
      <w:r w:rsidR="008E7775">
        <w:instrText xml:space="preserve"> ADDIN EN.CITE </w:instrText>
      </w:r>
      <w:r w:rsidR="008E7775">
        <w:fldChar w:fldCharType="begin">
          <w:fldData xml:space="preserve">PEVuZE5vdGU+PENpdGU+PEF1dGhvcj5QZWVyPC9BdXRob3I+PFllYXI+MjAwNzwvWWVhcj48UmVj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</w:fldData>
        </w:fldChar>
      </w:r>
      <w:r w:rsidR="008E7775">
        <w:instrText xml:space="preserve"> ADDIN EN.CITE.DATA </w:instrText>
      </w:r>
      <w:r w:rsidR="008E7775">
        <w:fldChar w:fldCharType="end"/>
      </w:r>
      <w:r w:rsidR="003C3335">
        <w:fldChar w:fldCharType="separate"/>
      </w:r>
      <w:r w:rsidR="008E7775">
        <w:rPr>
          <w:noProof/>
        </w:rPr>
        <w:t>[76, 78]</w:t>
      </w:r>
      <w:r w:rsidR="003C3335">
        <w:fldChar w:fldCharType="end"/>
      </w:r>
      <w:r w:rsidRPr="00082DB7">
        <w:t>.</w:t>
      </w:r>
      <w:r w:rsidR="005011D8">
        <w:t xml:space="preserve"> </w:t>
      </w:r>
    </w:p>
    <w:p w14:paraId="5DF8C1EE" w14:textId="19DA0732" w:rsidR="00082DB7" w:rsidRPr="00082DB7" w:rsidRDefault="00EC2AFD" w:rsidP="004F53EF">
      <w:pPr>
        <w:spacing w:line="480" w:lineRule="auto"/>
        <w:jc w:val="both"/>
      </w:pPr>
      <w:r>
        <w:t>Since</w:t>
      </w:r>
      <w:r w:rsidR="00351405">
        <w:t xml:space="preserve"> </w:t>
      </w:r>
      <w:r w:rsidR="00082DB7" w:rsidRPr="000A2AD5">
        <w:t xml:space="preserve">LNs play </w:t>
      </w:r>
      <w:r w:rsidR="00082DB7" w:rsidRPr="00082DB7">
        <w:t>a prominent role in immunomodulation</w:t>
      </w:r>
      <w:r w:rsidR="00351405">
        <w:t>,</w:t>
      </w:r>
      <w:r w:rsidR="00082DB7" w:rsidRPr="00082DB7">
        <w:t xml:space="preserve"> </w:t>
      </w:r>
      <w:r w:rsidR="00351405">
        <w:t>the</w:t>
      </w:r>
      <w:r>
        <w:t>y are</w:t>
      </w:r>
      <w:r w:rsidR="00082DB7" w:rsidRPr="00082DB7">
        <w:t xml:space="preserve"> attractive targets for immunotherapy</w:t>
      </w:r>
      <w:r w:rsidR="004F53EF">
        <w:t xml:space="preserve"> </w:t>
      </w:r>
      <w:r w:rsidR="00351405">
        <w:t xml:space="preserve">in cancer </w:t>
      </w:r>
      <w:r w:rsidR="003C3335">
        <w:fldChar w:fldCharType="begin">
          <w:fldData xml:space="preserve">PEVuZE5vdGU+PENpdGU+PEF1dGhvcj5KZWFuYmFydDwvQXV0aG9yPjxZZWFyPjIwMTQ8L1llYXI+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=
</w:fldData>
        </w:fldChar>
      </w:r>
      <w:r w:rsidR="008E7775">
        <w:instrText xml:space="preserve"> ADDIN EN.CITE </w:instrText>
      </w:r>
      <w:r w:rsidR="008E7775">
        <w:fldChar w:fldCharType="begin">
          <w:fldData xml:space="preserve">PEVuZE5vdGU+PENpdGU+PEF1dGhvcj5KZWFuYmFydDwvQXV0aG9yPjxZZWFyPjIwMTQ8L1llYXI+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=
</w:fldData>
        </w:fldChar>
      </w:r>
      <w:r w:rsidR="008E7775">
        <w:instrText xml:space="preserve"> ADDIN EN.CITE.DATA </w:instrText>
      </w:r>
      <w:r w:rsidR="008E7775">
        <w:fldChar w:fldCharType="end"/>
      </w:r>
      <w:r w:rsidR="003C3335">
        <w:fldChar w:fldCharType="separate"/>
      </w:r>
      <w:r w:rsidR="008E7775">
        <w:rPr>
          <w:noProof/>
        </w:rPr>
        <w:t>[80]</w:t>
      </w:r>
      <w:r w:rsidR="003C3335">
        <w:fldChar w:fldCharType="end"/>
      </w:r>
      <w:r w:rsidR="00082DB7" w:rsidRPr="00082DB7">
        <w:t xml:space="preserve">. </w:t>
      </w:r>
      <w:r w:rsidR="00351405">
        <w:t>In particular, t</w:t>
      </w:r>
      <w:r w:rsidR="00351405" w:rsidRPr="00665240">
        <w:t>umor</w:t>
      </w:r>
      <w:r w:rsidR="00082DB7" w:rsidRPr="00665240">
        <w:t>-draining lymph nodes are active reservoirs of tumor antigens and tumor antigen-specific T cells and B cells</w:t>
      </w:r>
      <w:r w:rsidR="005011D8">
        <w:t>, and as such, they present multiple opportunities for targeted intervention</w:t>
      </w:r>
      <w:r w:rsidR="00082DB7" w:rsidRPr="00665240">
        <w:t>. Lymphatic vessels and capillaries are more favorable to the entry of particles between 5-50 nm than the vascular endothelium</w:t>
      </w:r>
      <w:r w:rsidR="003C3335">
        <w:t xml:space="preserve"> </w:t>
      </w:r>
      <w:r w:rsidR="003C3335">
        <w:fldChar w:fldCharType="begin"/>
      </w:r>
      <w:r w:rsidR="008E7775">
        <w:instrText xml:space="preserve"> ADDIN EN.CITE &lt;EndNote&gt;&lt;Cite&gt;&lt;Author&gt;Schudel&lt;/Author&gt;&lt;Year&gt;2019&lt;/Year&gt;&lt;RecNum&gt;131&lt;/RecNum&gt;&lt;DisplayText&gt;[81]&lt;/DisplayText&gt;&lt;record&gt;&lt;rec-number&gt;131&lt;/rec-number&gt;&lt;foreign-keys&gt;&lt;key app="EN" db-id="wpweefx58v2a96esrtn5zewevvaevw02f959" timestamp="1619609386"&gt;131&lt;/key&gt;&lt;/foreign-keys&gt;&lt;ref-type name="Journal Article"&gt;17&lt;/ref-type&gt;&lt;contributors&gt;&lt;authors&gt;&lt;author&gt;Schudel, A.&lt;/author&gt;&lt;author&gt;Francis, D. M.&lt;/author&gt;&lt;author&gt;Thomas, S. N.&lt;/author&gt;&lt;/authors&gt;&lt;/contributors&gt;&lt;auth-address&gt;School of Materials Science and Engineering, Georgia institute of Technology, Atlanta, GA, USA.&amp;#xD;Parker H. Petit institute for Bioengineering and Bioscience, Georgia institute of Technology, Atlanta, GA, USA.&amp;#xD;These authors contributed equally: Alex Schudel, David M. Francis.&amp;#xD;School of Chemical and Biomolecular Engineering, Georgia institute of Technology, Atlanta, GA, USA.&amp;#xD;George W. Woodruff School of Mechanical Engineering, Georgia institute of Technology, Atlanta, GA, USA.&amp;#xD;Wallace H. Coulter Department of Biomedical Engineering, Georgia institute of Technology and Emory University, Atlanta, GA, USA.&amp;#xD;Winship Cancer institute, Emory University School of Medicine, Atlanta, GA, USA.&lt;/auth-address&gt;&lt;titles&gt;&lt;title&gt;Material design for lymph node drug delivery&lt;/title&gt;&lt;secondary-title&gt;Nat Rev Mater&lt;/secondary-title&gt;&lt;/titles&gt;&lt;pages&gt;415-428&lt;/pages&gt;&lt;volume&gt;4&lt;/volume&gt;&lt;number&gt;6&lt;/number&gt;&lt;edition&gt;2020/06/12&lt;/edition&gt;&lt;dates&gt;&lt;year&gt;2019&lt;/year&gt;&lt;pub-dates&gt;&lt;date&gt;Jun&lt;/date&gt;&lt;/pub-dates&gt;&lt;/dates&gt;&lt;isbn&gt;2058-8437 (Print)&amp;#xD;2058-8437&lt;/isbn&gt;&lt;accession-num&gt;32523780&lt;/accession-num&gt;&lt;urls&gt;&lt;/urls&gt;&lt;custom2&gt;PMC7286627&lt;/custom2&gt;&lt;custom6&gt;NIHMS1594089&lt;/custom6&gt;&lt;electronic-resource-num&gt;10.1038/s41578-019-0110-7&lt;/electronic-resource-num&gt;&lt;remote-database-provider&gt;NLM&lt;/remote-database-provider&gt;&lt;language&gt;eng&lt;/language&gt;&lt;/record&gt;&lt;/Cite&gt;&lt;/EndNote&gt;</w:instrText>
      </w:r>
      <w:r w:rsidR="003C3335">
        <w:fldChar w:fldCharType="separate"/>
      </w:r>
      <w:r w:rsidR="008E7775">
        <w:rPr>
          <w:noProof/>
        </w:rPr>
        <w:t>[81]</w:t>
      </w:r>
      <w:r w:rsidR="003C3335">
        <w:fldChar w:fldCharType="end"/>
      </w:r>
      <w:r w:rsidR="00082DB7" w:rsidRPr="00665240">
        <w:t>.</w:t>
      </w:r>
      <w:r w:rsidR="005011D8">
        <w:t xml:space="preserve"> This feature has been exploited to deliver immunostimulants to cancer cells via lymphatics. Examples include the coupling of agonists of toll like receptors (TLRs)</w:t>
      </w:r>
      <w:r w:rsidR="003C3335">
        <w:t xml:space="preserve"> </w:t>
      </w:r>
      <w:r w:rsidR="00082DB7" w:rsidRPr="00665240">
        <w:t>to 30 nm</w:t>
      </w:r>
      <w:r w:rsidR="005011D8">
        <w:t>-</w:t>
      </w:r>
      <w:r w:rsidR="00082DB7" w:rsidRPr="00665240">
        <w:t xml:space="preserve">nanoparticles </w:t>
      </w:r>
      <w:r w:rsidR="005011D8">
        <w:t xml:space="preserve">for </w:t>
      </w:r>
      <w:r w:rsidR="00082DB7" w:rsidRPr="00665240">
        <w:t>target</w:t>
      </w:r>
      <w:r w:rsidR="005011D8">
        <w:t>ing</w:t>
      </w:r>
      <w:r w:rsidR="00082DB7" w:rsidRPr="00665240">
        <w:t xml:space="preserve"> sentinel lymph nodes </w:t>
      </w:r>
      <w:r w:rsidR="00C65D48">
        <w:t xml:space="preserve">in melanoma </w:t>
      </w:r>
      <w:r w:rsidR="005011D8">
        <w:t>by intradermal injection</w:t>
      </w:r>
      <w:r w:rsidR="00082DB7" w:rsidRPr="00665240">
        <w:t xml:space="preserve">.  </w:t>
      </w:r>
      <w:r w:rsidR="005011D8">
        <w:t>These agents</w:t>
      </w:r>
      <w:r w:rsidR="00082DB7" w:rsidRPr="00665240">
        <w:t xml:space="preserve"> induced T cell priming, tumor progression delay and increased survival</w:t>
      </w:r>
      <w:r w:rsidR="003C3335">
        <w:t xml:space="preserve"> </w:t>
      </w:r>
      <w:r w:rsidR="003C3335">
        <w:fldChar w:fldCharType="begin">
          <w:fldData xml:space="preserve">PEVuZE5vdGU+PENpdGU+PEF1dGhvcj5TdG9uZTwvQXV0aG9yPjxZZWFyPjIwMDk8L1llYXI+PFJl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</w:fldData>
        </w:fldChar>
      </w:r>
      <w:r w:rsidR="008E7775">
        <w:instrText xml:space="preserve"> ADDIN EN.CITE </w:instrText>
      </w:r>
      <w:r w:rsidR="008E7775">
        <w:fldChar w:fldCharType="begin">
          <w:fldData xml:space="preserve">PEVuZE5vdGU+PENpdGU+PEF1dGhvcj5TdG9uZTwvQXV0aG9yPjxZZWFyPjIwMDk8L1llYXI+PFJl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</w:fldData>
        </w:fldChar>
      </w:r>
      <w:r w:rsidR="008E7775">
        <w:instrText xml:space="preserve"> ADDIN EN.CITE.DATA </w:instrText>
      </w:r>
      <w:r w:rsidR="008E7775">
        <w:fldChar w:fldCharType="end"/>
      </w:r>
      <w:r w:rsidR="003C3335">
        <w:fldChar w:fldCharType="separate"/>
      </w:r>
      <w:r w:rsidR="008E7775">
        <w:rPr>
          <w:noProof/>
        </w:rPr>
        <w:t>[82, 83]</w:t>
      </w:r>
      <w:r w:rsidR="003C3335">
        <w:fldChar w:fldCharType="end"/>
      </w:r>
      <w:r w:rsidR="00082DB7" w:rsidRPr="00665240">
        <w:t xml:space="preserve">. </w:t>
      </w:r>
      <w:r w:rsidR="005011D8">
        <w:t>Other alternatives to promote</w:t>
      </w:r>
      <w:r w:rsidR="00082DB7" w:rsidRPr="00665240">
        <w:t xml:space="preserve"> T cell </w:t>
      </w:r>
      <w:r w:rsidR="00082DB7" w:rsidRPr="00665240">
        <w:lastRenderedPageBreak/>
        <w:t xml:space="preserve">activation </w:t>
      </w:r>
      <w:r w:rsidR="005011D8">
        <w:t>are</w:t>
      </w:r>
      <w:r w:rsidR="00082DB7" w:rsidRPr="00665240">
        <w:t xml:space="preserve"> nanoparticles with antigen or adjuvant cargo linked to a lipophilic albumin-binding tail. Such nanocarriers stick to lymph</w:t>
      </w:r>
      <w:r w:rsidR="005011D8">
        <w:t>-</w:t>
      </w:r>
      <w:r w:rsidR="00082DB7" w:rsidRPr="00665240">
        <w:t>transported proteins such as albumin to target LN lymphocytes</w:t>
      </w:r>
      <w:r w:rsidR="005011D8">
        <w:t>, and thus,</w:t>
      </w:r>
      <w:r w:rsidR="00082DB7" w:rsidRPr="00665240">
        <w:t xml:space="preserve"> promot</w:t>
      </w:r>
      <w:r w:rsidR="00C65D48">
        <w:t>e</w:t>
      </w:r>
      <w:r w:rsidR="00082DB7" w:rsidRPr="00665240">
        <w:t xml:space="preserve"> efficient anti-tumor responses</w:t>
      </w:r>
      <w:r w:rsidR="00082DB7" w:rsidRPr="00082DB7">
        <w:t xml:space="preserve"> </w:t>
      </w:r>
      <w:r w:rsidR="008957D8">
        <w:fldChar w:fldCharType="begin">
          <w:fldData xml:space="preserve">PEVuZE5vdGU+PENpdGU+PEF1dGhvcj5MaXU8L0F1dGhvcj48WWVhcj4yMDE0PC9ZZWFyPjxSZWNO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</w:fldData>
        </w:fldChar>
      </w:r>
      <w:r w:rsidR="008E7775">
        <w:instrText xml:space="preserve"> ADDIN EN.CITE </w:instrText>
      </w:r>
      <w:r w:rsidR="008E7775">
        <w:fldChar w:fldCharType="begin">
          <w:fldData xml:space="preserve">PEVuZE5vdGU+PENpdGU+PEF1dGhvcj5MaXU8L0F1dGhvcj48WWVhcj4yMDE0PC9ZZWFyPjxSZWNO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</w:fldData>
        </w:fldChar>
      </w:r>
      <w:r w:rsidR="008E7775">
        <w:instrText xml:space="preserve"> ADDIN EN.CITE.DATA </w:instrText>
      </w:r>
      <w:r w:rsidR="008E7775">
        <w:fldChar w:fldCharType="end"/>
      </w:r>
      <w:r w:rsidR="008957D8">
        <w:fldChar w:fldCharType="separate"/>
      </w:r>
      <w:r w:rsidR="008E7775">
        <w:rPr>
          <w:noProof/>
        </w:rPr>
        <w:t>[84, 85]</w:t>
      </w:r>
      <w:r w:rsidR="008957D8">
        <w:fldChar w:fldCharType="end"/>
      </w:r>
      <w:r w:rsidR="00082DB7" w:rsidRPr="00665240">
        <w:t xml:space="preserve">. </w:t>
      </w:r>
      <w:r w:rsidR="005011D8">
        <w:t>More recently, nanoparticles that exploit lymphatic vessel traits have been used in the context of chimeric antigen receptor (CAR)-T cells. Here,</w:t>
      </w:r>
      <w:r w:rsidR="00082DB7" w:rsidRPr="00665240">
        <w:t xml:space="preserve"> CAR T cell therapy efficacy was enhanced using a molecular vaccine in which a peptide ligand for CAR was linked to an albumin binding tail via a </w:t>
      </w:r>
      <w:r w:rsidR="00C65D48">
        <w:t>polyethylene gyclol-based</w:t>
      </w:r>
      <w:r w:rsidR="00082DB7" w:rsidRPr="00665240">
        <w:t xml:space="preserve"> spacer. After parenteral injection, the nanocarrier was shuttled to the lymph nodes where it was detected in the membranes of dendritic cells and macrophages that subsequently boosted CAR T cell expansion and increased tumor rejection</w:t>
      </w:r>
      <w:r w:rsidR="001A1049">
        <w:t xml:space="preserve"> </w:t>
      </w:r>
      <w:r w:rsidR="008957D8">
        <w:fldChar w:fldCharType="begin">
          <w:fldData xml:space="preserve">PEVuZE5vdGU+PENpdGU+PEF1dGhvcj5NYTwvQXV0aG9yPjxZZWFyPjIwMTk8L1llYXI+PFJlY051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</w:fldData>
        </w:fldChar>
      </w:r>
      <w:r w:rsidR="008E7775">
        <w:instrText xml:space="preserve"> ADDIN EN.CITE </w:instrText>
      </w:r>
      <w:r w:rsidR="008E7775">
        <w:fldChar w:fldCharType="begin">
          <w:fldData xml:space="preserve">PEVuZE5vdGU+PENpdGU+PEF1dGhvcj5NYTwvQXV0aG9yPjxZZWFyPjIwMTk8L1llYXI+PFJlY051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</w:fldData>
        </w:fldChar>
      </w:r>
      <w:r w:rsidR="008E7775">
        <w:instrText xml:space="preserve"> ADDIN EN.CITE.DATA </w:instrText>
      </w:r>
      <w:r w:rsidR="008E7775">
        <w:fldChar w:fldCharType="end"/>
      </w:r>
      <w:r w:rsidR="008957D8">
        <w:fldChar w:fldCharType="separate"/>
      </w:r>
      <w:r w:rsidR="008E7775">
        <w:rPr>
          <w:noProof/>
        </w:rPr>
        <w:t>[86]</w:t>
      </w:r>
      <w:r w:rsidR="008957D8">
        <w:fldChar w:fldCharType="end"/>
      </w:r>
      <w:r w:rsidR="00082DB7" w:rsidRPr="00665240">
        <w:t>.</w:t>
      </w:r>
    </w:p>
    <w:p w14:paraId="2B34B95B" w14:textId="3F0CDB17" w:rsidR="00082DB7" w:rsidRPr="00665240" w:rsidRDefault="005011D8" w:rsidP="004F53EF">
      <w:pPr>
        <w:spacing w:line="480" w:lineRule="auto"/>
        <w:jc w:val="both"/>
        <w:rPr>
          <w:rStyle w:val="Textoennegrita"/>
          <w:rFonts w:eastAsiaTheme="minorEastAsia"/>
          <w:b w:val="0"/>
        </w:rPr>
      </w:pPr>
      <w:r>
        <w:t>Multiple additional stra</w:t>
      </w:r>
      <w:r w:rsidR="004E4574">
        <w:t>teg</w:t>
      </w:r>
      <w:r>
        <w:t>ies have also been devised to target LN</w:t>
      </w:r>
      <w:r w:rsidR="00082DB7" w:rsidRPr="00665240">
        <w:t xml:space="preserve">. </w:t>
      </w:r>
      <w:r w:rsidR="005238EE">
        <w:t xml:space="preserve">These include </w:t>
      </w:r>
      <w:r w:rsidR="00082DB7" w:rsidRPr="00665240">
        <w:t>magnetic particles (ferrofluids) bound to anti</w:t>
      </w:r>
      <w:r w:rsidR="00166A0A">
        <w:t>-</w:t>
      </w:r>
      <w:r w:rsidR="00082DB7" w:rsidRPr="00665240">
        <w:t xml:space="preserve">cancer agents </w:t>
      </w:r>
      <w:r w:rsidR="005238EE">
        <w:t>that can</w:t>
      </w:r>
      <w:r w:rsidR="005238EE" w:rsidRPr="00665240">
        <w:t xml:space="preserve"> </w:t>
      </w:r>
      <w:r w:rsidR="00082DB7" w:rsidRPr="00665240">
        <w:t>be concentrated in the regional lymph nodes through a</w:t>
      </w:r>
      <w:r w:rsidR="004F53EF">
        <w:t>n</w:t>
      </w:r>
      <w:r w:rsidR="00082DB7" w:rsidRPr="00665240">
        <w:t xml:space="preserve"> externally placed magnet</w:t>
      </w:r>
      <w:r w:rsidR="001A1049">
        <w:t xml:space="preserve"> </w:t>
      </w:r>
      <w:r w:rsidR="008957D8">
        <w:fldChar w:fldCharType="begin">
          <w:fldData xml:space="preserve">PEVuZE5vdGU+PENpdGU+PEF1dGhvcj5BbGV4aW91PC9BdXRob3I+PFllYXI+MjAwMDwvWWVhcj48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=
</w:fldData>
        </w:fldChar>
      </w:r>
      <w:r w:rsidR="008E7775">
        <w:instrText xml:space="preserve"> ADDIN EN.CITE </w:instrText>
      </w:r>
      <w:r w:rsidR="008E7775">
        <w:fldChar w:fldCharType="begin">
          <w:fldData xml:space="preserve">PEVuZE5vdGU+PENpdGU+PEF1dGhvcj5BbGV4aW91PC9BdXRob3I+PFllYXI+MjAwMDwvWWVhcj48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=
</w:fldData>
        </w:fldChar>
      </w:r>
      <w:r w:rsidR="008E7775">
        <w:instrText xml:space="preserve"> ADDIN EN.CITE.DATA </w:instrText>
      </w:r>
      <w:r w:rsidR="008E7775">
        <w:fldChar w:fldCharType="end"/>
      </w:r>
      <w:r w:rsidR="008957D8">
        <w:fldChar w:fldCharType="separate"/>
      </w:r>
      <w:r w:rsidR="008E7775">
        <w:rPr>
          <w:noProof/>
        </w:rPr>
        <w:t>[87, 88]</w:t>
      </w:r>
      <w:r w:rsidR="008957D8">
        <w:fldChar w:fldCharType="end"/>
      </w:r>
      <w:r w:rsidR="00082DB7" w:rsidRPr="00665240">
        <w:t>.</w:t>
      </w:r>
      <w:r w:rsidR="001A1049">
        <w:t xml:space="preserve"> </w:t>
      </w:r>
      <w:r w:rsidR="005238EE">
        <w:t xml:space="preserve">This strategy has been proven efficient with </w:t>
      </w:r>
      <w:r w:rsidR="00082DB7" w:rsidRPr="00665240">
        <w:t xml:space="preserve">magnetic carbon nanotubes </w:t>
      </w:r>
      <w:r w:rsidR="005238EE">
        <w:t>and</w:t>
      </w:r>
      <w:r w:rsidR="005238EE" w:rsidRPr="00665240">
        <w:t xml:space="preserve"> </w:t>
      </w:r>
      <w:r w:rsidR="00082DB7" w:rsidRPr="00665240">
        <w:t xml:space="preserve">chemotherapeutic </w:t>
      </w:r>
      <w:r w:rsidR="005238EE">
        <w:t>drugs</w:t>
      </w:r>
      <w:r w:rsidR="00082DB7" w:rsidRPr="00665240">
        <w:t xml:space="preserve"> </w:t>
      </w:r>
      <w:r w:rsidR="008957D8">
        <w:fldChar w:fldCharType="begin"/>
      </w:r>
      <w:r w:rsidR="008E7775">
        <w:instrText xml:space="preserve"> ADDIN EN.CITE &lt;EndNote&gt;&lt;Cite&gt;&lt;Author&gt;Yang&lt;/Author&gt;&lt;Year&gt;2008&lt;/Year&gt;&lt;RecNum&gt;149&lt;/RecNum&gt;&lt;DisplayText&gt;[89]&lt;/DisplayText&gt;&lt;record&gt;&lt;rec-number&gt;149&lt;/rec-number&gt;&lt;foreign-keys&gt;&lt;key app="EN" db-id="wpweefx58v2a96esrtn5zewevvaevw02f959" timestamp="1619688483"&gt;149&lt;/key&gt;&lt;/foreign-keys&gt;&lt;ref-type name="Journal Article"&gt;17&lt;/ref-type&gt;&lt;contributors&gt;&lt;authors&gt;&lt;author&gt;Yang, F.&lt;/author&gt;&lt;author&gt;Fu de, L.&lt;/author&gt;&lt;author&gt;Long, J.&lt;/author&gt;&lt;author&gt;Ni, Q. X.&lt;/author&gt;&lt;/authors&gt;&lt;/contributors&gt;&lt;auth-address&gt;Pancreatic Disease Institute, Department of Surgery, Huashan Hospital, Shanghai Medical College, Fudan University, Shanghai 200040, China.&lt;/auth-address&gt;&lt;titles&gt;&lt;title&gt;Magnetic lymphatic targeting drug delivery system using carbon nanotubes&lt;/title&gt;&lt;secondary-title&gt;Med Hypotheses&lt;/secondary-title&gt;&lt;/titles&gt;&lt;pages&gt;765-7&lt;/pages&gt;&lt;volume&gt;70&lt;/volume&gt;&lt;number&gt;4&lt;/number&gt;&lt;edition&gt;2007/10/04&lt;/edition&gt;&lt;keywords&gt;&lt;keyword&gt;Drug Carriers&lt;/keyword&gt;&lt;keyword&gt;*Drug Delivery Systems&lt;/keyword&gt;&lt;keyword&gt;Folic Acid/chemistry&lt;/keyword&gt;&lt;keyword&gt;Humans&lt;/keyword&gt;&lt;keyword&gt;Lymph Nodes/pathology&lt;/keyword&gt;&lt;keyword&gt;Lymphatic System/*drug effects&lt;/keyword&gt;&lt;keyword&gt;Magnetics&lt;/keyword&gt;&lt;keyword&gt;Medical Oncology/trends&lt;/keyword&gt;&lt;keyword&gt;Models, Theoretical&lt;/keyword&gt;&lt;keyword&gt;Nanotechnology/*methods&lt;/keyword&gt;&lt;keyword&gt;Nanotubes, Carbon/*chemistry&lt;/keyword&gt;&lt;keyword&gt;Neoplasms/pathology/*therapy&lt;/keyword&gt;&lt;/keywords&gt;&lt;dates&gt;&lt;year&gt;2008&lt;/year&gt;&lt;/dates&gt;&lt;isbn&gt;0306-9877 (Print)&amp;#xD;0306-9877&lt;/isbn&gt;&lt;accession-num&gt;17910909&lt;/accession-num&gt;&lt;urls&gt;&lt;/urls&gt;&lt;electronic-resource-num&gt;10.1016/j.mehy.2007.07.045&lt;/electronic-resource-num&gt;&lt;remote-database-provider&gt;NLM&lt;/remote-database-provider&gt;&lt;language&gt;eng&lt;/language&gt;&lt;/record&gt;&lt;/Cite&gt;&lt;/EndNote&gt;</w:instrText>
      </w:r>
      <w:r w:rsidR="008957D8">
        <w:fldChar w:fldCharType="separate"/>
      </w:r>
      <w:r w:rsidR="008E7775">
        <w:rPr>
          <w:noProof/>
        </w:rPr>
        <w:t>[89]</w:t>
      </w:r>
      <w:r w:rsidR="008957D8">
        <w:fldChar w:fldCharType="end"/>
      </w:r>
      <w:r w:rsidR="00082DB7" w:rsidRPr="00665240">
        <w:t xml:space="preserve">. </w:t>
      </w:r>
      <w:r w:rsidR="007E0A96">
        <w:t>Additional</w:t>
      </w:r>
      <w:r w:rsidR="005238EE">
        <w:t xml:space="preserve"> modification</w:t>
      </w:r>
      <w:r w:rsidR="00C65D48">
        <w:t>s</w:t>
      </w:r>
      <w:r w:rsidR="005238EE">
        <w:t xml:space="preserve"> with</w:t>
      </w:r>
      <w:r w:rsidR="00082DB7" w:rsidRPr="00665240">
        <w:t xml:space="preserve"> folic acid </w:t>
      </w:r>
      <w:r w:rsidR="007E0A96">
        <w:t>allowed nanotube recognition</w:t>
      </w:r>
      <w:r w:rsidR="00082DB7" w:rsidRPr="00665240">
        <w:t xml:space="preserve"> by folic acid receptors in tumor cells. Another interesting approach is the use of </w:t>
      </w:r>
      <w:r w:rsidR="00082DB7" w:rsidRPr="00082DB7">
        <w:t xml:space="preserve">biocompatible iron-dextran paramagnetic particles (50–100 nm in diameter) as nanoscale artificial </w:t>
      </w:r>
      <w:r w:rsidR="004E4574" w:rsidRPr="00082DB7">
        <w:t>antigen</w:t>
      </w:r>
      <w:r w:rsidR="004E4574">
        <w:t>-</w:t>
      </w:r>
      <w:r w:rsidR="00082DB7" w:rsidRPr="00082DB7">
        <w:t xml:space="preserve">presenting cells (nano-aAPC) able to </w:t>
      </w:r>
      <w:r w:rsidR="007E0A96">
        <w:t>promote</w:t>
      </w:r>
      <w:r w:rsidR="007E0A96" w:rsidRPr="00082DB7">
        <w:t xml:space="preserve"> </w:t>
      </w:r>
      <w:r w:rsidR="00082DB7" w:rsidRPr="00082DB7">
        <w:t xml:space="preserve">antigen-specific T cell activation </w:t>
      </w:r>
      <w:r w:rsidR="008957D8">
        <w:fldChar w:fldCharType="begin">
          <w:fldData xml:space="preserve">PEVuZE5vdGU+PENpdGU+PEF1dGhvcj5QZXJpY2E8L0F1dGhvcj48WWVhcj4yMDE0PC9ZZWFyPjxS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</w:fldData>
        </w:fldChar>
      </w:r>
      <w:r w:rsidR="008E7775">
        <w:instrText xml:space="preserve"> ADDIN EN.CITE </w:instrText>
      </w:r>
      <w:r w:rsidR="008E7775">
        <w:fldChar w:fldCharType="begin">
          <w:fldData xml:space="preserve">PEVuZE5vdGU+PENpdGU+PEF1dGhvcj5QZXJpY2E8L0F1dGhvcj48WWVhcj4yMDE0PC9ZZWFyPjxS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</w:fldData>
        </w:fldChar>
      </w:r>
      <w:r w:rsidR="008E7775">
        <w:instrText xml:space="preserve"> ADDIN EN.CITE.DATA </w:instrText>
      </w:r>
      <w:r w:rsidR="008E7775">
        <w:fldChar w:fldCharType="end"/>
      </w:r>
      <w:r w:rsidR="008957D8">
        <w:fldChar w:fldCharType="separate"/>
      </w:r>
      <w:r w:rsidR="008E7775">
        <w:rPr>
          <w:noProof/>
        </w:rPr>
        <w:t>[90]</w:t>
      </w:r>
      <w:r w:rsidR="008957D8">
        <w:fldChar w:fldCharType="end"/>
      </w:r>
      <w:r w:rsidR="00082DB7" w:rsidRPr="00665240">
        <w:rPr>
          <w:rStyle w:val="Textoennegrita"/>
          <w:rFonts w:eastAsiaTheme="minorEastAsia"/>
          <w:b w:val="0"/>
        </w:rPr>
        <w:t xml:space="preserve">. The </w:t>
      </w:r>
      <w:r w:rsidR="00082DB7" w:rsidRPr="00082DB7">
        <w:t xml:space="preserve">application of an external magnetic field induced nano-aAPC aggregation on naive cells, enhancing T cell proliferation </w:t>
      </w:r>
      <w:r w:rsidR="00082DB7" w:rsidRPr="00082DB7">
        <w:rPr>
          <w:i/>
          <w:iCs/>
        </w:rPr>
        <w:t>in vitro</w:t>
      </w:r>
      <w:r w:rsidR="00082DB7" w:rsidRPr="00082DB7">
        <w:t xml:space="preserve"> and </w:t>
      </w:r>
      <w:r w:rsidR="00082DB7" w:rsidRPr="00082DB7">
        <w:rPr>
          <w:i/>
          <w:iCs/>
        </w:rPr>
        <w:t>in vivo</w:t>
      </w:r>
      <w:r w:rsidR="001A1049">
        <w:rPr>
          <w:i/>
          <w:iCs/>
        </w:rPr>
        <w:t xml:space="preserve"> </w:t>
      </w:r>
      <w:r w:rsidR="008957D8" w:rsidRPr="00665240">
        <w:fldChar w:fldCharType="begin">
          <w:fldData xml:space="preserve">PEVuZE5vdGU+PENpdGU+PEF1dGhvcj5QZXJpY2E8L0F1dGhvcj48WWVhcj4yMDE0PC9ZZWFyPjxS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</w:fldData>
        </w:fldChar>
      </w:r>
      <w:r w:rsidR="008E7775">
        <w:instrText xml:space="preserve"> ADDIN EN.CITE </w:instrText>
      </w:r>
      <w:r w:rsidR="008E7775">
        <w:fldChar w:fldCharType="begin">
          <w:fldData xml:space="preserve">PEVuZE5vdGU+PENpdGU+PEF1dGhvcj5QZXJpY2E8L0F1dGhvcj48WWVhcj4yMDE0PC9ZZWFyPjxS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</w:fldData>
        </w:fldChar>
      </w:r>
      <w:r w:rsidR="008E7775">
        <w:instrText xml:space="preserve"> ADDIN EN.CITE.DATA </w:instrText>
      </w:r>
      <w:r w:rsidR="008E7775">
        <w:fldChar w:fldCharType="end"/>
      </w:r>
      <w:r w:rsidR="008957D8" w:rsidRPr="00665240">
        <w:fldChar w:fldCharType="separate"/>
      </w:r>
      <w:r w:rsidR="008E7775">
        <w:rPr>
          <w:noProof/>
        </w:rPr>
        <w:t>[91]</w:t>
      </w:r>
      <w:r w:rsidR="008957D8" w:rsidRPr="00665240">
        <w:fldChar w:fldCharType="end"/>
      </w:r>
      <w:r w:rsidR="00082DB7" w:rsidRPr="00665240">
        <w:rPr>
          <w:rStyle w:val="Textoennegrita"/>
          <w:rFonts w:eastAsiaTheme="minorEastAsia"/>
          <w:b w:val="0"/>
        </w:rPr>
        <w:t>.</w:t>
      </w:r>
    </w:p>
    <w:p w14:paraId="20B78F22" w14:textId="5FA20032" w:rsidR="00082DB7" w:rsidRPr="00665240" w:rsidRDefault="00082DB7" w:rsidP="004F53EF">
      <w:pPr>
        <w:spacing w:line="480" w:lineRule="auto"/>
        <w:jc w:val="both"/>
        <w:rPr>
          <w:rStyle w:val="Textoennegrita"/>
          <w:rFonts w:eastAsiaTheme="minorEastAsia"/>
          <w:b w:val="0"/>
        </w:rPr>
      </w:pPr>
      <w:r w:rsidRPr="00665240">
        <w:rPr>
          <w:rStyle w:val="Textoennegrita"/>
          <w:rFonts w:eastAsiaTheme="minorEastAsia"/>
          <w:b w:val="0"/>
        </w:rPr>
        <w:t xml:space="preserve">The </w:t>
      </w:r>
      <w:r w:rsidRPr="00082DB7">
        <w:rPr>
          <w:rStyle w:val="Textoennegrita"/>
          <w:rFonts w:eastAsiaTheme="minorEastAsia"/>
          <w:b w:val="0"/>
          <w:bCs w:val="0"/>
        </w:rPr>
        <w:t>versatility</w:t>
      </w:r>
      <w:r w:rsidRPr="00665240">
        <w:rPr>
          <w:rStyle w:val="Textoennegrita"/>
          <w:rFonts w:eastAsiaTheme="minorEastAsia"/>
          <w:b w:val="0"/>
        </w:rPr>
        <w:t xml:space="preserve"> of iron oxide particles for </w:t>
      </w:r>
      <w:r w:rsidRPr="00082DB7">
        <w:rPr>
          <w:rStyle w:val="Textoennegrita"/>
          <w:rFonts w:eastAsiaTheme="minorEastAsia"/>
          <w:b w:val="0"/>
          <w:bCs w:val="0"/>
        </w:rPr>
        <w:t>cargo delivery</w:t>
      </w:r>
      <w:r w:rsidRPr="00665240">
        <w:rPr>
          <w:rStyle w:val="Textoennegrita"/>
          <w:rFonts w:eastAsiaTheme="minorEastAsia"/>
          <w:b w:val="0"/>
        </w:rPr>
        <w:t xml:space="preserve"> </w:t>
      </w:r>
      <w:r w:rsidRPr="00082DB7">
        <w:rPr>
          <w:rStyle w:val="Textoennegrita"/>
          <w:rFonts w:eastAsiaTheme="minorEastAsia"/>
          <w:b w:val="0"/>
          <w:bCs w:val="0"/>
        </w:rPr>
        <w:t xml:space="preserve">and </w:t>
      </w:r>
      <w:r w:rsidRPr="00665240">
        <w:rPr>
          <w:rStyle w:val="Textoennegrita"/>
          <w:rFonts w:eastAsiaTheme="minorEastAsia"/>
          <w:b w:val="0"/>
        </w:rPr>
        <w:t>cell tracking</w:t>
      </w:r>
      <w:r w:rsidRPr="00082DB7">
        <w:rPr>
          <w:rStyle w:val="Textoennegrita"/>
          <w:rFonts w:eastAsiaTheme="minorEastAsia"/>
          <w:b w:val="0"/>
          <w:bCs w:val="0"/>
        </w:rPr>
        <w:t xml:space="preserve"> </w:t>
      </w:r>
      <w:r w:rsidRPr="00665240">
        <w:rPr>
          <w:rStyle w:val="Textoennegrita"/>
          <w:rFonts w:eastAsiaTheme="minorEastAsia"/>
          <w:b w:val="0"/>
        </w:rPr>
        <w:t>seems adapted to</w:t>
      </w:r>
      <w:r w:rsidRPr="00082DB7">
        <w:rPr>
          <w:rStyle w:val="Textoennegrita"/>
          <w:rFonts w:eastAsiaTheme="minorEastAsia"/>
          <w:b w:val="0"/>
          <w:bCs w:val="0"/>
        </w:rPr>
        <w:t xml:space="preserve"> the development of theranostic approaches. </w:t>
      </w:r>
      <w:r w:rsidRPr="00665240">
        <w:rPr>
          <w:rStyle w:val="Textoennegrita"/>
          <w:rFonts w:eastAsiaTheme="minorEastAsia"/>
          <w:b w:val="0"/>
        </w:rPr>
        <w:t xml:space="preserve"> </w:t>
      </w:r>
      <w:r w:rsidRPr="00082DB7">
        <w:t xml:space="preserve">Autologous dendritic cells have been labeled with a clinical superparamagnetic iron oxide formulation or </w:t>
      </w:r>
      <w:r w:rsidRPr="000A2AD5">
        <w:rPr>
          <w:vertAlign w:val="superscript"/>
        </w:rPr>
        <w:t>111</w:t>
      </w:r>
      <w:r w:rsidRPr="00082DB7">
        <w:t>In-oxine</w:t>
      </w:r>
      <w:r w:rsidR="003E5061">
        <w:t xml:space="preserve"> </w:t>
      </w:r>
      <w:r w:rsidR="008957D8">
        <w:fldChar w:fldCharType="begin">
          <w:fldData xml:space="preserve">PEVuZE5vdGU+PENpdGU+PEF1dGhvcj5kZSBWcmllczwvQXV0aG9yPjxZZWFyPjIwMDU8L1llYXI+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==
</w:fldData>
        </w:fldChar>
      </w:r>
      <w:r w:rsidR="008E7775">
        <w:instrText xml:space="preserve"> ADDIN EN.CITE </w:instrText>
      </w:r>
      <w:r w:rsidR="008E7775">
        <w:fldChar w:fldCharType="begin">
          <w:fldData xml:space="preserve">PEVuZE5vdGU+PENpdGU+PEF1dGhvcj5kZSBWcmllczwvQXV0aG9yPjxZZWFyPjIwMDU8L1llYXI+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==
</w:fldData>
        </w:fldChar>
      </w:r>
      <w:r w:rsidR="008E7775">
        <w:instrText xml:space="preserve"> ADDIN EN.CITE.DATA </w:instrText>
      </w:r>
      <w:r w:rsidR="008E7775">
        <w:fldChar w:fldCharType="end"/>
      </w:r>
      <w:r w:rsidR="008957D8">
        <w:fldChar w:fldCharType="separate"/>
      </w:r>
      <w:r w:rsidR="008E7775">
        <w:rPr>
          <w:noProof/>
        </w:rPr>
        <w:t>[92]</w:t>
      </w:r>
      <w:r w:rsidR="008957D8">
        <w:fldChar w:fldCharType="end"/>
      </w:r>
      <w:r w:rsidR="00CA2FC8">
        <w:t xml:space="preserve"> </w:t>
      </w:r>
      <w:r w:rsidR="008957D8">
        <w:fldChar w:fldCharType="begin">
          <w:fldData xml:space="preserve">PEVuZE5vdGU+PENpdGU+PEF1dGhvcj5EYWRmYXI8L0F1dGhvcj48WWVhcj4yMDE5PC9ZZWFyPjxS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</w:fldData>
        </w:fldChar>
      </w:r>
      <w:r w:rsidR="008E7775">
        <w:instrText xml:space="preserve"> ADDIN EN.CITE </w:instrText>
      </w:r>
      <w:r w:rsidR="008E7775">
        <w:fldChar w:fldCharType="begin">
          <w:fldData xml:space="preserve">PEVuZE5vdGU+PENpdGU+PEF1dGhvcj5EYWRmYXI8L0F1dGhvcj48WWVhcj4yMDE5PC9ZZWFyPjxS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</w:fldData>
        </w:fldChar>
      </w:r>
      <w:r w:rsidR="008E7775">
        <w:instrText xml:space="preserve"> ADDIN EN.CITE.DATA </w:instrText>
      </w:r>
      <w:r w:rsidR="008E7775">
        <w:fldChar w:fldCharType="end"/>
      </w:r>
      <w:r w:rsidR="008957D8">
        <w:fldChar w:fldCharType="separate"/>
      </w:r>
      <w:r w:rsidR="008E7775">
        <w:rPr>
          <w:noProof/>
        </w:rPr>
        <w:t>[93]</w:t>
      </w:r>
      <w:r w:rsidR="008957D8">
        <w:fldChar w:fldCharType="end"/>
      </w:r>
      <w:r w:rsidRPr="00082DB7">
        <w:t xml:space="preserve">. These </w:t>
      </w:r>
      <w:r w:rsidR="00CA2FC8">
        <w:t>approaches</w:t>
      </w:r>
      <w:r w:rsidRPr="00082DB7">
        <w:t xml:space="preserve"> allowed the measurement of dendritic cell delivery </w:t>
      </w:r>
      <w:r w:rsidRPr="00082DB7">
        <w:lastRenderedPageBreak/>
        <w:t>and the establishment of inter- and intra-nodal cell migration pat</w:t>
      </w:r>
      <w:r w:rsidR="00CA2FC8">
        <w:t>t</w:t>
      </w:r>
      <w:r w:rsidRPr="00082DB7">
        <w:t>erns</w:t>
      </w:r>
      <w:r w:rsidR="00CA2FC8">
        <w:t xml:space="preserve"> </w:t>
      </w:r>
      <w:r w:rsidRPr="00082DB7">
        <w:t>supporting the use of MRI for monitoring immunotherapies in humans</w:t>
      </w:r>
      <w:r w:rsidR="00CA2FC8">
        <w:t>.</w:t>
      </w:r>
      <w:r w:rsidRPr="000A2AD5">
        <w:t xml:space="preserve"> </w:t>
      </w:r>
      <w:r w:rsidRPr="00082DB7">
        <w:t>In a slightly different approach, iron oxide–zinc oxide core–shell nanoparticle can deliver carcinoembryonic antigen into dendritic cells while simultaneously acting as an imaging agent</w:t>
      </w:r>
      <w:r w:rsidR="003E5061">
        <w:t xml:space="preserve"> </w:t>
      </w:r>
      <w:r w:rsidR="008957D8">
        <w:fldChar w:fldCharType="begin"/>
      </w:r>
      <w:r w:rsidR="008E7775">
        <w:instrText xml:space="preserve"> ADDIN EN.CITE &lt;EndNote&gt;&lt;Cite&gt;&lt;Author&gt;Cho&lt;/Author&gt;&lt;Year&gt;2011&lt;/Year&gt;&lt;RecNum&gt;154&lt;/RecNum&gt;&lt;DisplayText&gt;[94]&lt;/DisplayText&gt;&lt;record&gt;&lt;rec-number&gt;154&lt;/rec-number&gt;&lt;foreign-keys&gt;&lt;key app="EN" db-id="wpweefx58v2a96esrtn5zewevvaevw02f959" timestamp="1619689230"&gt;154&lt;/key&gt;&lt;/foreign-keys&gt;&lt;ref-type name="Journal Article"&gt;17&lt;/ref-type&gt;&lt;contributors&gt;&lt;authors&gt;&lt;author&gt;Cho, N. H.&lt;/author&gt;&lt;author&gt;Cheong, T. C.&lt;/author&gt;&lt;author&gt;Min, J. H.&lt;/author&gt;&lt;author&gt;Wu, J. H.&lt;/author&gt;&lt;author&gt;Lee, S. J.&lt;/author&gt;&lt;author&gt;Kim, D.&lt;/author&gt;&lt;author&gt;Yang, J. S.&lt;/author&gt;&lt;author&gt;Kim, S.&lt;/author&gt;&lt;author&gt;Kim, Y. K.&lt;/author&gt;&lt;author&gt;Seong, S. Y.&lt;/author&gt;&lt;/authors&gt;&lt;/contributors&gt;&lt;auth-address&gt;Department of Microbiology and Immunology, Seoul National University College of Medicine and Institute of Endemic Diseases, Seoul National University Medical Research Center, Seoul, Republic of Korea.&lt;/auth-address&gt;&lt;titles&gt;&lt;title&gt;A multifunctional core-shell nanoparticle for dendritic cell-based cancer immunotherapy&lt;/title&gt;&lt;secondary-title&gt;Nat Nanotechnol&lt;/secondary-title&gt;&lt;/titles&gt;&lt;pages&gt;675-82&lt;/pages&gt;&lt;volume&gt;6&lt;/volume&gt;&lt;number&gt;10&lt;/number&gt;&lt;edition&gt;2011/09/13&lt;/edition&gt;&lt;keywords&gt;&lt;keyword&gt;Animals&lt;/keyword&gt;&lt;keyword&gt;Carcinoembryonic Antigen/immunology/*pharmacology&lt;/keyword&gt;&lt;keyword&gt;Dendritic Cells/*immunology/transplantation&lt;/keyword&gt;&lt;keyword&gt;Drug Carriers/*pharmacology&lt;/keyword&gt;&lt;keyword&gt;Humans&lt;/keyword&gt;&lt;keyword&gt;Immunity, Cellular/*drug effects/immunology&lt;/keyword&gt;&lt;keyword&gt;Immunotherapy, Adoptive/*methods&lt;/keyword&gt;&lt;keyword&gt;Mice&lt;/keyword&gt;&lt;keyword&gt;*Nanoparticles&lt;/keyword&gt;&lt;keyword&gt;Neoplasms/immunology/*therapy&lt;/keyword&gt;&lt;keyword&gt;T-Lymphocytes/*immunology&lt;/keyword&gt;&lt;/keywords&gt;&lt;dates&gt;&lt;year&gt;2011&lt;/year&gt;&lt;pub-dates&gt;&lt;date&gt;Sep 11&lt;/date&gt;&lt;/pub-dates&gt;&lt;/dates&gt;&lt;isbn&gt;1748-3387&lt;/isbn&gt;&lt;accession-num&gt;21909083&lt;/accession-num&gt;&lt;urls&gt;&lt;/urls&gt;&lt;electronic-resource-num&gt;10.1038/nnano.2011.149&lt;/electronic-resource-num&gt;&lt;remote-database-provider&gt;NLM&lt;/remote-database-provider&gt;&lt;language&gt;eng&lt;/language&gt;&lt;/record&gt;&lt;/Cite&gt;&lt;/EndNote&gt;</w:instrText>
      </w:r>
      <w:r w:rsidR="008957D8">
        <w:fldChar w:fldCharType="separate"/>
      </w:r>
      <w:r w:rsidR="008E7775">
        <w:rPr>
          <w:noProof/>
        </w:rPr>
        <w:t>[94]</w:t>
      </w:r>
      <w:r w:rsidR="008957D8">
        <w:fldChar w:fldCharType="end"/>
      </w:r>
      <w:r w:rsidRPr="00082DB7">
        <w:t xml:space="preserve">. </w:t>
      </w:r>
    </w:p>
    <w:p w14:paraId="3CFAD23C" w14:textId="64EE5DFF" w:rsidR="00082DB7" w:rsidRPr="00082DB7" w:rsidRDefault="00082DB7" w:rsidP="004F53EF">
      <w:pPr>
        <w:spacing w:line="480" w:lineRule="auto"/>
        <w:jc w:val="both"/>
      </w:pPr>
      <w:r w:rsidRPr="00082DB7">
        <w:rPr>
          <w:rStyle w:val="Textoennegrita"/>
          <w:rFonts w:eastAsiaTheme="minorEastAsia"/>
          <w:b w:val="0"/>
        </w:rPr>
        <w:t xml:space="preserve">The growing </w:t>
      </w:r>
      <w:r w:rsidR="008964DF">
        <w:rPr>
          <w:rStyle w:val="Textoennegrita"/>
          <w:rFonts w:eastAsiaTheme="minorEastAsia"/>
          <w:b w:val="0"/>
        </w:rPr>
        <w:t>spectrum</w:t>
      </w:r>
      <w:r w:rsidR="008964DF" w:rsidRPr="00082DB7">
        <w:rPr>
          <w:rStyle w:val="Textoennegrita"/>
          <w:rFonts w:eastAsiaTheme="minorEastAsia"/>
          <w:b w:val="0"/>
        </w:rPr>
        <w:t xml:space="preserve"> </w:t>
      </w:r>
      <w:r w:rsidRPr="00082DB7">
        <w:rPr>
          <w:rStyle w:val="Textoennegrita"/>
          <w:rFonts w:eastAsiaTheme="minorEastAsia"/>
          <w:b w:val="0"/>
        </w:rPr>
        <w:t>of nanomedicine-based strategies directed to</w:t>
      </w:r>
      <w:r w:rsidRPr="00665240">
        <w:rPr>
          <w:rStyle w:val="Textoennegrita"/>
          <w:rFonts w:eastAsiaTheme="minorEastAsia"/>
          <w:b w:val="0"/>
        </w:rPr>
        <w:t xml:space="preserve"> lymph nodes </w:t>
      </w:r>
      <w:r w:rsidRPr="00082DB7">
        <w:rPr>
          <w:rStyle w:val="Textoennegrita"/>
          <w:rFonts w:eastAsiaTheme="minorEastAsia"/>
          <w:b w:val="0"/>
        </w:rPr>
        <w:t xml:space="preserve">highlights the </w:t>
      </w:r>
      <w:r w:rsidRPr="00665240">
        <w:rPr>
          <w:rStyle w:val="Textoennegrita"/>
          <w:rFonts w:eastAsiaTheme="minorEastAsia"/>
          <w:b w:val="0"/>
        </w:rPr>
        <w:t>relevance</w:t>
      </w:r>
      <w:r w:rsidRPr="00082DB7">
        <w:rPr>
          <w:rStyle w:val="Textoennegrita"/>
          <w:rFonts w:eastAsiaTheme="minorEastAsia"/>
          <w:b w:val="0"/>
        </w:rPr>
        <w:t xml:space="preserve"> of </w:t>
      </w:r>
      <w:r w:rsidR="00D57F47">
        <w:rPr>
          <w:rStyle w:val="Textoennegrita"/>
          <w:rFonts w:eastAsiaTheme="minorEastAsia"/>
          <w:b w:val="0"/>
        </w:rPr>
        <w:t xml:space="preserve">these anatomical structures together with </w:t>
      </w:r>
      <w:r w:rsidRPr="00082DB7">
        <w:rPr>
          <w:rStyle w:val="Textoennegrita"/>
          <w:rFonts w:eastAsiaTheme="minorEastAsia"/>
          <w:b w:val="0"/>
        </w:rPr>
        <w:t>the lymphatic system in mediating efficient</w:t>
      </w:r>
      <w:r w:rsidRPr="00665240">
        <w:rPr>
          <w:rStyle w:val="Textoennegrita"/>
          <w:rFonts w:eastAsiaTheme="minorEastAsia"/>
          <w:b w:val="0"/>
        </w:rPr>
        <w:t xml:space="preserve"> anti-tumor responses</w:t>
      </w:r>
      <w:r w:rsidRPr="00082DB7">
        <w:rPr>
          <w:rStyle w:val="Textoennegrita"/>
          <w:rFonts w:eastAsiaTheme="minorEastAsia"/>
          <w:b w:val="0"/>
        </w:rPr>
        <w:t>.</w:t>
      </w:r>
      <w:r w:rsidRPr="00082DB7">
        <w:t xml:space="preserve"> </w:t>
      </w:r>
    </w:p>
    <w:p w14:paraId="5C8008D3" w14:textId="77777777" w:rsidR="00082DB7" w:rsidRDefault="00082DB7" w:rsidP="00A45A42">
      <w:pPr>
        <w:widowControl w:val="0"/>
        <w:autoSpaceDE w:val="0"/>
        <w:autoSpaceDN w:val="0"/>
        <w:adjustRightInd w:val="0"/>
        <w:spacing w:line="480" w:lineRule="auto"/>
        <w:jc w:val="both"/>
        <w:rPr>
          <w:color w:val="000000" w:themeColor="text1"/>
          <w:lang w:eastAsia="es-ES_tradnl"/>
        </w:rPr>
      </w:pPr>
    </w:p>
    <w:p w14:paraId="07A0B835" w14:textId="2798E5B1" w:rsidR="00027C6A" w:rsidRPr="007672D3" w:rsidRDefault="00082DB7" w:rsidP="007672D3">
      <w:pPr>
        <w:widowControl w:val="0"/>
        <w:autoSpaceDE w:val="0"/>
        <w:autoSpaceDN w:val="0"/>
        <w:adjustRightInd w:val="0"/>
        <w:spacing w:line="480" w:lineRule="auto"/>
        <w:jc w:val="both"/>
        <w:rPr>
          <w:b/>
          <w:bCs/>
          <w:color w:val="000000" w:themeColor="text1"/>
        </w:rPr>
      </w:pPr>
      <w:r>
        <w:rPr>
          <w:b/>
          <w:bCs/>
          <w:color w:val="000000" w:themeColor="text1"/>
        </w:rPr>
        <w:t>5</w:t>
      </w:r>
      <w:r w:rsidR="00A95B77">
        <w:rPr>
          <w:b/>
          <w:bCs/>
          <w:color w:val="000000" w:themeColor="text1"/>
        </w:rPr>
        <w:t xml:space="preserve">. </w:t>
      </w:r>
      <w:r w:rsidR="004B186B" w:rsidRPr="007672D3">
        <w:rPr>
          <w:b/>
          <w:bCs/>
          <w:color w:val="000000" w:themeColor="text1"/>
        </w:rPr>
        <w:t>New small kids on the block</w:t>
      </w:r>
      <w:r w:rsidR="00287A99">
        <w:rPr>
          <w:b/>
          <w:bCs/>
          <w:color w:val="000000" w:themeColor="text1"/>
        </w:rPr>
        <w:t>:</w:t>
      </w:r>
      <w:r w:rsidR="00287A99" w:rsidRPr="007672D3">
        <w:rPr>
          <w:b/>
          <w:bCs/>
          <w:color w:val="000000" w:themeColor="text1"/>
        </w:rPr>
        <w:t xml:space="preserve"> </w:t>
      </w:r>
      <w:r w:rsidR="004B186B" w:rsidRPr="007672D3">
        <w:rPr>
          <w:b/>
          <w:bCs/>
          <w:color w:val="000000" w:themeColor="text1"/>
        </w:rPr>
        <w:t>the potential u</w:t>
      </w:r>
      <w:r w:rsidR="00027C6A" w:rsidRPr="007672D3">
        <w:rPr>
          <w:b/>
          <w:bCs/>
          <w:color w:val="000000" w:themeColor="text1"/>
        </w:rPr>
        <w:t xml:space="preserve">se of extracellular vesicles to track sentinel lymph nodes. </w:t>
      </w:r>
    </w:p>
    <w:p w14:paraId="36CF5B65" w14:textId="41269EDE" w:rsidR="00B65A88" w:rsidRPr="00A45A42" w:rsidRDefault="002B0290" w:rsidP="00A45A42">
      <w:pPr>
        <w:widowControl w:val="0"/>
        <w:autoSpaceDE w:val="0"/>
        <w:autoSpaceDN w:val="0"/>
        <w:adjustRightInd w:val="0"/>
        <w:spacing w:line="480" w:lineRule="auto"/>
        <w:jc w:val="both"/>
        <w:rPr>
          <w:color w:val="000000" w:themeColor="text1"/>
          <w:lang w:eastAsia="es-ES_tradnl"/>
        </w:rPr>
      </w:pPr>
      <w:r>
        <w:rPr>
          <w:color w:val="000000" w:themeColor="text1"/>
          <w:lang w:eastAsia="es-ES_tradnl"/>
        </w:rPr>
        <w:t>E</w:t>
      </w:r>
      <w:r w:rsidR="00B65A88" w:rsidRPr="00A45A42">
        <w:rPr>
          <w:color w:val="000000" w:themeColor="text1"/>
          <w:lang w:eastAsia="es-ES_tradnl"/>
        </w:rPr>
        <w:t>xtracellular vesicles (EVs)</w:t>
      </w:r>
      <w:r>
        <w:rPr>
          <w:color w:val="000000" w:themeColor="text1"/>
          <w:lang w:eastAsia="es-ES_tradnl"/>
        </w:rPr>
        <w:t xml:space="preserve"> are emerging as powerful delivery and imaging tools, as well as diagnostic biomarkers and therapeutic targets in cancer</w:t>
      </w:r>
      <w:r w:rsidR="00705CA0">
        <w:rPr>
          <w:color w:val="000000" w:themeColor="text1"/>
          <w:lang w:eastAsia="es-ES_tradnl"/>
        </w:rPr>
        <w:t xml:space="preserve"> </w:t>
      </w:r>
      <w:r>
        <w:rPr>
          <w:color w:val="000000" w:themeColor="text1"/>
          <w:lang w:eastAsia="es-ES_tradnl"/>
        </w:rPr>
        <w:fldChar w:fldCharType="begin">
          <w:fldData xml:space="preserve">PEVuZE5vdGU+PENpdGU+PEF1dGhvcj5NYXRoaWV1PC9BdXRob3I+PFllYXI+MjAxOTwvWWVhcj48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NYXRoaWV1PC9BdXRob3I+PFllYXI+MjAxOTwvWWVhcj48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Pr>
          <w:color w:val="000000" w:themeColor="text1"/>
          <w:lang w:eastAsia="es-ES_tradnl"/>
        </w:rPr>
      </w:r>
      <w:r>
        <w:rPr>
          <w:color w:val="000000" w:themeColor="text1"/>
          <w:lang w:eastAsia="es-ES_tradnl"/>
        </w:rPr>
        <w:fldChar w:fldCharType="separate"/>
      </w:r>
      <w:r w:rsidR="008E7775">
        <w:rPr>
          <w:noProof/>
          <w:color w:val="000000" w:themeColor="text1"/>
          <w:lang w:eastAsia="es-ES_tradnl"/>
        </w:rPr>
        <w:t>[95, 96]</w:t>
      </w:r>
      <w:r>
        <w:rPr>
          <w:color w:val="000000" w:themeColor="text1"/>
          <w:lang w:eastAsia="es-ES_tradnl"/>
        </w:rPr>
        <w:fldChar w:fldCharType="end"/>
      </w:r>
      <w:r>
        <w:rPr>
          <w:color w:val="000000" w:themeColor="text1"/>
          <w:lang w:eastAsia="es-ES_tradnl"/>
        </w:rPr>
        <w:t>. EVs are</w:t>
      </w:r>
      <w:r w:rsidR="00B65A88" w:rsidRPr="00A45A42">
        <w:rPr>
          <w:color w:val="000000" w:themeColor="text1"/>
          <w:lang w:eastAsia="es-ES_tradnl"/>
        </w:rPr>
        <w:t xml:space="preserve"> small lipid membrane-based particles secreted by </w:t>
      </w:r>
      <w:r w:rsidR="00C65D48">
        <w:rPr>
          <w:color w:val="000000" w:themeColor="text1"/>
          <w:lang w:eastAsia="es-ES_tradnl"/>
        </w:rPr>
        <w:t>multiple cell types</w:t>
      </w:r>
      <w:r w:rsidR="000C4D09">
        <w:rPr>
          <w:color w:val="000000" w:themeColor="text1"/>
          <w:lang w:eastAsia="es-ES_tradnl"/>
        </w:rPr>
        <w:t xml:space="preserve"> </w:t>
      </w:r>
      <w:r w:rsidR="000C4D09">
        <w:rPr>
          <w:color w:val="000000" w:themeColor="text1"/>
          <w:lang w:eastAsia="es-ES_tradnl"/>
        </w:rPr>
        <w:fldChar w:fldCharType="begin"/>
      </w:r>
      <w:r w:rsidR="008E7775">
        <w:rPr>
          <w:color w:val="000000" w:themeColor="text1"/>
          <w:lang w:eastAsia="es-ES_tradnl"/>
        </w:rPr>
        <w:instrText xml:space="preserve"> ADDIN EN.CITE &lt;EndNote&gt;&lt;Cite&gt;&lt;Author&gt;Mathieu&lt;/Author&gt;&lt;Year&gt;2019&lt;/Year&gt;&lt;RecNum&gt;164&lt;/RecNum&gt;&lt;DisplayText&gt;[95]&lt;/DisplayText&gt;&lt;record&gt;&lt;rec-number&gt;164&lt;/rec-number&gt;&lt;foreign-keys&gt;&lt;key app="EN" db-id="a0r2rptws9e207exv5ovwvrit9zrezdxdez2" timestamp="1605699031"&gt;164&lt;/key&gt;&lt;/foreign-keys&gt;&lt;ref-type name="Journal Article"&gt;17&lt;/ref-type&gt;&lt;contributors&gt;&lt;authors&gt;&lt;author&gt;Mathieu, M.&lt;/author&gt;&lt;author&gt;Martin-Jaular, L.&lt;/author&gt;&lt;author&gt;Lavieu, G.&lt;/author&gt;&lt;author&gt;Thery, C.&lt;/author&gt;&lt;/authors&gt;&lt;/contributors&gt;&lt;auth-address&gt;Institut Curie, PSL Research University, INSERM U932, Paris, France.&amp;#xD;Universite Paris Descartes, Paris, France.&amp;#xD;Institut Curie, PSL Research University, INSERM U932, Paris, France. clotilde.thery@curie.fr.&lt;/auth-address&gt;&lt;titles&gt;&lt;title&gt;Specificities of secretion and uptake of exosomes and other extracellular vesicles for cell-to-cell communication&lt;/title&gt;&lt;secondary-title&gt;Nat Cell Biol&lt;/secondary-title&gt;&lt;/titles&gt;&lt;periodical&gt;&lt;full-title&gt;Nat Cell Biol&lt;/full-title&gt;&lt;/periodical&gt;&lt;pages&gt;9-17&lt;/pages&gt;&lt;volume&gt;21&lt;/volume&gt;&lt;number&gt;1&lt;/number&gt;&lt;edition&gt;2019/01/04&lt;/edition&gt;&lt;keywords&gt;&lt;keyword&gt;Actin Cytoskeleton/metabolism&lt;/keyword&gt;&lt;keyword&gt;Biological Transport&lt;/keyword&gt;&lt;keyword&gt;Cell Communication&lt;/keyword&gt;&lt;keyword&gt;Cell Membrane/metabolism&lt;/keyword&gt;&lt;keyword&gt;Exosomes/*metabolism&lt;/keyword&gt;&lt;keyword&gt;Extracellular Vesicles/*metabolism&lt;/keyword&gt;&lt;keyword&gt;Humans&lt;/keyword&gt;&lt;keyword&gt;Models, Biological&lt;/keyword&gt;&lt;/keywords&gt;&lt;dates&gt;&lt;year&gt;2019&lt;/year&gt;&lt;pub-dates&gt;&lt;date&gt;Jan&lt;/date&gt;&lt;/pub-dates&gt;&lt;/dates&gt;&lt;isbn&gt;1476-4679 (Electronic)&amp;#xD;1465-7392 (Linking)&lt;/isbn&gt;&lt;accession-num&gt;30602770&lt;/accession-num&gt;&lt;urls&gt;&lt;related-urls&gt;&lt;url&gt;https://www.ncbi.nlm.nih.gov/pubmed/30602770&lt;/url&gt;&lt;/related-urls&gt;&lt;/urls&gt;&lt;electronic-resource-num&gt;10.1038/s41556-018-0250-9&lt;/electronic-resource-num&gt;&lt;/record&gt;&lt;/Cite&gt;&lt;/EndNote&gt;</w:instrText>
      </w:r>
      <w:r w:rsidR="000C4D09">
        <w:rPr>
          <w:color w:val="000000" w:themeColor="text1"/>
          <w:lang w:eastAsia="es-ES_tradnl"/>
        </w:rPr>
        <w:fldChar w:fldCharType="separate"/>
      </w:r>
      <w:r w:rsidR="008E7775">
        <w:rPr>
          <w:noProof/>
          <w:color w:val="000000" w:themeColor="text1"/>
          <w:lang w:eastAsia="es-ES_tradnl"/>
        </w:rPr>
        <w:t>[95]</w:t>
      </w:r>
      <w:r w:rsidR="000C4D09">
        <w:rPr>
          <w:color w:val="000000" w:themeColor="text1"/>
          <w:lang w:eastAsia="es-ES_tradnl"/>
        </w:rPr>
        <w:fldChar w:fldCharType="end"/>
      </w:r>
      <w:r w:rsidR="00B65A88" w:rsidRPr="00A45A42">
        <w:rPr>
          <w:color w:val="000000" w:themeColor="text1"/>
          <w:lang w:eastAsia="es-ES_tradnl"/>
        </w:rPr>
        <w:t xml:space="preserve">. </w:t>
      </w:r>
      <w:r>
        <w:rPr>
          <w:color w:val="000000" w:themeColor="text1"/>
          <w:lang w:val="en-GB" w:eastAsia="es-ES_tradnl"/>
        </w:rPr>
        <w:t>Depending on the size, they have been termed as</w:t>
      </w:r>
      <w:r w:rsidR="00F2286F" w:rsidRPr="00F2286F">
        <w:rPr>
          <w:color w:val="000000" w:themeColor="text1"/>
          <w:lang w:val="en-GB" w:eastAsia="es-ES_tradnl"/>
        </w:rPr>
        <w:t xml:space="preserve"> large EVs (lEVs) </w:t>
      </w:r>
      <w:r w:rsidR="008964DF">
        <w:rPr>
          <w:color w:val="000000" w:themeColor="text1"/>
          <w:lang w:val="en-GB" w:eastAsia="es-ES_tradnl"/>
        </w:rPr>
        <w:t>or</w:t>
      </w:r>
      <w:r w:rsidR="008964DF" w:rsidRPr="00F2286F">
        <w:rPr>
          <w:color w:val="000000" w:themeColor="text1"/>
          <w:lang w:val="en-GB" w:eastAsia="es-ES_tradnl"/>
        </w:rPr>
        <w:t xml:space="preserve"> </w:t>
      </w:r>
      <w:r w:rsidR="00F2286F" w:rsidRPr="00F2286F">
        <w:rPr>
          <w:color w:val="000000" w:themeColor="text1"/>
          <w:lang w:val="en-GB" w:eastAsia="es-ES_tradnl"/>
        </w:rPr>
        <w:t>small EVs (sEVs)</w:t>
      </w:r>
      <w:r>
        <w:rPr>
          <w:color w:val="000000" w:themeColor="text1"/>
          <w:lang w:val="en-GB" w:eastAsia="es-ES_tradnl"/>
        </w:rPr>
        <w:t xml:space="preserve">  </w:t>
      </w:r>
      <w:r w:rsidR="00F2286F" w:rsidRPr="00F2286F">
        <w:rPr>
          <w:color w:val="000000" w:themeColor="text1"/>
          <w:lang w:val="en-GB" w:eastAsia="es-ES_tradnl"/>
        </w:rPr>
        <w:fldChar w:fldCharType="begin"/>
      </w:r>
      <w:r w:rsidR="008E7775">
        <w:rPr>
          <w:color w:val="000000" w:themeColor="text1"/>
          <w:lang w:val="en-GB" w:eastAsia="es-ES_tradnl"/>
        </w:rPr>
        <w:instrText xml:space="preserve"> ADDIN EN.CITE &lt;EndNote&gt;&lt;Cite&gt;&lt;Author&gt;Witwer&lt;/Author&gt;&lt;Year&gt;2019&lt;/Year&gt;&lt;RecNum&gt;165&lt;/RecNum&gt;&lt;DisplayText&gt;[97]&lt;/DisplayText&gt;&lt;record&gt;&lt;rec-number&gt;165&lt;/rec-number&gt;&lt;foreign-keys&gt;&lt;key app="EN" db-id="a0r2rptws9e207exv5ovwvrit9zrezdxdez2" timestamp="1605699031"&gt;165&lt;/key&gt;&lt;/foreign-keys&gt;&lt;ref-type name="Journal Article"&gt;17&lt;/ref-type&gt;&lt;contributors&gt;&lt;authors&gt;&lt;author&gt;Witwer, K. W.&lt;/author&gt;&lt;author&gt;Théry, C.&lt;/author&gt;&lt;/authors&gt;&lt;/contributors&gt;&lt;auth-address&gt;Departments of Molecular and Comparative Pathobiology and Neurology, Johns Hopkins University School of Medicine, Baltimore, MD, USA.&amp;#xD;Institut Curie, INSERM U932, PSL Research University, Paris, France.&lt;/auth-address&gt;&lt;titles&gt;&lt;title&gt;Extracellular vesicles or exosomes? On primacy, precision, and popularity influencing a choice of nomenclature&lt;/title&gt;&lt;secondary-title&gt;J Extracell Vesicles&lt;/secondary-title&gt;&lt;alt-title&gt;Journal of extracellular vesicles&lt;/alt-title&gt;&lt;/titles&gt;&lt;pages&gt;1648167&lt;/pages&gt;&lt;volume&gt;8&lt;/volume&gt;&lt;number&gt;1&lt;/number&gt;&lt;edition&gt;2019/09/07&lt;/edition&gt;&lt;keywords&gt;&lt;keyword&gt;Misev&lt;/keyword&gt;&lt;keyword&gt;Misev2018&lt;/keyword&gt;&lt;keyword&gt;Nomenclature&lt;/keyword&gt;&lt;keyword&gt;ectosome&lt;/keyword&gt;&lt;keyword&gt;exosome&lt;/keyword&gt;&lt;keyword&gt;extracellular vesicle&lt;/keyword&gt;&lt;keyword&gt;microparticle&lt;/keyword&gt;&lt;keyword&gt;microvesicle&lt;/keyword&gt;&lt;keyword&gt;outer membrane vesicle&lt;/keyword&gt;&lt;keyword&gt;terminology&lt;/keyword&gt;&lt;/keywords&gt;&lt;dates&gt;&lt;year&gt;2019&lt;/year&gt;&lt;/dates&gt;&lt;isbn&gt;2001-3078 (Print)&amp;#xD;2001-3078&lt;/isbn&gt;&lt;accession-num&gt;31489144&lt;/accession-num&gt;&lt;urls&gt;&lt;/urls&gt;&lt;custom2&gt;PMC6711079&lt;/custom2&gt;&lt;electronic-resource-num&gt;10.1080/20013078.2019.1648167&lt;/electronic-resource-num&gt;&lt;remote-database-provider&gt;NLM&lt;/remote-database-provider&gt;&lt;language&gt;eng&lt;/language&gt;&lt;/record&gt;&lt;/Cite&gt;&lt;/EndNote&gt;</w:instrText>
      </w:r>
      <w:r w:rsidR="00F2286F" w:rsidRPr="00F2286F">
        <w:rPr>
          <w:color w:val="000000" w:themeColor="text1"/>
          <w:lang w:val="en-GB" w:eastAsia="es-ES_tradnl"/>
        </w:rPr>
        <w:fldChar w:fldCharType="separate"/>
      </w:r>
      <w:r w:rsidR="008E7775">
        <w:rPr>
          <w:noProof/>
          <w:color w:val="000000" w:themeColor="text1"/>
          <w:lang w:val="en-GB" w:eastAsia="es-ES_tradnl"/>
        </w:rPr>
        <w:t>[97]</w:t>
      </w:r>
      <w:r w:rsidR="00F2286F" w:rsidRPr="00F2286F">
        <w:rPr>
          <w:color w:val="000000" w:themeColor="text1"/>
          <w:lang w:eastAsia="es-ES_tradnl"/>
        </w:rPr>
        <w:fldChar w:fldCharType="end"/>
      </w:r>
      <w:r w:rsidR="00F2286F" w:rsidRPr="00F2286F">
        <w:rPr>
          <w:color w:val="000000" w:themeColor="text1"/>
          <w:lang w:val="en-GB" w:eastAsia="es-ES_tradnl"/>
        </w:rPr>
        <w:t xml:space="preserve">. </w:t>
      </w:r>
      <w:r w:rsidR="002A77EB">
        <w:rPr>
          <w:color w:val="000000" w:themeColor="text1"/>
          <w:lang w:val="en-GB" w:eastAsia="es-ES_tradnl"/>
        </w:rPr>
        <w:t xml:space="preserve">Large </w:t>
      </w:r>
      <w:r w:rsidR="00E13DA6" w:rsidRPr="00F2286F">
        <w:rPr>
          <w:color w:val="000000" w:themeColor="text1"/>
          <w:lang w:val="en-GB" w:eastAsia="es-ES_tradnl"/>
        </w:rPr>
        <w:t>EVs</w:t>
      </w:r>
      <w:r w:rsidR="00E13DA6" w:rsidRPr="007672D3">
        <w:rPr>
          <w:color w:val="000000" w:themeColor="text1"/>
          <w:lang w:val="en-GB" w:eastAsia="es-ES_tradnl"/>
        </w:rPr>
        <w:t xml:space="preserve"> </w:t>
      </w:r>
      <w:r w:rsidRPr="007672D3">
        <w:rPr>
          <w:color w:val="000000" w:themeColor="text1"/>
          <w:lang w:val="en-GB" w:eastAsia="es-ES_tradnl"/>
        </w:rPr>
        <w:t xml:space="preserve">include microvesicles </w:t>
      </w:r>
      <w:r w:rsidR="00F2286F" w:rsidRPr="007672D3">
        <w:rPr>
          <w:color w:val="000000" w:themeColor="text1"/>
          <w:lang w:val="en-GB" w:eastAsia="es-ES_tradnl"/>
        </w:rPr>
        <w:t>(200 nm - 1µm), apoptotic bodies (1-5 µm) and oncosomes (1-10 µm)</w:t>
      </w:r>
      <w:r w:rsidR="00654C1C">
        <w:rPr>
          <w:color w:val="000000" w:themeColor="text1"/>
          <w:lang w:val="en-GB" w:eastAsia="es-ES_tradnl"/>
        </w:rPr>
        <w:t>. In contrast</w:t>
      </w:r>
      <w:r w:rsidR="007672D3" w:rsidRPr="007672D3">
        <w:rPr>
          <w:color w:val="000000" w:themeColor="text1"/>
          <w:lang w:val="en-GB" w:eastAsia="es-ES_tradnl"/>
        </w:rPr>
        <w:t xml:space="preserve"> sEVs include </w:t>
      </w:r>
      <w:r w:rsidR="007672D3" w:rsidRPr="007672D3">
        <w:rPr>
          <w:color w:val="000000" w:themeColor="text1"/>
          <w:lang w:eastAsia="es-ES_tradnl"/>
        </w:rPr>
        <w:t>exosomes</w:t>
      </w:r>
      <w:r w:rsidR="00654C1C">
        <w:rPr>
          <w:color w:val="000000" w:themeColor="text1"/>
          <w:lang w:eastAsia="es-ES_tradnl"/>
        </w:rPr>
        <w:t>,</w:t>
      </w:r>
      <w:r w:rsidR="007672D3" w:rsidRPr="007672D3">
        <w:rPr>
          <w:color w:val="000000" w:themeColor="text1"/>
          <w:lang w:eastAsia="es-ES_tradnl"/>
        </w:rPr>
        <w:t xml:space="preserve"> a population of vesicles ranging between 50 to 150</w:t>
      </w:r>
      <w:r w:rsidR="00654C1C">
        <w:rPr>
          <w:color w:val="000000" w:themeColor="text1"/>
          <w:lang w:eastAsia="es-ES_tradnl"/>
        </w:rPr>
        <w:t xml:space="preserve"> </w:t>
      </w:r>
      <w:r w:rsidR="007672D3" w:rsidRPr="007672D3">
        <w:rPr>
          <w:color w:val="000000" w:themeColor="text1"/>
          <w:lang w:eastAsia="es-ES_tradnl"/>
        </w:rPr>
        <w:t>nm</w:t>
      </w:r>
      <w:r w:rsidR="007672D3" w:rsidRPr="007672D3">
        <w:rPr>
          <w:color w:val="000000" w:themeColor="text1"/>
          <w:lang w:val="en-GB" w:eastAsia="es-ES_tradnl"/>
        </w:rPr>
        <w:t xml:space="preserve"> </w:t>
      </w:r>
      <w:r w:rsidR="007672D3" w:rsidRPr="007672D3">
        <w:rPr>
          <w:color w:val="000000" w:themeColor="text1"/>
          <w:lang w:eastAsia="es-ES_tradnl"/>
        </w:rPr>
        <w:fldChar w:fldCharType="begin">
          <w:fldData xml:space="preserve">PEVuZE5vdGU+PENpdGU+PEF1dGhvcj5Db2xvbWJvPC9BdXRob3I+PFllYXI+MjAxNDwvWWVhcj48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Db2xvbWJvPC9BdXRob3I+PFllYXI+MjAxNDwvWWVhcj48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7672D3" w:rsidRPr="007672D3">
        <w:rPr>
          <w:color w:val="000000" w:themeColor="text1"/>
          <w:lang w:eastAsia="es-ES_tradnl"/>
        </w:rPr>
      </w:r>
      <w:r w:rsidR="007672D3" w:rsidRPr="007672D3">
        <w:rPr>
          <w:color w:val="000000" w:themeColor="text1"/>
          <w:lang w:eastAsia="es-ES_tradnl"/>
        </w:rPr>
        <w:fldChar w:fldCharType="separate"/>
      </w:r>
      <w:r w:rsidR="008E7775">
        <w:rPr>
          <w:noProof/>
          <w:color w:val="000000" w:themeColor="text1"/>
          <w:lang w:eastAsia="es-ES_tradnl"/>
        </w:rPr>
        <w:t>[97, 98]</w:t>
      </w:r>
      <w:r w:rsidR="007672D3" w:rsidRPr="007672D3">
        <w:rPr>
          <w:color w:val="000000" w:themeColor="text1"/>
          <w:lang w:eastAsia="es-ES_tradnl"/>
        </w:rPr>
        <w:fldChar w:fldCharType="end"/>
      </w:r>
      <w:r w:rsidR="00654C1C">
        <w:rPr>
          <w:color w:val="000000" w:themeColor="text1"/>
          <w:lang w:eastAsia="es-ES_tradnl"/>
        </w:rPr>
        <w:t>,</w:t>
      </w:r>
      <w:r w:rsidR="007672D3" w:rsidRPr="007672D3">
        <w:rPr>
          <w:color w:val="000000" w:themeColor="text1"/>
          <w:lang w:eastAsia="es-ES_tradnl"/>
        </w:rPr>
        <w:t xml:space="preserve"> and exomeres</w:t>
      </w:r>
      <w:r w:rsidR="00654C1C">
        <w:rPr>
          <w:color w:val="000000" w:themeColor="text1"/>
          <w:lang w:eastAsia="es-ES_tradnl"/>
        </w:rPr>
        <w:t>,</w:t>
      </w:r>
      <w:r w:rsidR="007672D3">
        <w:rPr>
          <w:color w:val="000000" w:themeColor="text1"/>
          <w:lang w:eastAsia="es-ES_tradnl"/>
        </w:rPr>
        <w:t xml:space="preserve"> </w:t>
      </w:r>
      <w:r w:rsidR="00654C1C">
        <w:rPr>
          <w:color w:val="000000" w:themeColor="text1"/>
          <w:lang w:eastAsia="es-ES_tradnl"/>
        </w:rPr>
        <w:t xml:space="preserve">smaller </w:t>
      </w:r>
      <w:r w:rsidR="007672D3">
        <w:rPr>
          <w:color w:val="000000" w:themeColor="text1"/>
          <w:lang w:eastAsia="es-ES_tradnl"/>
        </w:rPr>
        <w:t xml:space="preserve">vesicles </w:t>
      </w:r>
      <w:r w:rsidR="00654C1C">
        <w:rPr>
          <w:color w:val="000000" w:themeColor="text1"/>
          <w:lang w:eastAsia="es-ES_tradnl"/>
        </w:rPr>
        <w:t xml:space="preserve">of about </w:t>
      </w:r>
      <w:r w:rsidR="007672D3">
        <w:rPr>
          <w:color w:val="000000" w:themeColor="text1"/>
          <w:lang w:eastAsia="es-ES_tradnl"/>
        </w:rPr>
        <w:t xml:space="preserve">35 nm in diameter </w:t>
      </w:r>
      <w:r w:rsidR="007672D3">
        <w:rPr>
          <w:color w:val="000000" w:themeColor="text1"/>
          <w:lang w:val="en-GB" w:eastAsia="es-ES_tradnl"/>
        </w:rPr>
        <w:fldChar w:fldCharType="begin">
          <w:fldData xml:space="preserve">PEVuZE5vdGU+PENpdGU+PEF1dGhvcj5aaGFuZzwvQXV0aG9yPjxZZWFyPjIwMTg8L1llYXI+PFJl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</w:fldData>
        </w:fldChar>
      </w:r>
      <w:r w:rsidR="008E7775">
        <w:rPr>
          <w:color w:val="000000" w:themeColor="text1"/>
          <w:lang w:val="en-GB" w:eastAsia="es-ES_tradnl"/>
        </w:rPr>
        <w:instrText xml:space="preserve"> ADDIN EN.CITE </w:instrText>
      </w:r>
      <w:r w:rsidR="008E7775">
        <w:rPr>
          <w:color w:val="000000" w:themeColor="text1"/>
          <w:lang w:val="en-GB" w:eastAsia="es-ES_tradnl"/>
        </w:rPr>
        <w:fldChar w:fldCharType="begin">
          <w:fldData xml:space="preserve">PEVuZE5vdGU+PENpdGU+PEF1dGhvcj5aaGFuZzwvQXV0aG9yPjxZZWFyPjIwMTg8L1llYXI+PFJl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</w:fldData>
        </w:fldChar>
      </w:r>
      <w:r w:rsidR="008E7775">
        <w:rPr>
          <w:color w:val="000000" w:themeColor="text1"/>
          <w:lang w:val="en-GB" w:eastAsia="es-ES_tradnl"/>
        </w:rPr>
        <w:instrText xml:space="preserve"> ADDIN EN.CITE.DATA </w:instrText>
      </w:r>
      <w:r w:rsidR="008E7775">
        <w:rPr>
          <w:color w:val="000000" w:themeColor="text1"/>
          <w:lang w:val="en-GB" w:eastAsia="es-ES_tradnl"/>
        </w:rPr>
      </w:r>
      <w:r w:rsidR="008E7775">
        <w:rPr>
          <w:color w:val="000000" w:themeColor="text1"/>
          <w:lang w:val="en-GB" w:eastAsia="es-ES_tradnl"/>
        </w:rPr>
        <w:fldChar w:fldCharType="end"/>
      </w:r>
      <w:r w:rsidR="007672D3">
        <w:rPr>
          <w:color w:val="000000" w:themeColor="text1"/>
          <w:lang w:val="en-GB" w:eastAsia="es-ES_tradnl"/>
        </w:rPr>
      </w:r>
      <w:r w:rsidR="007672D3">
        <w:rPr>
          <w:color w:val="000000" w:themeColor="text1"/>
          <w:lang w:val="en-GB" w:eastAsia="es-ES_tradnl"/>
        </w:rPr>
        <w:fldChar w:fldCharType="separate"/>
      </w:r>
      <w:r w:rsidR="008E7775">
        <w:rPr>
          <w:noProof/>
          <w:color w:val="000000" w:themeColor="text1"/>
          <w:lang w:val="en-GB" w:eastAsia="es-ES_tradnl"/>
        </w:rPr>
        <w:t>[99]</w:t>
      </w:r>
      <w:r w:rsidR="007672D3">
        <w:rPr>
          <w:color w:val="000000" w:themeColor="text1"/>
          <w:lang w:val="en-GB" w:eastAsia="es-ES_tradnl"/>
        </w:rPr>
        <w:fldChar w:fldCharType="end"/>
      </w:r>
      <w:r w:rsidR="00F2286F" w:rsidRPr="00F2286F">
        <w:rPr>
          <w:color w:val="000000" w:themeColor="text1"/>
          <w:lang w:val="en-GB" w:eastAsia="es-ES_tradnl"/>
        </w:rPr>
        <w:t>.</w:t>
      </w:r>
      <w:r w:rsidR="00F2286F">
        <w:rPr>
          <w:color w:val="000000" w:themeColor="text1"/>
          <w:lang w:eastAsia="es-ES_tradnl"/>
        </w:rPr>
        <w:t xml:space="preserve"> </w:t>
      </w:r>
      <w:r w:rsidR="00377239">
        <w:rPr>
          <w:color w:val="000000" w:themeColor="text1"/>
          <w:lang w:eastAsia="es-ES_tradnl"/>
        </w:rPr>
        <w:t>Exosomes are vesicles of</w:t>
      </w:r>
      <w:r w:rsidR="00B65A88" w:rsidRPr="00A45A42">
        <w:rPr>
          <w:color w:val="000000" w:themeColor="text1"/>
          <w:lang w:eastAsia="es-ES_tradnl"/>
        </w:rPr>
        <w:t xml:space="preserve"> endosomal origin</w:t>
      </w:r>
      <w:r w:rsidR="007672D3">
        <w:rPr>
          <w:color w:val="000000" w:themeColor="text1"/>
          <w:lang w:eastAsia="es-ES_tradnl"/>
        </w:rPr>
        <w:t xml:space="preserve"> </w:t>
      </w:r>
      <w:r w:rsidR="00B65A88" w:rsidRPr="00A45A42">
        <w:rPr>
          <w:color w:val="000000" w:themeColor="text1"/>
          <w:lang w:eastAsia="es-ES_tradnl"/>
        </w:rPr>
        <w:t xml:space="preserve">released to the extracellular medium </w:t>
      </w:r>
      <w:r w:rsidR="00377239">
        <w:rPr>
          <w:color w:val="000000" w:themeColor="text1"/>
          <w:lang w:eastAsia="es-ES_tradnl"/>
        </w:rPr>
        <w:t>in a process involving typically</w:t>
      </w:r>
      <w:r w:rsidR="00B65A88" w:rsidRPr="00A45A42">
        <w:rPr>
          <w:color w:val="000000" w:themeColor="text1"/>
          <w:lang w:eastAsia="es-ES_tradnl"/>
        </w:rPr>
        <w:t xml:space="preserve"> fusion of multivesicular bodies with the plasma membrane</w:t>
      </w:r>
      <w:r w:rsidR="00E13DA6">
        <w:rPr>
          <w:color w:val="000000" w:themeColor="text1"/>
          <w:lang w:eastAsia="es-ES_tradnl"/>
        </w:rPr>
        <w:t xml:space="preserve"> </w:t>
      </w:r>
      <w:r w:rsidR="007672D3">
        <w:rPr>
          <w:color w:val="000000" w:themeColor="text1"/>
          <w:lang w:eastAsia="es-ES_tradnl"/>
        </w:rPr>
        <w:fldChar w:fldCharType="begin">
          <w:fldData xml:space="preserve">PEVuZE5vdGU+PENpdGU+PEF1dGhvcj5Db2xvbWJvPC9BdXRob3I+PFllYXI+MjAxNDwvWWVhcj48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Db2xvbWJvPC9BdXRob3I+PFllYXI+MjAxNDwvWWVhcj48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7672D3">
        <w:rPr>
          <w:color w:val="000000" w:themeColor="text1"/>
          <w:lang w:eastAsia="es-ES_tradnl"/>
        </w:rPr>
      </w:r>
      <w:r w:rsidR="007672D3">
        <w:rPr>
          <w:color w:val="000000" w:themeColor="text1"/>
          <w:lang w:eastAsia="es-ES_tradnl"/>
        </w:rPr>
        <w:fldChar w:fldCharType="separate"/>
      </w:r>
      <w:r w:rsidR="008E7775">
        <w:rPr>
          <w:noProof/>
          <w:color w:val="000000" w:themeColor="text1"/>
          <w:lang w:eastAsia="es-ES_tradnl"/>
        </w:rPr>
        <w:t>[98]</w:t>
      </w:r>
      <w:r w:rsidR="007672D3">
        <w:rPr>
          <w:color w:val="000000" w:themeColor="text1"/>
          <w:lang w:eastAsia="es-ES_tradnl"/>
        </w:rPr>
        <w:fldChar w:fldCharType="end"/>
      </w:r>
      <w:r w:rsidR="00B65A88" w:rsidRPr="00A45A42">
        <w:rPr>
          <w:color w:val="000000" w:themeColor="text1"/>
          <w:lang w:eastAsia="es-ES_tradnl"/>
        </w:rPr>
        <w:t xml:space="preserve">. EVs act as messengers between cells, </w:t>
      </w:r>
      <w:r w:rsidR="00377239">
        <w:rPr>
          <w:color w:val="000000" w:themeColor="text1"/>
          <w:lang w:eastAsia="es-ES_tradnl"/>
        </w:rPr>
        <w:t>transferring</w:t>
      </w:r>
      <w:r w:rsidR="00B65A88" w:rsidRPr="00A45A42">
        <w:rPr>
          <w:color w:val="000000" w:themeColor="text1"/>
          <w:lang w:eastAsia="es-ES_tradnl"/>
        </w:rPr>
        <w:t xml:space="preserve"> cargo </w:t>
      </w:r>
      <w:r w:rsidR="00377239">
        <w:rPr>
          <w:color w:val="000000" w:themeColor="text1"/>
          <w:lang w:eastAsia="es-ES_tradnl"/>
        </w:rPr>
        <w:t>(e.</w:t>
      </w:r>
      <w:r w:rsidR="007672D3">
        <w:rPr>
          <w:color w:val="000000" w:themeColor="text1"/>
          <w:lang w:eastAsia="es-ES_tradnl"/>
        </w:rPr>
        <w:t>g</w:t>
      </w:r>
      <w:r w:rsidR="00377239">
        <w:rPr>
          <w:color w:val="000000" w:themeColor="text1"/>
          <w:lang w:eastAsia="es-ES_tradnl"/>
        </w:rPr>
        <w:t>.</w:t>
      </w:r>
      <w:r w:rsidR="00B65A88" w:rsidRPr="00A45A42">
        <w:rPr>
          <w:color w:val="000000" w:themeColor="text1"/>
          <w:lang w:eastAsia="es-ES_tradnl"/>
        </w:rPr>
        <w:t xml:space="preserve"> DNA, mRNA and miRNA, proteins and metabolites</w:t>
      </w:r>
      <w:r w:rsidR="00377239">
        <w:rPr>
          <w:color w:val="000000" w:themeColor="text1"/>
          <w:lang w:eastAsia="es-ES_tradnl"/>
        </w:rPr>
        <w:t>) to other cells</w:t>
      </w:r>
      <w:r w:rsidR="000C4D09">
        <w:rPr>
          <w:color w:val="000000" w:themeColor="text1"/>
          <w:lang w:eastAsia="es-ES_tradnl"/>
        </w:rPr>
        <w:t xml:space="preserve"> </w:t>
      </w:r>
      <w:r w:rsidR="000C4D09">
        <w:rPr>
          <w:color w:val="000000" w:themeColor="text1"/>
          <w:lang w:eastAsia="es-ES_tradnl"/>
        </w:rPr>
        <w:fldChar w:fldCharType="begin">
          <w:fldData xml:space="preserve">PEVuZE5vdGU+PENpdGU+PEF1dGhvcj5NYXRoaWV1PC9BdXRob3I+PFllYXI+MjAxOTwvWWVhcj48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NYXRoaWV1PC9BdXRob3I+PFllYXI+MjAxOTwvWWVhcj48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E7775">
        <w:rPr>
          <w:noProof/>
          <w:color w:val="000000" w:themeColor="text1"/>
          <w:lang w:eastAsia="es-ES_tradnl"/>
        </w:rPr>
        <w:t>[95, 96]</w:t>
      </w:r>
      <w:r w:rsidR="000C4D09">
        <w:rPr>
          <w:color w:val="000000" w:themeColor="text1"/>
          <w:lang w:eastAsia="es-ES_tradnl"/>
        </w:rPr>
        <w:fldChar w:fldCharType="end"/>
      </w:r>
      <w:r w:rsidR="00B65A88" w:rsidRPr="00A45A42">
        <w:rPr>
          <w:color w:val="000000" w:themeColor="text1"/>
          <w:lang w:eastAsia="es-ES_tradnl"/>
        </w:rPr>
        <w:t>. The fact that EVs can act as biological delivery systems has driven a lot of attention</w:t>
      </w:r>
      <w:r w:rsidR="00C65D48">
        <w:rPr>
          <w:color w:val="000000" w:themeColor="text1"/>
          <w:lang w:eastAsia="es-ES_tradnl"/>
        </w:rPr>
        <w:t xml:space="preserve"> in pharmacology</w:t>
      </w:r>
      <w:r w:rsidR="00654C1C">
        <w:rPr>
          <w:color w:val="000000" w:themeColor="text1"/>
          <w:lang w:eastAsia="es-ES_tradnl"/>
        </w:rPr>
        <w:t xml:space="preserve"> </w:t>
      </w:r>
      <w:r w:rsidR="00AB071D">
        <w:rPr>
          <w:color w:val="000000" w:themeColor="text1"/>
          <w:lang w:eastAsia="es-ES_tradnl"/>
        </w:rPr>
        <w:fldChar w:fldCharType="begin">
          <w:fldData xml:space="preserve">PEVuZE5vdGU+PENpdGU+PEF1dGhvcj5XYWxrZXI8L0F1dGhvcj48WWVhcj4yMDE5PC9ZZWFyPjxS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XYWxrZXI8L0F1dGhvcj48WWVhcj4yMDE5PC9ZZWFyPjxS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AB071D">
        <w:rPr>
          <w:color w:val="000000" w:themeColor="text1"/>
          <w:lang w:eastAsia="es-ES_tradnl"/>
        </w:rPr>
      </w:r>
      <w:r w:rsidR="00AB071D">
        <w:rPr>
          <w:color w:val="000000" w:themeColor="text1"/>
          <w:lang w:eastAsia="es-ES_tradnl"/>
        </w:rPr>
        <w:fldChar w:fldCharType="separate"/>
      </w:r>
      <w:r w:rsidR="008E7775">
        <w:rPr>
          <w:noProof/>
          <w:color w:val="000000" w:themeColor="text1"/>
          <w:lang w:eastAsia="es-ES_tradnl"/>
        </w:rPr>
        <w:t>[100, 101]</w:t>
      </w:r>
      <w:r w:rsidR="00AB071D">
        <w:rPr>
          <w:color w:val="000000" w:themeColor="text1"/>
          <w:lang w:eastAsia="es-ES_tradnl"/>
        </w:rPr>
        <w:fldChar w:fldCharType="end"/>
      </w:r>
      <w:r w:rsidR="00654C1C">
        <w:rPr>
          <w:color w:val="000000" w:themeColor="text1"/>
          <w:lang w:eastAsia="es-ES_tradnl"/>
        </w:rPr>
        <w:t>.</w:t>
      </w:r>
      <w:r w:rsidR="00B65A88" w:rsidRPr="00A45A42">
        <w:rPr>
          <w:color w:val="000000" w:themeColor="text1"/>
          <w:lang w:eastAsia="es-ES_tradnl"/>
        </w:rPr>
        <w:t xml:space="preserve"> </w:t>
      </w:r>
    </w:p>
    <w:p w14:paraId="634217CD" w14:textId="002F58EE" w:rsidR="008964DF" w:rsidRDefault="00B65A88" w:rsidP="00A45A42">
      <w:pPr>
        <w:spacing w:line="480" w:lineRule="auto"/>
        <w:jc w:val="both"/>
        <w:rPr>
          <w:color w:val="000000" w:themeColor="text1"/>
          <w:lang w:eastAsia="es-ES_tradnl"/>
        </w:rPr>
      </w:pPr>
      <w:r w:rsidRPr="00A45A42">
        <w:rPr>
          <w:color w:val="000000" w:themeColor="text1"/>
          <w:lang w:eastAsia="es-ES_tradnl"/>
        </w:rPr>
        <w:lastRenderedPageBreak/>
        <w:t xml:space="preserve">The role of EVs has been studied in cancer showing their crucial </w:t>
      </w:r>
      <w:r w:rsidR="00375A5E">
        <w:rPr>
          <w:color w:val="000000" w:themeColor="text1"/>
          <w:lang w:eastAsia="es-ES_tradnl"/>
        </w:rPr>
        <w:t>role</w:t>
      </w:r>
      <w:r w:rsidRPr="00A45A42">
        <w:rPr>
          <w:color w:val="000000" w:themeColor="text1"/>
          <w:lang w:eastAsia="es-ES_tradnl"/>
        </w:rPr>
        <w:t xml:space="preserve"> in cell-cell communication</w:t>
      </w:r>
      <w:r w:rsidR="000C4D09">
        <w:rPr>
          <w:color w:val="000000" w:themeColor="text1"/>
          <w:lang w:eastAsia="es-ES_tradnl"/>
        </w:rPr>
        <w:t xml:space="preserve"> </w:t>
      </w:r>
      <w:r w:rsidR="000C4D09">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E7775">
        <w:rPr>
          <w:noProof/>
          <w:color w:val="000000" w:themeColor="text1"/>
          <w:lang w:eastAsia="es-ES_tradnl"/>
        </w:rPr>
        <w:t>[102]</w:t>
      </w:r>
      <w:r w:rsidR="000C4D09">
        <w:rPr>
          <w:color w:val="000000" w:themeColor="text1"/>
          <w:lang w:eastAsia="es-ES_tradnl"/>
        </w:rPr>
        <w:fldChar w:fldCharType="end"/>
      </w:r>
      <w:r w:rsidRPr="00A45A42">
        <w:rPr>
          <w:color w:val="000000" w:themeColor="text1"/>
          <w:lang w:eastAsia="es-ES_tradnl"/>
        </w:rPr>
        <w:t>. Interestingly, cancer-derived exosomes can serve as vehicles for horizontal transfer of genetic material and proteins to both neighboring and distant cells, thus promoting processes such as angiogenesis, immunosuppression, and extracellular matrix remodeling</w:t>
      </w:r>
      <w:r w:rsidR="000C4D09">
        <w:rPr>
          <w:color w:val="000000" w:themeColor="text1"/>
          <w:lang w:eastAsia="es-ES_tradnl"/>
        </w:rPr>
        <w:t xml:space="preserve"> </w:t>
      </w:r>
      <w:r w:rsidR="000C4D09">
        <w:rPr>
          <w:color w:val="000000" w:themeColor="text1"/>
          <w:lang w:eastAsia="es-ES_tradnl"/>
        </w:rPr>
        <w:fldChar w:fldCharType="begin">
          <w:fldData xml:space="preserve">PEVuZE5vdGU+PENpdGU+PEF1dGhvcj5TeW48L0F1dGhvcj48WWVhcj4yMDE2PC9ZZWFyPjxSZWNO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TeW48L0F1dGhvcj48WWVhcj4yMDE2PC9ZZWFyPjxSZWNO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E7775">
        <w:rPr>
          <w:noProof/>
          <w:color w:val="000000" w:themeColor="text1"/>
          <w:lang w:eastAsia="es-ES_tradnl"/>
        </w:rPr>
        <w:t>[103]</w:t>
      </w:r>
      <w:r w:rsidR="000C4D09">
        <w:rPr>
          <w:color w:val="000000" w:themeColor="text1"/>
          <w:lang w:eastAsia="es-ES_tradnl"/>
        </w:rPr>
        <w:fldChar w:fldCharType="end"/>
      </w:r>
      <w:r w:rsidRPr="00A45A42">
        <w:rPr>
          <w:color w:val="000000" w:themeColor="text1"/>
          <w:lang w:eastAsia="es-ES_tradnl"/>
        </w:rPr>
        <w:t xml:space="preserve">.  </w:t>
      </w:r>
      <w:r w:rsidR="00C65D48">
        <w:rPr>
          <w:color w:val="000000" w:themeColor="text1"/>
          <w:lang w:eastAsia="es-ES_tradnl"/>
        </w:rPr>
        <w:t>Exosomes can also drive</w:t>
      </w:r>
      <w:r w:rsidRPr="00A45A42">
        <w:rPr>
          <w:color w:val="000000" w:themeColor="text1"/>
          <w:lang w:eastAsia="es-ES_tradnl"/>
        </w:rPr>
        <w:t xml:space="preserve"> premetastatic niche formation</w:t>
      </w:r>
      <w:r w:rsidR="00C65D48">
        <w:rPr>
          <w:color w:val="000000" w:themeColor="text1"/>
          <w:lang w:eastAsia="es-ES_tradnl"/>
        </w:rPr>
        <w:t xml:space="preserve">  </w:t>
      </w:r>
      <w:r w:rsidR="00C65D48">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C65D48">
        <w:rPr>
          <w:color w:val="000000" w:themeColor="text1"/>
          <w:lang w:eastAsia="es-ES_tradnl"/>
        </w:rPr>
        <w:instrText xml:space="preserve"> ADDIN EN.CITE </w:instrText>
      </w:r>
      <w:r w:rsidR="00C65D48">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C65D48">
        <w:rPr>
          <w:color w:val="000000" w:themeColor="text1"/>
          <w:lang w:eastAsia="es-ES_tradnl"/>
        </w:rPr>
        <w:instrText xml:space="preserve"> ADDIN EN.CITE.DATA </w:instrText>
      </w:r>
      <w:r w:rsidR="00C65D48">
        <w:rPr>
          <w:color w:val="000000" w:themeColor="text1"/>
          <w:lang w:eastAsia="es-ES_tradnl"/>
        </w:rPr>
      </w:r>
      <w:r w:rsidR="00C65D48">
        <w:rPr>
          <w:color w:val="000000" w:themeColor="text1"/>
          <w:lang w:eastAsia="es-ES_tradnl"/>
        </w:rPr>
        <w:fldChar w:fldCharType="end"/>
      </w:r>
      <w:r w:rsidR="00C65D48">
        <w:rPr>
          <w:color w:val="000000" w:themeColor="text1"/>
          <w:lang w:eastAsia="es-ES_tradnl"/>
        </w:rPr>
      </w:r>
      <w:r w:rsidR="00C65D48">
        <w:rPr>
          <w:color w:val="000000" w:themeColor="text1"/>
          <w:lang w:eastAsia="es-ES_tradnl"/>
        </w:rPr>
        <w:fldChar w:fldCharType="separate"/>
      </w:r>
      <w:r w:rsidR="00C65D48">
        <w:rPr>
          <w:noProof/>
          <w:color w:val="000000" w:themeColor="text1"/>
          <w:lang w:eastAsia="es-ES_tradnl"/>
        </w:rPr>
        <w:t>[102]</w:t>
      </w:r>
      <w:r w:rsidR="00C65D48">
        <w:rPr>
          <w:color w:val="000000" w:themeColor="text1"/>
          <w:lang w:eastAsia="es-ES_tradnl"/>
        </w:rPr>
        <w:fldChar w:fldCharType="end"/>
      </w:r>
      <w:r w:rsidR="00C65D48">
        <w:rPr>
          <w:color w:val="000000" w:themeColor="text1"/>
          <w:lang w:eastAsia="es-ES_tradnl"/>
        </w:rPr>
        <w:t xml:space="preserve">. </w:t>
      </w:r>
      <w:r w:rsidRPr="00A45A42">
        <w:rPr>
          <w:color w:val="000000" w:themeColor="text1"/>
          <w:lang w:eastAsia="es-ES_tradnl"/>
        </w:rPr>
        <w:t xml:space="preserve"> </w:t>
      </w:r>
      <w:r w:rsidR="00C65D48">
        <w:rPr>
          <w:color w:val="000000" w:themeColor="text1"/>
          <w:lang w:eastAsia="es-ES_tradnl"/>
        </w:rPr>
        <w:t>In this scenario,</w:t>
      </w:r>
      <w:r w:rsidRPr="00A45A42">
        <w:rPr>
          <w:color w:val="000000" w:themeColor="text1"/>
          <w:lang w:eastAsia="es-ES_tradnl"/>
        </w:rPr>
        <w:t xml:space="preserve"> </w:t>
      </w:r>
      <w:r w:rsidR="00C65D48">
        <w:rPr>
          <w:color w:val="000000" w:themeColor="text1"/>
          <w:lang w:eastAsia="es-ES_tradnl"/>
        </w:rPr>
        <w:t xml:space="preserve">the </w:t>
      </w:r>
      <w:r w:rsidRPr="00A45A42">
        <w:rPr>
          <w:color w:val="000000" w:themeColor="text1"/>
          <w:lang w:eastAsia="es-ES_tradnl"/>
        </w:rPr>
        <w:t>primary tumor secretes exosomes and soluble factors that target local and distal organs</w:t>
      </w:r>
      <w:r w:rsidR="00C65D48">
        <w:rPr>
          <w:color w:val="000000" w:themeColor="text1"/>
          <w:lang w:eastAsia="es-ES_tradnl"/>
        </w:rPr>
        <w:t>,</w:t>
      </w:r>
      <w:r w:rsidRPr="00A45A42">
        <w:rPr>
          <w:color w:val="000000" w:themeColor="text1"/>
          <w:lang w:eastAsia="es-ES_tradnl"/>
        </w:rPr>
        <w:t xml:space="preserve"> preconditioning these sites and facilitating future metastasis</w:t>
      </w:r>
      <w:r w:rsidR="000C4D09">
        <w:rPr>
          <w:color w:val="000000" w:themeColor="text1"/>
          <w:lang w:eastAsia="es-ES_tradnl"/>
        </w:rPr>
        <w:t xml:space="preserve"> </w:t>
      </w:r>
      <w:r w:rsidR="000C4D09">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E7775">
        <w:rPr>
          <w:noProof/>
          <w:color w:val="000000" w:themeColor="text1"/>
          <w:lang w:eastAsia="es-ES_tradnl"/>
        </w:rPr>
        <w:t>[102]</w:t>
      </w:r>
      <w:r w:rsidR="000C4D09">
        <w:rPr>
          <w:color w:val="000000" w:themeColor="text1"/>
          <w:lang w:eastAsia="es-ES_tradnl"/>
        </w:rPr>
        <w:fldChar w:fldCharType="end"/>
      </w:r>
      <w:r w:rsidRPr="00A45A42">
        <w:rPr>
          <w:color w:val="000000" w:themeColor="text1"/>
          <w:lang w:eastAsia="es-ES_tradnl"/>
        </w:rPr>
        <w:t xml:space="preserve">. </w:t>
      </w:r>
      <w:r w:rsidR="00C65D48">
        <w:rPr>
          <w:color w:val="000000" w:themeColor="text1"/>
          <w:lang w:eastAsia="es-ES_tradnl"/>
        </w:rPr>
        <w:t>For example, e</w:t>
      </w:r>
      <w:r w:rsidRPr="00A45A42">
        <w:rPr>
          <w:color w:val="000000" w:themeColor="text1"/>
          <w:lang w:eastAsia="es-ES_tradnl"/>
        </w:rPr>
        <w:t xml:space="preserve">xosomes </w:t>
      </w:r>
      <w:r w:rsidR="00C65D48">
        <w:rPr>
          <w:color w:val="000000" w:themeColor="text1"/>
          <w:lang w:eastAsia="es-ES_tradnl"/>
        </w:rPr>
        <w:t xml:space="preserve">can </w:t>
      </w:r>
      <w:r w:rsidR="00FE7A32">
        <w:rPr>
          <w:color w:val="000000" w:themeColor="text1"/>
          <w:lang w:eastAsia="es-ES_tradnl"/>
        </w:rPr>
        <w:t>contribute</w:t>
      </w:r>
      <w:r w:rsidR="00C65D48">
        <w:rPr>
          <w:color w:val="000000" w:themeColor="text1"/>
          <w:lang w:eastAsia="es-ES_tradnl"/>
        </w:rPr>
        <w:t xml:space="preserve"> to: (i) increasing</w:t>
      </w:r>
      <w:r w:rsidRPr="00A45A42">
        <w:rPr>
          <w:color w:val="000000" w:themeColor="text1"/>
          <w:lang w:eastAsia="es-ES_tradnl"/>
        </w:rPr>
        <w:t xml:space="preserve"> the vasculature permeability in distal organs promoting angiogenesis; </w:t>
      </w:r>
      <w:r w:rsidR="00C65D48">
        <w:rPr>
          <w:color w:val="000000" w:themeColor="text1"/>
          <w:lang w:eastAsia="es-ES_tradnl"/>
        </w:rPr>
        <w:t>(ii) remodeling of</w:t>
      </w:r>
      <w:r w:rsidRPr="00A45A42">
        <w:rPr>
          <w:color w:val="000000" w:themeColor="text1"/>
          <w:lang w:eastAsia="es-ES_tradnl"/>
        </w:rPr>
        <w:t xml:space="preserve"> the extracellular matrix (ECM); </w:t>
      </w:r>
      <w:r w:rsidR="00C65D48">
        <w:rPr>
          <w:color w:val="000000" w:themeColor="text1"/>
          <w:lang w:eastAsia="es-ES_tradnl"/>
        </w:rPr>
        <w:t>(iii) promoting</w:t>
      </w:r>
      <w:r w:rsidRPr="00A45A42">
        <w:rPr>
          <w:color w:val="000000" w:themeColor="text1"/>
          <w:lang w:eastAsia="es-ES_tradnl"/>
        </w:rPr>
        <w:t xml:space="preserve"> the recruitment of </w:t>
      </w:r>
      <w:r w:rsidR="00C65D48">
        <w:rPr>
          <w:color w:val="000000" w:themeColor="text1"/>
          <w:lang w:eastAsia="es-ES_tradnl"/>
        </w:rPr>
        <w:t>immune cells</w:t>
      </w:r>
      <w:r w:rsidRPr="00A45A42">
        <w:rPr>
          <w:color w:val="000000" w:themeColor="text1"/>
          <w:lang w:eastAsia="es-ES_tradnl"/>
        </w:rPr>
        <w:t xml:space="preserve"> and </w:t>
      </w:r>
      <w:r w:rsidR="00C65D48">
        <w:rPr>
          <w:color w:val="000000" w:themeColor="text1"/>
          <w:lang w:eastAsia="es-ES_tradnl"/>
        </w:rPr>
        <w:t>(iv)</w:t>
      </w:r>
      <w:r w:rsidRPr="00A45A42">
        <w:rPr>
          <w:color w:val="000000" w:themeColor="text1"/>
          <w:lang w:eastAsia="es-ES_tradnl"/>
        </w:rPr>
        <w:t xml:space="preserve"> generat</w:t>
      </w:r>
      <w:r w:rsidR="00C65D48">
        <w:rPr>
          <w:color w:val="000000" w:themeColor="text1"/>
          <w:lang w:eastAsia="es-ES_tradnl"/>
        </w:rPr>
        <w:t>ing</w:t>
      </w:r>
      <w:r w:rsidRPr="00A45A42">
        <w:rPr>
          <w:color w:val="000000" w:themeColor="text1"/>
          <w:lang w:eastAsia="es-ES_tradnl"/>
        </w:rPr>
        <w:t xml:space="preserve"> an immune-inefficient microenvironment </w:t>
      </w:r>
      <w:r w:rsidR="000C4D09">
        <w:rPr>
          <w:color w:val="000000" w:themeColor="text1"/>
          <w:lang w:eastAsia="es-ES_tradnl"/>
        </w:rPr>
        <w:fldChar w:fldCharType="begin">
          <w:fldData xml:space="preserve">PEVuZE5vdGU+PENpdGU+PEF1dGhvcj5TeW48L0F1dGhvcj48WWVhcj4yMDE2PC9ZZWFyPjxSZWNO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FsIENvbGxlZ2UsIE5ldyBZb3JrLCBOZXcg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RGVwYXJ0bWVudCBvZiBNb2xlY3VsYXIgQmlvbG9neSwgUHJpbmNldG9uIFVuaXZl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NjUyNDUz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TeW48L0F1dGhvcj48WWVhcj4yMDE2PC9ZZWFyPjxSZWNO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FsIENvbGxlZ2UsIE5ldyBZb3JrLCBOZXcg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RGVwYXJ0bWVudCBvZiBNb2xlY3VsYXIgQmlvbG9neSwgUHJpbmNldG9uIFVuaXZl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NjUyNDUz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0C4D09">
        <w:rPr>
          <w:color w:val="000000" w:themeColor="text1"/>
          <w:lang w:eastAsia="es-ES_tradnl"/>
        </w:rPr>
      </w:r>
      <w:r w:rsidR="000C4D09">
        <w:rPr>
          <w:color w:val="000000" w:themeColor="text1"/>
          <w:lang w:eastAsia="es-ES_tradnl"/>
        </w:rPr>
        <w:fldChar w:fldCharType="separate"/>
      </w:r>
      <w:r w:rsidR="008E7775">
        <w:rPr>
          <w:noProof/>
          <w:color w:val="000000" w:themeColor="text1"/>
          <w:lang w:eastAsia="es-ES_tradnl"/>
        </w:rPr>
        <w:t>[103-106]</w:t>
      </w:r>
      <w:r w:rsidR="000C4D09">
        <w:rPr>
          <w:color w:val="000000" w:themeColor="text1"/>
          <w:lang w:eastAsia="es-ES_tradnl"/>
        </w:rPr>
        <w:fldChar w:fldCharType="end"/>
      </w:r>
      <w:r w:rsidRPr="00A45A42">
        <w:rPr>
          <w:color w:val="000000" w:themeColor="text1"/>
          <w:lang w:eastAsia="es-ES_tradnl"/>
        </w:rPr>
        <w:t>.</w:t>
      </w:r>
    </w:p>
    <w:p w14:paraId="32D47F2E" w14:textId="017A14E3" w:rsidR="00375A5E" w:rsidRPr="000C4D09" w:rsidRDefault="0057018A" w:rsidP="00A45A42">
      <w:pPr>
        <w:spacing w:line="480" w:lineRule="auto"/>
        <w:jc w:val="both"/>
        <w:rPr>
          <w:color w:val="000000" w:themeColor="text1"/>
          <w:lang w:eastAsia="es-ES_tradnl"/>
        </w:rPr>
      </w:pPr>
      <w:r>
        <w:rPr>
          <w:color w:val="000000" w:themeColor="text1"/>
          <w:lang w:eastAsia="es-ES_tradnl"/>
        </w:rPr>
        <w:t>Within metastatic dissemination, early processes involved in SLN colonization has important translational implications, as the presence of cancer cells at these sites is a critical staging criteria and</w:t>
      </w:r>
      <w:r w:rsidR="00A45A42" w:rsidRPr="00A45A42">
        <w:rPr>
          <w:color w:val="000000" w:themeColor="text1"/>
          <w:lang w:eastAsia="es-ES_tradnl"/>
        </w:rPr>
        <w:t xml:space="preserve"> </w:t>
      </w:r>
      <w:r>
        <w:rPr>
          <w:color w:val="000000" w:themeColor="text1"/>
          <w:lang w:eastAsia="es-ES_tradnl"/>
        </w:rPr>
        <w:t>contributes to</w:t>
      </w:r>
      <w:r w:rsidR="00A45A42" w:rsidRPr="00A45A42">
        <w:rPr>
          <w:color w:val="000000" w:themeColor="text1"/>
          <w:lang w:eastAsia="es-ES_tradnl"/>
        </w:rPr>
        <w:t xml:space="preserve"> poor </w:t>
      </w:r>
      <w:r>
        <w:rPr>
          <w:color w:val="000000" w:themeColor="text1"/>
          <w:lang w:eastAsia="es-ES_tradnl"/>
        </w:rPr>
        <w:t xml:space="preserve">patient </w:t>
      </w:r>
      <w:r w:rsidR="00A45A42" w:rsidRPr="00A45A42">
        <w:rPr>
          <w:color w:val="000000" w:themeColor="text1"/>
          <w:lang w:eastAsia="es-ES_tradnl"/>
        </w:rPr>
        <w:t xml:space="preserve">prognosis </w:t>
      </w:r>
      <w:r w:rsidR="00A45A42" w:rsidRPr="00A45A42">
        <w:rPr>
          <w:color w:val="000000" w:themeColor="text1"/>
          <w:lang w:eastAsia="es-ES_tradnl"/>
        </w:rPr>
        <w:fldChar w:fldCharType="begin">
          <w:fldData xml:space="preserve">PEVuZE5vdGU+PENpdGU+PEF1dGhvcj5Xb25nPC9BdXRob3I+PFllYXI+MjAwNjwvWWVhcj48UmVj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=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Xb25nPC9BdXRob3I+PFllYXI+MjAwNjwvWWVhcj48UmVj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=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A45A42" w:rsidRPr="00A45A42">
        <w:rPr>
          <w:color w:val="000000" w:themeColor="text1"/>
          <w:lang w:eastAsia="es-ES_tradnl"/>
        </w:rPr>
      </w:r>
      <w:r w:rsidR="00A45A42" w:rsidRPr="00A45A42">
        <w:rPr>
          <w:color w:val="000000" w:themeColor="text1"/>
          <w:lang w:eastAsia="es-ES_tradnl"/>
        </w:rPr>
        <w:fldChar w:fldCharType="separate"/>
      </w:r>
      <w:r w:rsidR="008E7775">
        <w:rPr>
          <w:noProof/>
          <w:color w:val="000000" w:themeColor="text1"/>
          <w:lang w:eastAsia="es-ES_tradnl"/>
        </w:rPr>
        <w:t>[107, 108]</w:t>
      </w:r>
      <w:r w:rsidR="00A45A42" w:rsidRPr="00A45A42">
        <w:rPr>
          <w:color w:val="000000" w:themeColor="text1"/>
          <w:lang w:eastAsia="es-ES_tradnl"/>
        </w:rPr>
        <w:fldChar w:fldCharType="end"/>
      </w:r>
      <w:r w:rsidR="00A45A42" w:rsidRPr="00A45A42">
        <w:rPr>
          <w:color w:val="000000" w:themeColor="text1"/>
          <w:lang w:eastAsia="es-ES_tradnl"/>
        </w:rPr>
        <w:t xml:space="preserve">. Interestingly, tumor-derived EVs reach the </w:t>
      </w:r>
      <w:r>
        <w:rPr>
          <w:color w:val="000000" w:themeColor="text1"/>
          <w:lang w:eastAsia="es-ES_tradnl"/>
        </w:rPr>
        <w:t>lymph node</w:t>
      </w:r>
      <w:r w:rsidR="00AC73BD" w:rsidRPr="00A45A42">
        <w:rPr>
          <w:color w:val="000000" w:themeColor="text1"/>
          <w:lang w:eastAsia="es-ES_tradnl"/>
        </w:rPr>
        <w:t>s</w:t>
      </w:r>
      <w:r w:rsidR="00A45A42" w:rsidRPr="00A45A42">
        <w:rPr>
          <w:color w:val="000000" w:themeColor="text1"/>
          <w:lang w:eastAsia="es-ES_tradnl"/>
        </w:rPr>
        <w:t xml:space="preserve"> and favor metastatic spread </w:t>
      </w:r>
      <w:r w:rsidR="00A45A42" w:rsidRPr="00A45A42">
        <w:rPr>
          <w:color w:val="000000" w:themeColor="text1"/>
          <w:lang w:eastAsia="es-ES_tradnl"/>
        </w:rPr>
        <w:fldChar w:fldCharType="begin">
          <w:fldData xml:space="preserve">PEVuZE5vdGU+PENpdGU+PEF1dGhvcj5TcmluaXZhc2FuPC9BdXRob3I+PFllYXI+MjAxNjwvWWVh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</w:fldData>
        </w:fldChar>
      </w:r>
      <w:r w:rsidR="008E7775">
        <w:rPr>
          <w:color w:val="000000" w:themeColor="text1"/>
          <w:lang w:eastAsia="es-ES_tradnl"/>
        </w:rPr>
        <w:instrText xml:space="preserve"> ADDIN EN.CITE </w:instrText>
      </w:r>
      <w:r w:rsidR="008E7775">
        <w:rPr>
          <w:color w:val="000000" w:themeColor="text1"/>
          <w:lang w:eastAsia="es-ES_tradnl"/>
        </w:rPr>
        <w:fldChar w:fldCharType="begin">
          <w:fldData xml:space="preserve">PEVuZE5vdGU+PENpdGU+PEF1dGhvcj5TcmluaXZhc2FuPC9BdXRob3I+PFllYXI+MjAxNjwvWWVh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</w:fldData>
        </w:fldChar>
      </w:r>
      <w:r w:rsidR="008E7775">
        <w:rPr>
          <w:color w:val="000000" w:themeColor="text1"/>
          <w:lang w:eastAsia="es-ES_tradnl"/>
        </w:rPr>
        <w:instrText xml:space="preserve"> ADDIN EN.CITE.DATA </w:instrText>
      </w:r>
      <w:r w:rsidR="008E7775">
        <w:rPr>
          <w:color w:val="000000" w:themeColor="text1"/>
          <w:lang w:eastAsia="es-ES_tradnl"/>
        </w:rPr>
      </w:r>
      <w:r w:rsidR="008E7775">
        <w:rPr>
          <w:color w:val="000000" w:themeColor="text1"/>
          <w:lang w:eastAsia="es-ES_tradnl"/>
        </w:rPr>
        <w:fldChar w:fldCharType="end"/>
      </w:r>
      <w:r w:rsidR="00A45A42" w:rsidRPr="00A45A42">
        <w:rPr>
          <w:color w:val="000000" w:themeColor="text1"/>
          <w:lang w:eastAsia="es-ES_tradnl"/>
        </w:rPr>
      </w:r>
      <w:r w:rsidR="00A45A42" w:rsidRPr="00A45A42">
        <w:rPr>
          <w:color w:val="000000" w:themeColor="text1"/>
          <w:lang w:eastAsia="es-ES_tradnl"/>
        </w:rPr>
        <w:fldChar w:fldCharType="separate"/>
      </w:r>
      <w:r w:rsidR="008E7775">
        <w:rPr>
          <w:noProof/>
          <w:color w:val="000000" w:themeColor="text1"/>
          <w:lang w:eastAsia="es-ES_tradnl"/>
        </w:rPr>
        <w:t>[109-111]</w:t>
      </w:r>
      <w:r w:rsidR="00A45A42" w:rsidRPr="00A45A42">
        <w:rPr>
          <w:color w:val="000000" w:themeColor="text1"/>
          <w:lang w:eastAsia="es-ES_tradnl"/>
        </w:rPr>
        <w:fldChar w:fldCharType="end"/>
      </w:r>
      <w:r w:rsidR="00A45A42" w:rsidRPr="00A45A42">
        <w:rPr>
          <w:color w:val="000000" w:themeColor="text1"/>
          <w:lang w:eastAsia="es-ES_tradnl"/>
        </w:rPr>
        <w:t>. Due to this biodistribution</w:t>
      </w:r>
      <w:r w:rsidR="00B65A88" w:rsidRPr="00A45A42">
        <w:rPr>
          <w:color w:val="000000" w:themeColor="text1"/>
          <w:lang w:eastAsia="es-ES_tradnl"/>
        </w:rPr>
        <w:t xml:space="preserve">, </w:t>
      </w:r>
      <w:r w:rsidR="00A45A42" w:rsidRPr="00A45A42">
        <w:rPr>
          <w:color w:val="000000" w:themeColor="text1"/>
          <w:lang w:eastAsia="es-ES_tradnl"/>
        </w:rPr>
        <w:t>EVs</w:t>
      </w:r>
      <w:r w:rsidR="00B65A88" w:rsidRPr="00A45A42">
        <w:rPr>
          <w:color w:val="000000" w:themeColor="text1"/>
          <w:lang w:eastAsia="es-ES_tradnl"/>
        </w:rPr>
        <w:t xml:space="preserve"> might be excellent candidates for visualization and targeting the </w:t>
      </w:r>
      <w:r>
        <w:rPr>
          <w:color w:val="000000" w:themeColor="text1"/>
          <w:lang w:eastAsia="es-ES_tradnl"/>
        </w:rPr>
        <w:t>SLN</w:t>
      </w:r>
      <w:r w:rsidR="00A45A42" w:rsidRPr="00A45A42">
        <w:rPr>
          <w:color w:val="000000" w:themeColor="text1"/>
          <w:lang w:eastAsia="es-ES_tradnl"/>
        </w:rPr>
        <w:t xml:space="preserve"> through the</w:t>
      </w:r>
      <w:r w:rsidR="00375A5E">
        <w:rPr>
          <w:color w:val="000000" w:themeColor="text1"/>
          <w:lang w:eastAsia="es-ES_tradnl"/>
        </w:rPr>
        <w:t xml:space="preserve"> </w:t>
      </w:r>
      <w:r w:rsidR="00B65A88" w:rsidRPr="00A45A42">
        <w:rPr>
          <w:color w:val="000000" w:themeColor="text1"/>
          <w:lang w:eastAsia="es-ES_tradnl"/>
        </w:rPr>
        <w:t>lymphatic system, taking into account that their size rank</w:t>
      </w:r>
      <w:r w:rsidR="004E4574">
        <w:rPr>
          <w:color w:val="000000" w:themeColor="text1"/>
          <w:lang w:eastAsia="es-ES_tradnl"/>
        </w:rPr>
        <w:t>s</w:t>
      </w:r>
      <w:r w:rsidR="00B65A88" w:rsidRPr="00A45A42">
        <w:rPr>
          <w:color w:val="000000" w:themeColor="text1"/>
          <w:lang w:eastAsia="es-ES_tradnl"/>
        </w:rPr>
        <w:t xml:space="preserve"> between 50 to 150</w:t>
      </w:r>
      <w:r w:rsidR="00AC73BD">
        <w:rPr>
          <w:color w:val="000000" w:themeColor="text1"/>
          <w:lang w:eastAsia="es-ES_tradnl"/>
        </w:rPr>
        <w:t xml:space="preserve"> </w:t>
      </w:r>
      <w:r w:rsidR="00B65A88" w:rsidRPr="00A45A42">
        <w:rPr>
          <w:color w:val="000000" w:themeColor="text1"/>
          <w:lang w:eastAsia="es-ES_tradnl"/>
        </w:rPr>
        <w:t xml:space="preserve">nm. </w:t>
      </w:r>
      <w:r w:rsidR="00A45A42" w:rsidRPr="00A45A42">
        <w:rPr>
          <w:color w:val="000000" w:themeColor="text1"/>
        </w:rPr>
        <w:t>Indeed,</w:t>
      </w:r>
      <w:r w:rsidR="00B65A88" w:rsidRPr="00A45A42">
        <w:rPr>
          <w:color w:val="222222"/>
          <w:lang w:eastAsia="es-ES_tradnl"/>
        </w:rPr>
        <w:t xml:space="preserve"> </w:t>
      </w:r>
      <w:r w:rsidR="00375A5E">
        <w:rPr>
          <w:color w:val="222222"/>
          <w:lang w:eastAsia="es-ES_tradnl"/>
        </w:rPr>
        <w:t>e</w:t>
      </w:r>
      <w:r w:rsidR="00B65A88" w:rsidRPr="00A45A42">
        <w:rPr>
          <w:color w:val="222222"/>
          <w:lang w:eastAsia="es-ES_tradnl"/>
        </w:rPr>
        <w:t xml:space="preserve">xosomes derived from ovarian cancer </w:t>
      </w:r>
      <w:r w:rsidR="00375A5E">
        <w:rPr>
          <w:color w:val="222222"/>
          <w:lang w:eastAsia="es-ES_tradnl"/>
        </w:rPr>
        <w:t xml:space="preserve">cells </w:t>
      </w:r>
      <w:r w:rsidR="00375A5E" w:rsidRPr="00A45A42">
        <w:rPr>
          <w:color w:val="222222"/>
          <w:lang w:eastAsia="es-ES_tradnl"/>
        </w:rPr>
        <w:t xml:space="preserve">rapidly </w:t>
      </w:r>
      <w:r w:rsidR="00375A5E">
        <w:rPr>
          <w:color w:val="222222"/>
          <w:lang w:eastAsia="es-ES_tradnl"/>
        </w:rPr>
        <w:t>reach</w:t>
      </w:r>
      <w:r w:rsidR="00375A5E" w:rsidRPr="00A45A42">
        <w:rPr>
          <w:color w:val="222222"/>
          <w:lang w:eastAsia="es-ES_tradnl"/>
        </w:rPr>
        <w:t xml:space="preserve"> the lymphatic vessels within two minutes and reached a steady value of fluorescence by 20 minutes</w:t>
      </w:r>
      <w:r w:rsidR="00446833">
        <w:rPr>
          <w:color w:val="222222"/>
          <w:lang w:eastAsia="es-ES_tradnl"/>
        </w:rPr>
        <w:t xml:space="preserve"> and </w:t>
      </w:r>
      <w:r w:rsidR="004E4574">
        <w:rPr>
          <w:color w:val="222222"/>
          <w:lang w:eastAsia="es-ES_tradnl"/>
        </w:rPr>
        <w:t xml:space="preserve">the </w:t>
      </w:r>
      <w:r w:rsidR="00446833">
        <w:rPr>
          <w:color w:val="222222"/>
          <w:lang w:eastAsia="es-ES_tradnl"/>
        </w:rPr>
        <w:t xml:space="preserve">signal lasted two days </w:t>
      </w:r>
      <w:r w:rsidR="004E4574">
        <w:rPr>
          <w:color w:val="222222"/>
          <w:lang w:eastAsia="es-ES_tradnl"/>
        </w:rPr>
        <w:t>post-</w:t>
      </w:r>
      <w:r w:rsidR="00446833">
        <w:rPr>
          <w:color w:val="222222"/>
          <w:lang w:eastAsia="es-ES_tradnl"/>
        </w:rPr>
        <w:t>injectio</w:t>
      </w:r>
      <w:r w:rsidR="000C4D09">
        <w:rPr>
          <w:color w:val="222222"/>
          <w:lang w:eastAsia="es-ES_tradnl"/>
        </w:rPr>
        <w:t xml:space="preserve">n </w:t>
      </w:r>
      <w:r w:rsidR="000C4D09">
        <w:rPr>
          <w:color w:val="222222"/>
          <w:lang w:eastAsia="es-ES_tradnl"/>
        </w:rPr>
        <w:fldChar w:fldCharType="begin"/>
      </w:r>
      <w:r w:rsidR="008E7775">
        <w:rPr>
          <w:color w:val="222222"/>
          <w:lang w:eastAsia="es-ES_tradnl"/>
        </w:rPr>
        <w:instrText xml:space="preserve"> ADDIN EN.CITE &lt;EndNote&gt;&lt;Cite&gt;&lt;Author&gt;Srinivasan&lt;/Author&gt;&lt;Year&gt;2016&lt;/Year&gt;&lt;RecNum&gt;176&lt;/RecNum&gt;&lt;DisplayText&gt;[109]&lt;/DisplayText&gt;&lt;record&gt;&lt;rec-number&gt;176&lt;/rec-number&gt;&lt;foreign-keys&gt;&lt;key app="EN" db-id="a0r2rptws9e207exv5ovwvrit9zrezdxdez2" timestamp="1605699031"&gt;176&lt;/key&gt;&lt;/foreign-keys&gt;&lt;ref-type name="Journal Article"&gt;17&lt;/ref-type&gt;&lt;contributors&gt;&lt;authors&gt;&lt;author&gt;Srinivasan, S.&lt;/author&gt;&lt;author&gt;Vannberg, F. O.&lt;/author&gt;&lt;author&gt;Dixon, J. B.&lt;/author&gt;&lt;/authors&gt;&lt;/contributors&gt;&lt;auth-address&gt;School of Biology, Georgia Institute of Technology, Atlanta, GA, USA.&amp;#xD;Parker H. Petit Institute for Bioengineering and Bioscience Georgia Institute of Technology, Atlanta, GA, USA.&amp;#xD;George W. Woodruff School of Mechanical Engineering, Georgia Institute of Technology, Atlanta, GA, USA.&lt;/auth-address&gt;&lt;titles&gt;&lt;title&gt;Lymphatic transport of exosomes as a rapid route of information dissemination to the lymph node&lt;/title&gt;&lt;secondary-title&gt;Sci Rep&lt;/secondary-title&gt;&lt;/titles&gt;&lt;pages&gt;24436&lt;/pages&gt;&lt;volume&gt;6&lt;/volume&gt;&lt;edition&gt;2016/04/19&lt;/edition&gt;&lt;keywords&gt;&lt;keyword&gt;Animals&lt;/keyword&gt;&lt;keyword&gt;B-Lymphocytes/physiology&lt;/keyword&gt;&lt;keyword&gt;Endothelial Cells/physiology&lt;/keyword&gt;&lt;keyword&gt;Exosomes/*physiology&lt;/keyword&gt;&lt;keyword&gt;Lymph Nodes/cytology/physiology&lt;/keyword&gt;&lt;keyword&gt;Lymphatic System/cytology/*physiology&lt;/keyword&gt;&lt;keyword&gt;Lymphatic Vessels/physiology&lt;/keyword&gt;&lt;keyword&gt;Macrophages/physiology&lt;/keyword&gt;&lt;keyword&gt;Male&lt;/keyword&gt;&lt;keyword&gt;Mice&lt;/keyword&gt;&lt;keyword&gt;Mice, Inbred BALB C&lt;/keyword&gt;&lt;/keywords&gt;&lt;dates&gt;&lt;year&gt;2016&lt;/year&gt;&lt;pub-dates&gt;&lt;date&gt;Apr 18&lt;/date&gt;&lt;/pub-dates&gt;&lt;/dates&gt;&lt;isbn&gt;2045-2322 (Electronic)&amp;#xD;2045-2322 (Linking)&lt;/isbn&gt;&lt;accession-num&gt;27087234&lt;/accession-num&gt;&lt;urls&gt;&lt;related-urls&gt;&lt;url&gt;https://www.ncbi.nlm.nih.gov/pubmed/27087234&lt;/url&gt;&lt;/related-urls&gt;&lt;/urls&gt;&lt;custom2&gt;PMC4834495&lt;/custom2&gt;&lt;electronic-resource-num&gt;10.1038/srep24436&lt;/electronic-resource-num&gt;&lt;/record&gt;&lt;/Cite&gt;&lt;/EndNote&gt;</w:instrText>
      </w:r>
      <w:r w:rsidR="000C4D09">
        <w:rPr>
          <w:color w:val="222222"/>
          <w:lang w:eastAsia="es-ES_tradnl"/>
        </w:rPr>
        <w:fldChar w:fldCharType="separate"/>
      </w:r>
      <w:r w:rsidR="008E7775">
        <w:rPr>
          <w:noProof/>
          <w:color w:val="222222"/>
          <w:lang w:eastAsia="es-ES_tradnl"/>
        </w:rPr>
        <w:t>[109]</w:t>
      </w:r>
      <w:r w:rsidR="000C4D09">
        <w:rPr>
          <w:color w:val="222222"/>
          <w:lang w:eastAsia="es-ES_tradnl"/>
        </w:rPr>
        <w:fldChar w:fldCharType="end"/>
      </w:r>
      <w:r w:rsidR="00375A5E">
        <w:rPr>
          <w:color w:val="222222"/>
          <w:lang w:eastAsia="es-ES_tradnl"/>
        </w:rPr>
        <w:t xml:space="preserve">. </w:t>
      </w:r>
    </w:p>
    <w:p w14:paraId="3C9AC84E" w14:textId="77457236" w:rsidR="00B65A88" w:rsidRPr="00375A5E" w:rsidRDefault="00375A5E" w:rsidP="00A45A42">
      <w:pPr>
        <w:spacing w:line="480" w:lineRule="auto"/>
        <w:jc w:val="both"/>
        <w:rPr>
          <w:color w:val="000000" w:themeColor="text1"/>
          <w:lang w:eastAsia="es-ES_tradnl"/>
        </w:rPr>
      </w:pPr>
      <w:r>
        <w:rPr>
          <w:color w:val="222222"/>
          <w:lang w:eastAsia="es-ES_tradnl"/>
        </w:rPr>
        <w:t>To track exosomes biodistribution</w:t>
      </w:r>
      <w:r w:rsidR="00B80939">
        <w:rPr>
          <w:color w:val="222222"/>
          <w:lang w:eastAsia="es-ES_tradnl"/>
        </w:rPr>
        <w:t xml:space="preserve"> </w:t>
      </w:r>
      <w:r w:rsidR="00AC73BD" w:rsidRPr="007672D3">
        <w:rPr>
          <w:iCs/>
          <w:color w:val="222222"/>
          <w:lang w:eastAsia="es-ES_tradnl"/>
        </w:rPr>
        <w:t>in animal models,</w:t>
      </w:r>
      <w:r>
        <w:rPr>
          <w:color w:val="222222"/>
          <w:lang w:eastAsia="es-ES_tradnl"/>
        </w:rPr>
        <w:t xml:space="preserve"> </w:t>
      </w:r>
      <w:r w:rsidR="00AC73BD">
        <w:rPr>
          <w:color w:val="222222"/>
          <w:lang w:eastAsia="es-ES_tradnl"/>
        </w:rPr>
        <w:t xml:space="preserve">approaches include </w:t>
      </w:r>
      <w:r w:rsidR="00AC73BD" w:rsidRPr="00ED5B2C">
        <w:rPr>
          <w:color w:val="222222"/>
          <w:u w:val="single"/>
          <w:lang w:eastAsia="es-ES_tradnl"/>
        </w:rPr>
        <w:t>labeling with</w:t>
      </w:r>
      <w:r w:rsidR="007672D3" w:rsidRPr="00ED5B2C">
        <w:rPr>
          <w:color w:val="222222"/>
          <w:u w:val="single"/>
          <w:lang w:eastAsia="es-ES_tradnl"/>
        </w:rPr>
        <w:t xml:space="preserve"> fluorescent dyes</w:t>
      </w:r>
      <w:r w:rsidR="007672D3">
        <w:rPr>
          <w:color w:val="222222"/>
          <w:lang w:eastAsia="es-ES_tradnl"/>
        </w:rPr>
        <w:t xml:space="preserve"> (e.g.</w:t>
      </w:r>
      <w:r w:rsidR="00B65A88" w:rsidRPr="00A45A42">
        <w:rPr>
          <w:color w:val="222222"/>
          <w:lang w:eastAsia="es-ES_tradnl"/>
        </w:rPr>
        <w:t xml:space="preserve"> near infrared (NiR) </w:t>
      </w:r>
      <w:r w:rsidR="007672D3">
        <w:rPr>
          <w:color w:val="222222"/>
          <w:lang w:eastAsia="es-ES_tradnl"/>
        </w:rPr>
        <w:t xml:space="preserve">or PKH </w:t>
      </w:r>
      <w:r w:rsidR="00B65A88" w:rsidRPr="00A45A42">
        <w:rPr>
          <w:color w:val="222222"/>
          <w:lang w:eastAsia="es-ES_tradnl"/>
        </w:rPr>
        <w:t>dye</w:t>
      </w:r>
      <w:r>
        <w:rPr>
          <w:color w:val="222222"/>
          <w:lang w:eastAsia="es-ES_tradnl"/>
        </w:rPr>
        <w:t>s</w:t>
      </w:r>
      <w:r w:rsidR="007672D3">
        <w:rPr>
          <w:color w:val="222222"/>
          <w:lang w:eastAsia="es-ES_tradnl"/>
        </w:rPr>
        <w:t>)</w:t>
      </w:r>
      <w:r w:rsidR="00B65A88" w:rsidRPr="00A45A42">
        <w:rPr>
          <w:color w:val="222222"/>
          <w:lang w:eastAsia="es-ES_tradnl"/>
        </w:rPr>
        <w:t xml:space="preserve"> and inject</w:t>
      </w:r>
      <w:r w:rsidR="00AC73BD">
        <w:rPr>
          <w:color w:val="222222"/>
          <w:lang w:eastAsia="es-ES_tradnl"/>
        </w:rPr>
        <w:t>ion</w:t>
      </w:r>
      <w:r w:rsidR="00B65A88" w:rsidRPr="00A45A42">
        <w:rPr>
          <w:color w:val="222222"/>
          <w:lang w:eastAsia="es-ES_tradnl"/>
        </w:rPr>
        <w:t xml:space="preserve"> intra foot-pad in the mice</w:t>
      </w:r>
      <w:r w:rsidR="007672D3">
        <w:rPr>
          <w:color w:val="222222"/>
          <w:lang w:eastAsia="es-ES_tradnl"/>
        </w:rPr>
        <w:t xml:space="preserve"> </w:t>
      </w:r>
      <w:r w:rsidR="000C4D09">
        <w:rPr>
          <w:color w:val="222222"/>
          <w:lang w:eastAsia="es-ES_tradnl"/>
        </w:rPr>
        <w:fldChar w:fldCharType="begin"/>
      </w:r>
      <w:r w:rsidR="008E7775">
        <w:rPr>
          <w:color w:val="222222"/>
          <w:lang w:eastAsia="es-ES_tradnl"/>
        </w:rPr>
        <w:instrText xml:space="preserve"> ADDIN EN.CITE &lt;EndNote&gt;&lt;Cite&gt;&lt;Author&gt;Srinivasan&lt;/Author&gt;&lt;Year&gt;2016&lt;/Year&gt;&lt;RecNum&gt;176&lt;/RecNum&gt;&lt;DisplayText&gt;[109]&lt;/DisplayText&gt;&lt;record&gt;&lt;rec-number&gt;176&lt;/rec-number&gt;&lt;foreign-keys&gt;&lt;key app="EN" db-id="a0r2rptws9e207exv5ovwvrit9zrezdxdez2" timestamp="1605699031"&gt;176&lt;/key&gt;&lt;/foreign-keys&gt;&lt;ref-type name="Journal Article"&gt;17&lt;/ref-type&gt;&lt;contributors&gt;&lt;authors&gt;&lt;author&gt;Srinivasan, S.&lt;/author&gt;&lt;author&gt;Vannberg, F. O.&lt;/author&gt;&lt;author&gt;Dixon, J. B.&lt;/author&gt;&lt;/authors&gt;&lt;/contributors&gt;&lt;auth-address&gt;School of Biology, Georgia Institute of Technology, Atlanta, GA, USA.&amp;#xD;Parker H. Petit Institute for Bioengineering and Bioscience Georgia Institute of Technology, Atlanta, GA, USA.&amp;#xD;George W. Woodruff School of Mechanical Engineering, Georgia Institute of Technology, Atlanta, GA, USA.&lt;/auth-address&gt;&lt;titles&gt;&lt;title&gt;Lymphatic transport of exosomes as a rapid route of information dissemination to the lymph node&lt;/title&gt;&lt;secondary-title&gt;Sci Rep&lt;/secondary-title&gt;&lt;/titles&gt;&lt;pages&gt;24436&lt;/pages&gt;&lt;volume&gt;6&lt;/volume&gt;&lt;edition&gt;2016/04/19&lt;/edition&gt;&lt;keywords&gt;&lt;keyword&gt;Animals&lt;/keyword&gt;&lt;keyword&gt;B-Lymphocytes/physiology&lt;/keyword&gt;&lt;keyword&gt;Endothelial Cells/physiology&lt;/keyword&gt;&lt;keyword&gt;Exosomes/*physiology&lt;/keyword&gt;&lt;keyword&gt;Lymph Nodes/cytology/physiology&lt;/keyword&gt;&lt;keyword&gt;Lymphatic System/cytology/*physiology&lt;/keyword&gt;&lt;keyword&gt;Lymphatic Vessels/physiology&lt;/keyword&gt;&lt;keyword&gt;Macrophages/physiology&lt;/keyword&gt;&lt;keyword&gt;Male&lt;/keyword&gt;&lt;keyword&gt;Mice&lt;/keyword&gt;&lt;keyword&gt;Mice, Inbred BALB C&lt;/keyword&gt;&lt;/keywords&gt;&lt;dates&gt;&lt;year&gt;2016&lt;/year&gt;&lt;pub-dates&gt;&lt;date&gt;Apr 18&lt;/date&gt;&lt;/pub-dates&gt;&lt;/dates&gt;&lt;isbn&gt;2045-2322 (Electronic)&amp;#xD;2045-2322 (Linking)&lt;/isbn&gt;&lt;accession-num&gt;27087234&lt;/accession-num&gt;&lt;urls&gt;&lt;related-urls&gt;&lt;url&gt;https://www.ncbi.nlm.nih.gov/pubmed/27087234&lt;/url&gt;&lt;/related-urls&gt;&lt;/urls&gt;&lt;custom2&gt;PMC4834495&lt;/custom2&gt;&lt;electronic-resource-num&gt;10.1038/srep24436&lt;/electronic-resource-num&gt;&lt;/record&gt;&lt;/Cite&gt;&lt;/EndNote&gt;</w:instrText>
      </w:r>
      <w:r w:rsidR="000C4D09">
        <w:rPr>
          <w:color w:val="222222"/>
          <w:lang w:eastAsia="es-ES_tradnl"/>
        </w:rPr>
        <w:fldChar w:fldCharType="separate"/>
      </w:r>
      <w:r w:rsidR="008E7775">
        <w:rPr>
          <w:noProof/>
          <w:color w:val="222222"/>
          <w:lang w:eastAsia="es-ES_tradnl"/>
        </w:rPr>
        <w:t>[109]</w:t>
      </w:r>
      <w:r w:rsidR="000C4D09">
        <w:rPr>
          <w:color w:val="222222"/>
          <w:lang w:eastAsia="es-ES_tradnl"/>
        </w:rPr>
        <w:fldChar w:fldCharType="end"/>
      </w:r>
      <w:r w:rsidR="007672D3">
        <w:rPr>
          <w:color w:val="222222"/>
          <w:lang w:eastAsia="es-ES_tradnl"/>
        </w:rPr>
        <w:t xml:space="preserve"> (</w:t>
      </w:r>
      <w:r w:rsidR="007672D3" w:rsidRPr="007672D3">
        <w:rPr>
          <w:b/>
          <w:bCs/>
          <w:color w:val="222222"/>
          <w:lang w:eastAsia="es-ES_tradnl"/>
        </w:rPr>
        <w:t xml:space="preserve">Figure </w:t>
      </w:r>
      <w:r w:rsidR="00515DD6">
        <w:rPr>
          <w:b/>
          <w:bCs/>
          <w:color w:val="222222"/>
          <w:lang w:eastAsia="es-ES_tradnl"/>
        </w:rPr>
        <w:t>3</w:t>
      </w:r>
      <w:r w:rsidR="007672D3">
        <w:rPr>
          <w:b/>
          <w:bCs/>
          <w:color w:val="222222"/>
          <w:lang w:eastAsia="es-ES_tradnl"/>
        </w:rPr>
        <w:t xml:space="preserve">). </w:t>
      </w:r>
      <w:r w:rsidR="00AC73BD">
        <w:rPr>
          <w:color w:val="222222"/>
          <w:lang w:eastAsia="es-ES_tradnl"/>
        </w:rPr>
        <w:t>This approach has for example revealed that exosomes can</w:t>
      </w:r>
      <w:r w:rsidR="00B65A88" w:rsidRPr="00A45A42">
        <w:rPr>
          <w:color w:val="222222"/>
          <w:lang w:eastAsia="es-ES_tradnl"/>
        </w:rPr>
        <w:t xml:space="preserve"> induce a proangiogenic signaling program by inducing factors such as VEGF</w:t>
      </w:r>
      <w:r w:rsidR="00643F51">
        <w:rPr>
          <w:color w:val="222222"/>
          <w:lang w:eastAsia="es-ES_tradnl"/>
        </w:rPr>
        <w:t>,</w:t>
      </w:r>
      <w:r w:rsidR="00B65A88" w:rsidRPr="00A45A42">
        <w:rPr>
          <w:color w:val="222222"/>
          <w:lang w:eastAsia="es-ES_tradnl"/>
        </w:rPr>
        <w:t xml:space="preserve"> </w:t>
      </w:r>
      <w:r w:rsidR="00446833">
        <w:rPr>
          <w:color w:val="222222"/>
          <w:lang w:eastAsia="es-ES_tradnl"/>
        </w:rPr>
        <w:t>and</w:t>
      </w:r>
      <w:r w:rsidR="00B65A88" w:rsidRPr="00A45A42">
        <w:rPr>
          <w:color w:val="222222"/>
          <w:lang w:eastAsia="es-ES_tradnl"/>
        </w:rPr>
        <w:t xml:space="preserve"> </w:t>
      </w:r>
      <w:r w:rsidR="00643F51">
        <w:rPr>
          <w:color w:val="222222"/>
          <w:lang w:eastAsia="es-ES_tradnl"/>
        </w:rPr>
        <w:lastRenderedPageBreak/>
        <w:t xml:space="preserve">to </w:t>
      </w:r>
      <w:r w:rsidR="00B65A88" w:rsidRPr="00A45A42">
        <w:rPr>
          <w:color w:val="222222"/>
          <w:lang w:eastAsia="es-ES_tradnl"/>
        </w:rPr>
        <w:t>promote melanoma cell recruitment and extracellular matrix deposition</w:t>
      </w:r>
      <w:r w:rsidR="00A65D0D">
        <w:rPr>
          <w:color w:val="222222"/>
          <w:lang w:eastAsia="es-ES_tradnl"/>
        </w:rPr>
        <w:t xml:space="preserve"> </w:t>
      </w:r>
      <w:r w:rsidR="000C4D09">
        <w:rPr>
          <w:color w:val="222222"/>
          <w:lang w:eastAsia="es-ES_tradnl"/>
        </w:rPr>
        <w:fldChar w:fldCharType="begin"/>
      </w:r>
      <w:r w:rsidR="008E7775">
        <w:rPr>
          <w:color w:val="222222"/>
          <w:lang w:eastAsia="es-ES_tradnl"/>
        </w:rPr>
        <w:instrText xml:space="preserve"> ADDIN EN.CITE &lt;EndNote&gt;&lt;Cite&gt;&lt;Author&gt;Hood&lt;/Author&gt;&lt;Year&gt;2011&lt;/Year&gt;&lt;RecNum&gt;178&lt;/RecNum&gt;&lt;DisplayText&gt;[111]&lt;/DisplayText&gt;&lt;record&gt;&lt;rec-number&gt;178&lt;/rec-number&gt;&lt;foreign-keys&gt;&lt;key app="EN" db-id="a0r2rptws9e207exv5ovwvrit9zrezdxdez2" timestamp="1605699031"&gt;178&lt;/key&gt;&lt;/foreign-keys&gt;&lt;ref-type name="Journal Article"&gt;17&lt;/ref-type&gt;&lt;contributors&gt;&lt;authors&gt;&lt;author&gt;Hood, J. L.&lt;/author&gt;&lt;author&gt;San, R. S.&lt;/author&gt;&lt;author&gt;Wickline, S. A.&lt;/author&gt;&lt;/authors&gt;&lt;/contributors&gt;&lt;auth-address&gt;Consortium for Translational Research in Advanced Imaging and Nanomedicine, Washington University School of Medicine, St. Louis, Missouri, USA. jhood@dom.wustl.edu&lt;/auth-address&gt;&lt;titles&gt;&lt;title&gt;Exosomes released by melanoma cells prepare sentinel lymph nodes for tumor metastasis&lt;/title&gt;&lt;secondary-title&gt;Cancer Res&lt;/secondary-title&gt;&lt;alt-title&gt;Cancer research&lt;/alt-title&gt;&lt;/titles&gt;&lt;periodical&gt;&lt;full-title&gt;Cancer Res&lt;/full-title&gt;&lt;/periodical&gt;&lt;pages&gt;3792-801&lt;/pages&gt;&lt;volume&gt;71&lt;/volume&gt;&lt;number&gt;11&lt;/number&gt;&lt;edition&gt;2011/04/12&lt;/edition&gt;&lt;keywords&gt;&lt;keyword&gt;Animals&lt;/keyword&gt;&lt;keyword&gt;Exosomes/*pathology&lt;/keyword&gt;&lt;keyword&gt;Lymph Nodes/*pathology&lt;/keyword&gt;&lt;keyword&gt;Lymphatic Metastasis&lt;/keyword&gt;&lt;keyword&gt;Melanoma, Experimental/*pathology&lt;/keyword&gt;&lt;keyword&gt;Mice&lt;/keyword&gt;&lt;keyword&gt;Mice, Inbred C57BL&lt;/keyword&gt;&lt;keyword&gt;Sentinel Lymph Node Biopsy&lt;/keyword&gt;&lt;keyword&gt;Tumor Cells, Cultured&lt;/keyword&gt;&lt;/keywords&gt;&lt;dates&gt;&lt;year&gt;2011&lt;/year&gt;&lt;pub-dates&gt;&lt;date&gt;Jun 01&lt;/date&gt;&lt;/pub-dates&gt;&lt;/dates&gt;&lt;isbn&gt;1538-7445 (Electronic)&amp;#xD;0008-5472 (Linking)&lt;/isbn&gt;&lt;accession-num&gt;21478294&lt;/accession-num&gt;&lt;work-type&gt;Research Support, N.I.H., Extramural&amp;#xD;Research Support, Non-U.S. Gov&amp;apos;t&lt;/work-type&gt;&lt;urls&gt;&lt;related-urls&gt;&lt;url&gt;http://www.ncbi.nlm.nih.gov/pubmed/21478294&lt;/url&gt;&lt;/related-urls&gt;&lt;/urls&gt;&lt;electronic-resource-num&gt;10.1158/0008-5472.CAN-10-4455&lt;/electronic-resource-num&gt;&lt;/record&gt;&lt;/Cite&gt;&lt;/EndNote&gt;</w:instrText>
      </w:r>
      <w:r w:rsidR="000C4D09">
        <w:rPr>
          <w:color w:val="222222"/>
          <w:lang w:eastAsia="es-ES_tradnl"/>
        </w:rPr>
        <w:fldChar w:fldCharType="separate"/>
      </w:r>
      <w:r w:rsidR="008E7775">
        <w:rPr>
          <w:noProof/>
          <w:color w:val="222222"/>
          <w:lang w:eastAsia="es-ES_tradnl"/>
        </w:rPr>
        <w:t>[111]</w:t>
      </w:r>
      <w:r w:rsidR="000C4D09">
        <w:rPr>
          <w:color w:val="222222"/>
          <w:lang w:eastAsia="es-ES_tradnl"/>
        </w:rPr>
        <w:fldChar w:fldCharType="end"/>
      </w:r>
      <w:r w:rsidR="00B65A88" w:rsidRPr="00A45A42">
        <w:rPr>
          <w:color w:val="222222"/>
          <w:lang w:eastAsia="es-ES_tradnl"/>
        </w:rPr>
        <w:t xml:space="preserve">. </w:t>
      </w:r>
      <w:r w:rsidR="000E5C13">
        <w:rPr>
          <w:color w:val="222222"/>
          <w:lang w:eastAsia="es-ES_tradnl"/>
        </w:rPr>
        <w:t>Similarly</w:t>
      </w:r>
      <w:r w:rsidR="00B65A88" w:rsidRPr="00A45A42">
        <w:rPr>
          <w:color w:val="222222"/>
          <w:lang w:eastAsia="es-ES_tradnl"/>
        </w:rPr>
        <w:t xml:space="preserve">, a </w:t>
      </w:r>
      <w:r w:rsidR="000E5C13">
        <w:rPr>
          <w:color w:val="222222"/>
          <w:lang w:eastAsia="es-ES_tradnl"/>
        </w:rPr>
        <w:t xml:space="preserve"> more recent </w:t>
      </w:r>
      <w:r w:rsidR="00B65A88" w:rsidRPr="00A45A42">
        <w:rPr>
          <w:color w:val="222222"/>
          <w:lang w:eastAsia="es-ES_tradnl"/>
        </w:rPr>
        <w:t>study on colorectal cancer, reported that DiD</w:t>
      </w:r>
      <w:r w:rsidR="000E5C13">
        <w:rPr>
          <w:color w:val="222222"/>
          <w:lang w:eastAsia="es-ES_tradnl"/>
        </w:rPr>
        <w:t>-</w:t>
      </w:r>
      <w:r w:rsidR="00B65A88" w:rsidRPr="00A45A42">
        <w:rPr>
          <w:color w:val="222222"/>
          <w:lang w:eastAsia="es-ES_tradnl"/>
        </w:rPr>
        <w:t>label</w:t>
      </w:r>
      <w:r w:rsidR="000E5C13">
        <w:rPr>
          <w:color w:val="222222"/>
          <w:lang w:eastAsia="es-ES_tradnl"/>
        </w:rPr>
        <w:t>ed</w:t>
      </w:r>
      <w:r w:rsidR="00B65A88" w:rsidRPr="00A45A42">
        <w:rPr>
          <w:color w:val="222222"/>
          <w:lang w:eastAsia="es-ES_tradnl"/>
        </w:rPr>
        <w:t xml:space="preserve"> exosomes reached the SLN where they promoted lymphangiogenic through VEGFC secretion by macrophages, </w:t>
      </w:r>
      <w:r w:rsidR="00AC73BD">
        <w:rPr>
          <w:color w:val="222222"/>
          <w:lang w:eastAsia="es-ES_tradnl"/>
        </w:rPr>
        <w:t>and from there, favor metastasis to the liver</w:t>
      </w:r>
      <w:r w:rsidR="00E13DA6">
        <w:rPr>
          <w:color w:val="222222"/>
          <w:lang w:eastAsia="es-ES_tradnl"/>
        </w:rPr>
        <w:t xml:space="preserve"> </w:t>
      </w:r>
      <w:r w:rsidR="000C4D09">
        <w:rPr>
          <w:color w:val="222222"/>
          <w:lang w:eastAsia="es-ES_tradnl"/>
        </w:rPr>
        <w:fldChar w:fldCharType="begin"/>
      </w:r>
      <w:r w:rsidR="008E7775">
        <w:rPr>
          <w:color w:val="222222"/>
          <w:lang w:eastAsia="es-ES_tradnl"/>
        </w:rPr>
        <w:instrText xml:space="preserve"> ADDIN EN.CITE &lt;EndNote&gt;&lt;Cite&gt;&lt;Author&gt;Sun&lt;/Author&gt;&lt;Year&gt;2019&lt;/Year&gt;&lt;RecNum&gt;179&lt;/RecNum&gt;&lt;DisplayText&gt;[112]&lt;/DisplayText&gt;&lt;record&gt;&lt;rec-number&gt;179&lt;/rec-number&gt;&lt;foreign-keys&gt;&lt;key app="EN" db-id="a0r2rptws9e207exv5ovwvrit9zrezdxdez2" timestamp="1605699031"&gt;179&lt;/key&gt;&lt;/foreign-keys&gt;&lt;ref-type name="Journal Article"&gt;17&lt;/ref-type&gt;&lt;contributors&gt;&lt;authors&gt;&lt;author&gt;Sun, B.&lt;/author&gt;&lt;author&gt;Zhou, Y.&lt;/author&gt;&lt;author&gt;Fang, Y.&lt;/author&gt;&lt;author&gt;Li, Z.&lt;/author&gt;&lt;author&gt;Gu, X.&lt;/author&gt;&lt;author&gt;Xiang, J.&lt;/author&gt;&lt;/authors&gt;&lt;/contributors&gt;&lt;auth-address&gt;Department of Gastric Cancer, Fudan University Shanghai Cancer Center, Shanghai, China.&amp;#xD;Department of General Surgery, Huashan Hospital, Fudan University, Shanghai, China.&lt;/auth-address&gt;&lt;titles&gt;&lt;title&gt;Colorectal cancer exosomes induce lymphatic network remodeling in lymph nodes&lt;/title&gt;&lt;secondary-title&gt;Int J Cancer&lt;/secondary-title&gt;&lt;/titles&gt;&lt;pages&gt;1648-1659&lt;/pages&gt;&lt;volume&gt;145&lt;/volume&gt;&lt;number&gt;6&lt;/number&gt;&lt;edition&gt;2019/02/09&lt;/edition&gt;&lt;keywords&gt;&lt;keyword&gt;Aged&lt;/keyword&gt;&lt;keyword&gt;Animals&lt;/keyword&gt;&lt;keyword&gt;Case-Control Studies&lt;/keyword&gt;&lt;keyword&gt;Cell Line, Tumor&lt;/keyword&gt;&lt;keyword&gt;Colorectal Neoplasms/*pathology&lt;/keyword&gt;&lt;keyword&gt;Exosomes/*pathology&lt;/keyword&gt;&lt;keyword&gt;Female&lt;/keyword&gt;&lt;keyword&gt;Humans&lt;/keyword&gt;&lt;keyword&gt;Lymph Nodes/*pathology&lt;/keyword&gt;&lt;keyword&gt;Lymphatic Metastasis/*pathology&lt;/keyword&gt;&lt;keyword&gt;Male&lt;/keyword&gt;&lt;keyword&gt;Mice&lt;/keyword&gt;&lt;keyword&gt;Mice, Inbred BALB C&lt;/keyword&gt;&lt;keyword&gt;Middle Aged&lt;/keyword&gt;&lt;keyword&gt;RAW 264.7 Cells&lt;/keyword&gt;&lt;keyword&gt;*irf-2&lt;/keyword&gt;&lt;keyword&gt;*colorectal cancer&lt;/keyword&gt;&lt;keyword&gt;*exosome&lt;/keyword&gt;&lt;keyword&gt;*lymphangiogenesis&lt;/keyword&gt;&lt;/keywords&gt;&lt;dates&gt;&lt;year&gt;2019&lt;/year&gt;&lt;pub-dates&gt;&lt;date&gt;Sep 15&lt;/date&gt;&lt;/pub-dates&gt;&lt;/dates&gt;&lt;isbn&gt;1097-0215 (Electronic)&amp;#xD;0020-7136 (Linking)&lt;/isbn&gt;&lt;accession-num&gt;30734278&lt;/accession-num&gt;&lt;urls&gt;&lt;related-urls&gt;&lt;url&gt;https://www.ncbi.nlm.nih.gov/pubmed/30734278&lt;/url&gt;&lt;/related-urls&gt;&lt;/urls&gt;&lt;electronic-resource-num&gt;10.1002/ijc.32196&lt;/electronic-resource-num&gt;&lt;/record&gt;&lt;/Cite&gt;&lt;/EndNote&gt;</w:instrText>
      </w:r>
      <w:r w:rsidR="000C4D09">
        <w:rPr>
          <w:color w:val="222222"/>
          <w:lang w:eastAsia="es-ES_tradnl"/>
        </w:rPr>
        <w:fldChar w:fldCharType="separate"/>
      </w:r>
      <w:r w:rsidR="008E7775">
        <w:rPr>
          <w:noProof/>
          <w:color w:val="222222"/>
          <w:lang w:eastAsia="es-ES_tradnl"/>
        </w:rPr>
        <w:t>[112]</w:t>
      </w:r>
      <w:r w:rsidR="000C4D09">
        <w:rPr>
          <w:color w:val="222222"/>
          <w:lang w:eastAsia="es-ES_tradnl"/>
        </w:rPr>
        <w:fldChar w:fldCharType="end"/>
      </w:r>
      <w:r w:rsidR="00B65A88" w:rsidRPr="00A45A42">
        <w:rPr>
          <w:color w:val="222222"/>
          <w:lang w:eastAsia="es-ES_tradnl"/>
        </w:rPr>
        <w:t>.</w:t>
      </w:r>
    </w:p>
    <w:p w14:paraId="2F7E7E21" w14:textId="24E42526" w:rsidR="0034695F" w:rsidRDefault="00AC73BD" w:rsidP="003A7380">
      <w:pPr>
        <w:widowControl w:val="0"/>
        <w:autoSpaceDE w:val="0"/>
        <w:autoSpaceDN w:val="0"/>
        <w:adjustRightInd w:val="0"/>
        <w:spacing w:line="480" w:lineRule="auto"/>
        <w:jc w:val="both"/>
        <w:rPr>
          <w:color w:val="000000" w:themeColor="text1"/>
        </w:rPr>
      </w:pPr>
      <w:r>
        <w:rPr>
          <w:color w:val="000000" w:themeColor="text1"/>
        </w:rPr>
        <w:t>Other</w:t>
      </w:r>
      <w:r w:rsidR="003A7380" w:rsidRPr="003A7380">
        <w:rPr>
          <w:color w:val="000000" w:themeColor="text1"/>
        </w:rPr>
        <w:t xml:space="preserve"> techniques</w:t>
      </w:r>
      <w:r w:rsidR="0089134A">
        <w:rPr>
          <w:color w:val="000000" w:themeColor="text1"/>
        </w:rPr>
        <w:t xml:space="preserve"> that</w:t>
      </w:r>
      <w:r w:rsidR="003A7380" w:rsidRPr="003A7380">
        <w:rPr>
          <w:color w:val="000000" w:themeColor="text1"/>
        </w:rPr>
        <w:t xml:space="preserve"> </w:t>
      </w:r>
      <w:r w:rsidR="003A7380">
        <w:rPr>
          <w:color w:val="000000" w:themeColor="text1"/>
        </w:rPr>
        <w:t xml:space="preserve">have been used </w:t>
      </w:r>
      <w:r w:rsidR="003A7380" w:rsidRPr="003A7380">
        <w:rPr>
          <w:color w:val="000000" w:themeColor="text1"/>
        </w:rPr>
        <w:t xml:space="preserve">to monitor exosome biodistribution </w:t>
      </w:r>
      <w:r w:rsidR="003A7380" w:rsidRPr="003A7380">
        <w:rPr>
          <w:i/>
          <w:iCs/>
          <w:color w:val="000000" w:themeColor="text1"/>
        </w:rPr>
        <w:t>in vivo</w:t>
      </w:r>
      <w:r>
        <w:rPr>
          <w:color w:val="000000" w:themeColor="text1"/>
        </w:rPr>
        <w:t xml:space="preserve"> include</w:t>
      </w:r>
      <w:r w:rsidR="0074277A">
        <w:rPr>
          <w:color w:val="000000" w:themeColor="text1"/>
        </w:rPr>
        <w:t xml:space="preserve"> </w:t>
      </w:r>
      <w:r w:rsidR="0074277A" w:rsidRPr="00ED5B2C">
        <w:rPr>
          <w:color w:val="000000" w:themeColor="text1"/>
          <w:u w:val="single"/>
        </w:rPr>
        <w:t>radioisotope</w:t>
      </w:r>
      <w:r w:rsidR="00027C6A" w:rsidRPr="00ED5B2C">
        <w:rPr>
          <w:color w:val="000000" w:themeColor="text1"/>
          <w:u w:val="single"/>
        </w:rPr>
        <w:t>-</w:t>
      </w:r>
      <w:r w:rsidR="0074277A" w:rsidRPr="00ED5B2C">
        <w:rPr>
          <w:color w:val="000000" w:themeColor="text1"/>
          <w:u w:val="single"/>
        </w:rPr>
        <w:t xml:space="preserve">labelling </w:t>
      </w:r>
      <w:r w:rsidR="00220A64">
        <w:rPr>
          <w:color w:val="000000" w:themeColor="text1"/>
          <w:u w:val="single"/>
        </w:rPr>
        <w:t>approaches</w:t>
      </w:r>
      <w:r w:rsidR="00220A64">
        <w:rPr>
          <w:color w:val="000000" w:themeColor="text1"/>
        </w:rPr>
        <w:t xml:space="preserve"> </w:t>
      </w:r>
      <w:r w:rsidR="000C4D09">
        <w:rPr>
          <w:color w:val="000000" w:themeColor="text1"/>
        </w:rPr>
        <w:fldChar w:fldCharType="begin">
          <w:fldData xml:space="preserve">PEVuZE5vdGU+PENpdGU+PEF1dGhvcj5KdW5nPC9BdXRob3I+PFllYXI+MjAyMDwvWWVhcj48UmVj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KdW5nPC9BdXRob3I+PFllYXI+MjAyMDwvWWVhcj48UmVj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0C4D09">
        <w:rPr>
          <w:color w:val="000000" w:themeColor="text1"/>
        </w:rPr>
      </w:r>
      <w:r w:rsidR="000C4D09">
        <w:rPr>
          <w:color w:val="000000" w:themeColor="text1"/>
        </w:rPr>
        <w:fldChar w:fldCharType="separate"/>
      </w:r>
      <w:r w:rsidR="008E7775">
        <w:rPr>
          <w:noProof/>
          <w:color w:val="000000" w:themeColor="text1"/>
        </w:rPr>
        <w:t>[113]</w:t>
      </w:r>
      <w:r w:rsidR="000C4D09">
        <w:rPr>
          <w:color w:val="000000" w:themeColor="text1"/>
        </w:rPr>
        <w:fldChar w:fldCharType="end"/>
      </w:r>
      <w:r w:rsidR="00027C6A">
        <w:rPr>
          <w:color w:val="000000" w:themeColor="text1"/>
        </w:rPr>
        <w:t>.</w:t>
      </w:r>
      <w:r w:rsidR="003A7380" w:rsidRPr="003A7380">
        <w:rPr>
          <w:color w:val="000000" w:themeColor="text1"/>
        </w:rPr>
        <w:t xml:space="preserve"> </w:t>
      </w:r>
      <w:r w:rsidR="00232D79">
        <w:rPr>
          <w:color w:val="000000" w:themeColor="text1"/>
        </w:rPr>
        <w:t>EV</w:t>
      </w:r>
      <w:r w:rsidR="003A7380" w:rsidRPr="003A7380">
        <w:rPr>
          <w:color w:val="000000" w:themeColor="text1"/>
        </w:rPr>
        <w:t xml:space="preserve"> radiolabel</w:t>
      </w:r>
      <w:r>
        <w:rPr>
          <w:color w:val="000000" w:themeColor="text1"/>
        </w:rPr>
        <w:t xml:space="preserve">ing </w:t>
      </w:r>
      <w:r w:rsidR="003A7380" w:rsidRPr="003A7380">
        <w:rPr>
          <w:color w:val="000000" w:themeColor="text1"/>
        </w:rPr>
        <w:t xml:space="preserve">with </w:t>
      </w:r>
      <w:r w:rsidR="003A7380" w:rsidRPr="003A7380">
        <w:rPr>
          <w:color w:val="000000" w:themeColor="text1"/>
          <w:vertAlign w:val="superscript"/>
        </w:rPr>
        <w:t>64</w:t>
      </w:r>
      <w:r w:rsidR="003A7380" w:rsidRPr="003A7380">
        <w:rPr>
          <w:color w:val="000000" w:themeColor="text1"/>
        </w:rPr>
        <w:t xml:space="preserve">Cu or </w:t>
      </w:r>
      <w:r w:rsidR="003A7380" w:rsidRPr="003A7380">
        <w:rPr>
          <w:color w:val="000000" w:themeColor="text1"/>
          <w:vertAlign w:val="superscript"/>
        </w:rPr>
        <w:t>68</w:t>
      </w:r>
      <w:r w:rsidR="003A7380" w:rsidRPr="003A7380">
        <w:rPr>
          <w:color w:val="000000" w:themeColor="text1"/>
        </w:rPr>
        <w:t>Ga</w:t>
      </w:r>
      <w:r w:rsidR="0074277A" w:rsidRPr="0074277A">
        <w:rPr>
          <w:color w:val="000000" w:themeColor="text1"/>
        </w:rPr>
        <w:t xml:space="preserve"> </w:t>
      </w:r>
      <w:r w:rsidR="00232D79">
        <w:rPr>
          <w:color w:val="000000" w:themeColor="text1"/>
        </w:rPr>
        <w:t xml:space="preserve">allows </w:t>
      </w:r>
      <w:r>
        <w:rPr>
          <w:color w:val="000000" w:themeColor="text1"/>
        </w:rPr>
        <w:t>imaging</w:t>
      </w:r>
      <w:r w:rsidR="00027C6A">
        <w:rPr>
          <w:color w:val="000000" w:themeColor="text1"/>
        </w:rPr>
        <w:t xml:space="preserve"> by </w:t>
      </w:r>
      <w:r w:rsidR="0074277A" w:rsidRPr="003A7380">
        <w:rPr>
          <w:color w:val="000000" w:themeColor="text1"/>
        </w:rPr>
        <w:t xml:space="preserve">positron emission tomography (PET) </w:t>
      </w:r>
      <w:r w:rsidR="000C4D09">
        <w:rPr>
          <w:color w:val="000000" w:themeColor="text1"/>
        </w:rPr>
        <w:fldChar w:fldCharType="begin">
          <w:fldData xml:space="preserve">PEVuZE5vdGU+PENpdGU+PEF1dGhvcj5KdW5nPC9BdXRob3I+PFllYXI+MjAyMDwvWWVhcj48UmVj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KdW5nPC9BdXRob3I+PFllYXI+MjAyMDwvWWVhcj48UmVj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0C4D09">
        <w:rPr>
          <w:color w:val="000000" w:themeColor="text1"/>
        </w:rPr>
      </w:r>
      <w:r w:rsidR="000C4D09">
        <w:rPr>
          <w:color w:val="000000" w:themeColor="text1"/>
        </w:rPr>
        <w:fldChar w:fldCharType="separate"/>
      </w:r>
      <w:r w:rsidR="008E7775">
        <w:rPr>
          <w:noProof/>
          <w:color w:val="000000" w:themeColor="text1"/>
        </w:rPr>
        <w:t>[113]</w:t>
      </w:r>
      <w:r w:rsidR="000C4D09">
        <w:rPr>
          <w:color w:val="000000" w:themeColor="text1"/>
        </w:rPr>
        <w:fldChar w:fldCharType="end"/>
      </w:r>
      <w:r w:rsidR="003A7380" w:rsidRPr="003A7380">
        <w:rPr>
          <w:color w:val="000000" w:themeColor="text1"/>
        </w:rPr>
        <w:t xml:space="preserve">. In a different study, </w:t>
      </w:r>
      <w:r w:rsidR="003A7380" w:rsidRPr="00ED5B2C">
        <w:rPr>
          <w:color w:val="000000" w:themeColor="text1"/>
          <w:u w:val="single"/>
        </w:rPr>
        <w:t>magnetic resonance</w:t>
      </w:r>
      <w:r w:rsidR="003A7380" w:rsidRPr="003A7380">
        <w:rPr>
          <w:color w:val="000000" w:themeColor="text1"/>
        </w:rPr>
        <w:t xml:space="preserve"> </w:t>
      </w:r>
      <w:r w:rsidR="00027C6A">
        <w:rPr>
          <w:color w:val="000000" w:themeColor="text1"/>
        </w:rPr>
        <w:t xml:space="preserve">was </w:t>
      </w:r>
      <w:r w:rsidR="008964DF">
        <w:rPr>
          <w:color w:val="000000" w:themeColor="text1"/>
        </w:rPr>
        <w:t xml:space="preserve">also </w:t>
      </w:r>
      <w:r w:rsidR="003A7380" w:rsidRPr="003A7380">
        <w:rPr>
          <w:color w:val="000000" w:themeColor="text1"/>
        </w:rPr>
        <w:t>used</w:t>
      </w:r>
      <w:r w:rsidR="00027C6A">
        <w:rPr>
          <w:color w:val="000000" w:themeColor="text1"/>
        </w:rPr>
        <w:t xml:space="preserve"> to trac</w:t>
      </w:r>
      <w:r>
        <w:rPr>
          <w:color w:val="000000" w:themeColor="text1"/>
        </w:rPr>
        <w:t>e</w:t>
      </w:r>
      <w:r w:rsidR="00027C6A">
        <w:rPr>
          <w:color w:val="000000" w:themeColor="text1"/>
        </w:rPr>
        <w:t xml:space="preserve"> </w:t>
      </w:r>
      <w:r w:rsidR="003A7380" w:rsidRPr="003A7380">
        <w:rPr>
          <w:color w:val="000000" w:themeColor="text1"/>
        </w:rPr>
        <w:t>melanoma</w:t>
      </w:r>
      <w:r w:rsidR="00027C6A">
        <w:rPr>
          <w:color w:val="000000" w:themeColor="text1"/>
        </w:rPr>
        <w:t xml:space="preserve">-derived </w:t>
      </w:r>
      <w:r w:rsidR="003A7380" w:rsidRPr="003A7380">
        <w:rPr>
          <w:color w:val="000000" w:themeColor="text1"/>
        </w:rPr>
        <w:t xml:space="preserve">exosomes </w:t>
      </w:r>
      <w:r>
        <w:rPr>
          <w:color w:val="000000" w:themeColor="text1"/>
        </w:rPr>
        <w:t xml:space="preserve">in the LN </w:t>
      </w:r>
      <w:r w:rsidR="00027C6A">
        <w:rPr>
          <w:color w:val="000000" w:themeColor="text1"/>
        </w:rPr>
        <w:t>using</w:t>
      </w:r>
      <w:r w:rsidR="003A7380" w:rsidRPr="003A7380">
        <w:rPr>
          <w:color w:val="000000" w:themeColor="text1"/>
        </w:rPr>
        <w:t xml:space="preserve"> supermagnetic iron oxide nanoparticles</w:t>
      </w:r>
      <w:r w:rsidR="00E13DA6">
        <w:rPr>
          <w:color w:val="000000" w:themeColor="text1"/>
        </w:rPr>
        <w:t xml:space="preserve"> </w:t>
      </w:r>
      <w:r w:rsidR="000C4D09">
        <w:rPr>
          <w:color w:val="000000" w:themeColor="text1"/>
        </w:rPr>
        <w:fldChar w:fldCharType="begin"/>
      </w:r>
      <w:r w:rsidR="008E7775">
        <w:rPr>
          <w:color w:val="000000" w:themeColor="text1"/>
        </w:rPr>
        <w:instrText xml:space="preserve"> ADDIN EN.CITE &lt;EndNote&gt;&lt;Cite&gt;&lt;Author&gt;Hu&lt;/Author&gt;&lt;Year&gt;2015&lt;/Year&gt;&lt;RecNum&gt;181&lt;/RecNum&gt;&lt;DisplayText&gt;[114]&lt;/DisplayText&gt;&lt;record&gt;&lt;rec-number&gt;181&lt;/rec-number&gt;&lt;foreign-keys&gt;&lt;key app="EN" db-id="a0r2rptws9e207exv5ovwvrit9zrezdxdez2" timestamp="1605699031"&gt;181&lt;/key&gt;&lt;/foreign-keys&gt;&lt;ref-type name="Journal Article"&gt;17&lt;/ref-type&gt;&lt;contributors&gt;&lt;authors&gt;&lt;author&gt;Hu, L.&lt;/author&gt;&lt;author&gt;Wickline, S. A.&lt;/author&gt;&lt;author&gt;Hood, J. L.&lt;/author&gt;&lt;/authors&gt;&lt;/contributors&gt;&lt;auth-address&gt;Consortium for Translational Research in Advanced Imaging and Nanomedicine (C-TRAIN), Washington University School of Medicine, St. Louis, Missouri, USA.&lt;/auth-address&gt;&lt;titles&gt;&lt;title&gt;Magnetic resonance imaging of melanoma exosomes in lymph nodes&lt;/title&gt;&lt;secondary-title&gt;Magn Reson Med&lt;/secondary-title&gt;&lt;/titles&gt;&lt;pages&gt;266-271&lt;/pages&gt;&lt;volume&gt;74&lt;/volume&gt;&lt;number&gt;1&lt;/number&gt;&lt;edition&gt;2014/07/24&lt;/edition&gt;&lt;keywords&gt;&lt;keyword&gt;exosome&lt;/keyword&gt;&lt;keyword&gt;lymph node&lt;/keyword&gt;&lt;keyword&gt;magnetic resonance imaging&lt;/keyword&gt;&lt;keyword&gt;melanoma&lt;/keyword&gt;&lt;keyword&gt;nanomedicine&lt;/keyword&gt;&lt;keyword&gt;superparamagnetic iron oxide&lt;/keyword&gt;&lt;/keywords&gt;&lt;dates&gt;&lt;year&gt;2015&lt;/year&gt;&lt;pub-dates&gt;&lt;date&gt;Jul&lt;/date&gt;&lt;/pub-dates&gt;&lt;/dates&gt;&lt;isbn&gt;1522-2594 (Electronic)&amp;#xD;0740-3194 (Linking)&lt;/isbn&gt;&lt;accession-num&gt;25052384&lt;/accession-num&gt;&lt;urls&gt;&lt;related-urls&gt;&lt;url&gt;https://www.ncbi.nlm.nih.gov/pubmed/25052384&lt;/url&gt;&lt;/related-urls&gt;&lt;/urls&gt;&lt;custom2&gt;PMC4422779&lt;/custom2&gt;&lt;electronic-resource-num&gt;10.1002/mrm.25376&lt;/electronic-resource-num&gt;&lt;/record&gt;&lt;/Cite&gt;&lt;/EndNote&gt;</w:instrText>
      </w:r>
      <w:r w:rsidR="000C4D09">
        <w:rPr>
          <w:color w:val="000000" w:themeColor="text1"/>
        </w:rPr>
        <w:fldChar w:fldCharType="separate"/>
      </w:r>
      <w:r w:rsidR="008E7775">
        <w:rPr>
          <w:noProof/>
          <w:color w:val="000000" w:themeColor="text1"/>
        </w:rPr>
        <w:t>[114]</w:t>
      </w:r>
      <w:r w:rsidR="000C4D09">
        <w:rPr>
          <w:color w:val="000000" w:themeColor="text1"/>
        </w:rPr>
        <w:fldChar w:fldCharType="end"/>
      </w:r>
      <w:r w:rsidR="003A7380" w:rsidRPr="003A7380">
        <w:rPr>
          <w:color w:val="000000" w:themeColor="text1"/>
        </w:rPr>
        <w:t>.</w:t>
      </w:r>
      <w:r w:rsidR="0010771C">
        <w:rPr>
          <w:color w:val="000000" w:themeColor="text1"/>
        </w:rPr>
        <w:t xml:space="preserve"> </w:t>
      </w:r>
    </w:p>
    <w:p w14:paraId="438F6A06" w14:textId="77777777" w:rsidR="0034695F" w:rsidRPr="003A7380" w:rsidRDefault="0034695F" w:rsidP="003A7380">
      <w:pPr>
        <w:widowControl w:val="0"/>
        <w:autoSpaceDE w:val="0"/>
        <w:autoSpaceDN w:val="0"/>
        <w:adjustRightInd w:val="0"/>
        <w:spacing w:line="480" w:lineRule="auto"/>
        <w:jc w:val="both"/>
        <w:rPr>
          <w:color w:val="000000" w:themeColor="text1"/>
        </w:rPr>
      </w:pPr>
    </w:p>
    <w:p w14:paraId="4AE36CF4" w14:textId="5A232891" w:rsidR="00967F7D" w:rsidRPr="0027183F" w:rsidRDefault="00082DB7" w:rsidP="0027183F">
      <w:pPr>
        <w:widowControl w:val="0"/>
        <w:autoSpaceDE w:val="0"/>
        <w:autoSpaceDN w:val="0"/>
        <w:adjustRightInd w:val="0"/>
        <w:spacing w:line="480" w:lineRule="auto"/>
        <w:jc w:val="both"/>
        <w:rPr>
          <w:b/>
          <w:bCs/>
          <w:color w:val="000000" w:themeColor="text1"/>
        </w:rPr>
      </w:pPr>
      <w:r>
        <w:rPr>
          <w:b/>
          <w:bCs/>
          <w:color w:val="000000" w:themeColor="text1"/>
        </w:rPr>
        <w:t>6</w:t>
      </w:r>
      <w:r w:rsidR="0027183F">
        <w:rPr>
          <w:b/>
          <w:bCs/>
          <w:color w:val="000000" w:themeColor="text1"/>
        </w:rPr>
        <w:t xml:space="preserve">. </w:t>
      </w:r>
      <w:r w:rsidR="0010771C">
        <w:rPr>
          <w:b/>
          <w:bCs/>
          <w:color w:val="000000" w:themeColor="text1"/>
        </w:rPr>
        <w:t xml:space="preserve">A </w:t>
      </w:r>
      <w:r w:rsidR="009C0146">
        <w:rPr>
          <w:b/>
          <w:bCs/>
          <w:color w:val="000000" w:themeColor="text1"/>
        </w:rPr>
        <w:t>big</w:t>
      </w:r>
      <w:r w:rsidR="0010771C">
        <w:rPr>
          <w:b/>
          <w:bCs/>
          <w:color w:val="000000" w:themeColor="text1"/>
        </w:rPr>
        <w:t xml:space="preserve"> step for the EV field, a </w:t>
      </w:r>
      <w:r w:rsidR="009C0146">
        <w:rPr>
          <w:b/>
          <w:bCs/>
          <w:color w:val="000000" w:themeColor="text1"/>
        </w:rPr>
        <w:t>small</w:t>
      </w:r>
      <w:r w:rsidR="0010771C">
        <w:rPr>
          <w:b/>
          <w:bCs/>
          <w:color w:val="000000" w:themeColor="text1"/>
        </w:rPr>
        <w:t xml:space="preserve"> step for </w:t>
      </w:r>
      <w:r w:rsidR="00163EFF">
        <w:rPr>
          <w:b/>
          <w:bCs/>
          <w:color w:val="000000" w:themeColor="text1"/>
        </w:rPr>
        <w:t xml:space="preserve">lymphatic system </w:t>
      </w:r>
      <w:r w:rsidR="0010771C">
        <w:rPr>
          <w:b/>
          <w:bCs/>
          <w:color w:val="000000" w:themeColor="text1"/>
        </w:rPr>
        <w:t xml:space="preserve">therapeutics? </w:t>
      </w:r>
    </w:p>
    <w:p w14:paraId="1B40396E" w14:textId="62A0C7B8" w:rsidR="008964DF" w:rsidRPr="00062A88" w:rsidRDefault="008B1024" w:rsidP="008964DF">
      <w:pPr>
        <w:spacing w:line="480" w:lineRule="auto"/>
        <w:jc w:val="both"/>
        <w:rPr>
          <w:lang w:eastAsia="es-ES_tradnl"/>
        </w:rPr>
      </w:pPr>
      <w:r>
        <w:t xml:space="preserve">Small size EVs, have been actively </w:t>
      </w:r>
      <w:r w:rsidR="00EE520C">
        <w:t xml:space="preserve">studied </w:t>
      </w:r>
      <w:r>
        <w:t>as therapeutic agents for different diseases, mainly in cancer and neurological disorders</w:t>
      </w:r>
      <w:r w:rsidR="008964DF">
        <w:t xml:space="preserve"> </w:t>
      </w:r>
      <w:r w:rsidR="00BB1A77">
        <w:fldChar w:fldCharType="begin">
          <w:fldData xml:space="preserve">PEVuZE5vdGU+PENpdGU+PEF1dGhvcj5OaWNvbGluaTwvQXV0aG9yPjxZZWFyPjIwMjE8L1llYXI+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=
</w:fldData>
        </w:fldChar>
      </w:r>
      <w:r w:rsidR="008E7775">
        <w:instrText xml:space="preserve"> ADDIN EN.CITE </w:instrText>
      </w:r>
      <w:r w:rsidR="008E7775">
        <w:fldChar w:fldCharType="begin">
          <w:fldData xml:space="preserve">PEVuZE5vdGU+PENpdGU+PEF1dGhvcj5OaWNvbGluaTwvQXV0aG9yPjxZZWFyPjIwMjE8L1llYXI+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=
</w:fldData>
        </w:fldChar>
      </w:r>
      <w:r w:rsidR="008E7775">
        <w:instrText xml:space="preserve"> ADDIN EN.CITE.DATA </w:instrText>
      </w:r>
      <w:r w:rsidR="008E7775">
        <w:fldChar w:fldCharType="end"/>
      </w:r>
      <w:r w:rsidR="00BB1A77">
        <w:fldChar w:fldCharType="separate"/>
      </w:r>
      <w:r w:rsidR="008E7775">
        <w:rPr>
          <w:noProof/>
        </w:rPr>
        <w:t>[115, 116]</w:t>
      </w:r>
      <w:r w:rsidR="00BB1A77">
        <w:fldChar w:fldCharType="end"/>
      </w:r>
      <w:r>
        <w:t xml:space="preserve">. Some of the features that make these vesicles extremely attractive as drug delivery systems compared to currently available nanoparticles, are their ability to overcome biological barriers, their stability in the circulation and their low cytotoxic effect </w:t>
      </w:r>
      <w:r w:rsidR="00163EFF">
        <w:fldChar w:fldCharType="begin">
          <w:fldData xml:space="preserve">PEVuZE5vdGU+PENpdGU+PEF1dGhvcj5FbHNoYXJrYXN5PC9BdXRob3I+PFllYXI+MjAyMDwvWWVh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</w:fldData>
        </w:fldChar>
      </w:r>
      <w:r w:rsidR="008E7775">
        <w:instrText xml:space="preserve"> ADDIN EN.CITE </w:instrText>
      </w:r>
      <w:r w:rsidR="008E7775">
        <w:fldChar w:fldCharType="begin">
          <w:fldData xml:space="preserve">PEVuZE5vdGU+PENpdGU+PEF1dGhvcj5FbHNoYXJrYXN5PC9BdXRob3I+PFllYXI+MjAyMDwvWWVh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</w:fldData>
        </w:fldChar>
      </w:r>
      <w:r w:rsidR="008E7775">
        <w:instrText xml:space="preserve"> ADDIN EN.CITE.DATA </w:instrText>
      </w:r>
      <w:r w:rsidR="008E7775">
        <w:fldChar w:fldCharType="end"/>
      </w:r>
      <w:r w:rsidR="00163EFF">
        <w:fldChar w:fldCharType="separate"/>
      </w:r>
      <w:r w:rsidR="008E7775">
        <w:rPr>
          <w:noProof/>
        </w:rPr>
        <w:t>[117]</w:t>
      </w:r>
      <w:r w:rsidR="00163EFF">
        <w:fldChar w:fldCharType="end"/>
      </w:r>
      <w:r w:rsidR="00106D9D">
        <w:t>.</w:t>
      </w:r>
      <w:r w:rsidR="00062A88">
        <w:t xml:space="preserve"> </w:t>
      </w:r>
      <w:r w:rsidR="008964DF">
        <w:t xml:space="preserve">Importantly, </w:t>
      </w:r>
      <w:r w:rsidR="008964DF" w:rsidRPr="00062A88">
        <w:rPr>
          <w:lang w:eastAsia="es-ES_tradnl"/>
        </w:rPr>
        <w:t xml:space="preserve">EVs </w:t>
      </w:r>
      <w:r w:rsidR="008964DF">
        <w:rPr>
          <w:lang w:eastAsia="es-ES_tradnl"/>
        </w:rPr>
        <w:t>are</w:t>
      </w:r>
      <w:r w:rsidR="008964DF" w:rsidRPr="00062A88">
        <w:rPr>
          <w:lang w:eastAsia="es-ES_tradnl"/>
        </w:rPr>
        <w:t xml:space="preserve"> biocompatible, </w:t>
      </w:r>
      <w:r w:rsidR="008964DF">
        <w:rPr>
          <w:lang w:eastAsia="es-ES_tradnl"/>
        </w:rPr>
        <w:t xml:space="preserve">with </w:t>
      </w:r>
      <w:r w:rsidR="008964DF" w:rsidRPr="00062A88">
        <w:rPr>
          <w:lang w:eastAsia="es-ES_tradnl"/>
        </w:rPr>
        <w:t>low immunogen</w:t>
      </w:r>
      <w:r w:rsidR="008964DF">
        <w:rPr>
          <w:lang w:eastAsia="es-ES_tradnl"/>
        </w:rPr>
        <w:t xml:space="preserve">icity and </w:t>
      </w:r>
      <w:r w:rsidR="008964DF" w:rsidRPr="00062A88">
        <w:rPr>
          <w:lang w:eastAsia="es-ES_tradnl"/>
        </w:rPr>
        <w:t>cytotoxic</w:t>
      </w:r>
      <w:r w:rsidR="008964DF">
        <w:rPr>
          <w:lang w:eastAsia="es-ES_tradnl"/>
        </w:rPr>
        <w:t>ity</w:t>
      </w:r>
      <w:r w:rsidR="008964DF" w:rsidRPr="00062A88">
        <w:rPr>
          <w:lang w:eastAsia="es-ES_tradnl"/>
        </w:rPr>
        <w:t xml:space="preserve">, </w:t>
      </w:r>
      <w:r w:rsidR="008964DF">
        <w:rPr>
          <w:lang w:eastAsia="es-ES_tradnl"/>
        </w:rPr>
        <w:t>an</w:t>
      </w:r>
      <w:r w:rsidR="00EE520C">
        <w:rPr>
          <w:lang w:eastAsia="es-ES_tradnl"/>
        </w:rPr>
        <w:t>d</w:t>
      </w:r>
      <w:r w:rsidR="008964DF">
        <w:rPr>
          <w:lang w:eastAsia="es-ES_tradnl"/>
        </w:rPr>
        <w:t xml:space="preserve"> can be efficiently delivered in</w:t>
      </w:r>
      <w:r w:rsidR="008964DF" w:rsidRPr="00062A88">
        <w:rPr>
          <w:lang w:eastAsia="es-ES_tradnl"/>
        </w:rPr>
        <w:t xml:space="preserve"> circulation </w:t>
      </w:r>
      <w:r w:rsidR="008964DF">
        <w:rPr>
          <w:lang w:eastAsia="es-ES_tradnl"/>
        </w:rPr>
        <w:t xml:space="preserve">with </w:t>
      </w:r>
      <w:r w:rsidR="008964DF" w:rsidRPr="00062A88">
        <w:rPr>
          <w:lang w:eastAsia="es-ES_tradnl"/>
        </w:rPr>
        <w:t xml:space="preserve">the capacity to cross </w:t>
      </w:r>
      <w:r w:rsidR="00220A64">
        <w:rPr>
          <w:lang w:eastAsia="es-ES_tradnl"/>
        </w:rPr>
        <w:t xml:space="preserve">the </w:t>
      </w:r>
      <w:r w:rsidR="008964DF">
        <w:rPr>
          <w:lang w:eastAsia="es-ES_tradnl"/>
        </w:rPr>
        <w:t xml:space="preserve">blood-brain </w:t>
      </w:r>
      <w:r w:rsidR="008964DF" w:rsidRPr="00062A88">
        <w:rPr>
          <w:lang w:eastAsia="es-ES_tradnl"/>
        </w:rPr>
        <w:t>barrier, making them suitable for drug delivery applications</w:t>
      </w:r>
      <w:r w:rsidR="0057018A">
        <w:rPr>
          <w:lang w:eastAsia="es-ES_tradnl"/>
        </w:rPr>
        <w:t xml:space="preserve"> </w:t>
      </w:r>
      <w:r w:rsidR="008964DF">
        <w:rPr>
          <w:lang w:eastAsia="es-ES_tradnl"/>
        </w:rPr>
        <w:fldChar w:fldCharType="begin">
          <w:fldData xml:space="preserve">PEVuZE5vdGU+PENpdGU+PEF1dGhvcj5KYWZhcmk8L0F1dGhvcj48WWVhcj4yMDIxPC9ZZWFyPjxS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</w:fldData>
        </w:fldChar>
      </w:r>
      <w:r w:rsidR="008E7775">
        <w:rPr>
          <w:lang w:eastAsia="es-ES_tradnl"/>
        </w:rPr>
        <w:instrText xml:space="preserve"> ADDIN EN.CITE </w:instrText>
      </w:r>
      <w:r w:rsidR="008E7775">
        <w:rPr>
          <w:lang w:eastAsia="es-ES_tradnl"/>
        </w:rPr>
        <w:fldChar w:fldCharType="begin">
          <w:fldData xml:space="preserve">PEVuZE5vdGU+PENpdGU+PEF1dGhvcj5KYWZhcmk8L0F1dGhvcj48WWVhcj4yMDIxPC9ZZWFyPjxS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</w:fldData>
        </w:fldChar>
      </w:r>
      <w:r w:rsidR="008E7775">
        <w:rPr>
          <w:lang w:eastAsia="es-ES_tradnl"/>
        </w:rPr>
        <w:instrText xml:space="preserve"> ADDIN EN.CITE.DATA </w:instrText>
      </w:r>
      <w:r w:rsidR="008E7775">
        <w:rPr>
          <w:lang w:eastAsia="es-ES_tradnl"/>
        </w:rPr>
      </w:r>
      <w:r w:rsidR="008E7775">
        <w:rPr>
          <w:lang w:eastAsia="es-ES_tradnl"/>
        </w:rPr>
        <w:fldChar w:fldCharType="end"/>
      </w:r>
      <w:r w:rsidR="008964DF">
        <w:rPr>
          <w:lang w:eastAsia="es-ES_tradnl"/>
        </w:rPr>
      </w:r>
      <w:r w:rsidR="008964DF">
        <w:rPr>
          <w:lang w:eastAsia="es-ES_tradnl"/>
        </w:rPr>
        <w:fldChar w:fldCharType="separate"/>
      </w:r>
      <w:r w:rsidR="008E7775">
        <w:rPr>
          <w:noProof/>
          <w:lang w:eastAsia="es-ES_tradnl"/>
        </w:rPr>
        <w:t>[117-120]</w:t>
      </w:r>
      <w:r w:rsidR="008964DF">
        <w:rPr>
          <w:lang w:eastAsia="es-ES_tradnl"/>
        </w:rPr>
        <w:fldChar w:fldCharType="end"/>
      </w:r>
      <w:r w:rsidR="008964DF" w:rsidRPr="00062A88">
        <w:rPr>
          <w:lang w:eastAsia="es-ES_tradnl"/>
        </w:rPr>
        <w:t xml:space="preserve">. </w:t>
      </w:r>
      <w:r w:rsidR="0057018A">
        <w:rPr>
          <w:lang w:eastAsia="es-ES_tradnl"/>
        </w:rPr>
        <w:t>Given these features,</w:t>
      </w:r>
      <w:r w:rsidR="008964DF">
        <w:rPr>
          <w:lang w:eastAsia="es-ES_tradnl"/>
        </w:rPr>
        <w:t xml:space="preserve"> EVs are being used in </w:t>
      </w:r>
      <w:r w:rsidR="008964DF" w:rsidRPr="00062A88">
        <w:rPr>
          <w:lang w:eastAsia="es-ES_tradnl"/>
        </w:rPr>
        <w:t>clinical trials both for therapy and diagnosis</w:t>
      </w:r>
      <w:r w:rsidR="00220A64">
        <w:rPr>
          <w:lang w:eastAsia="es-ES_tradnl"/>
        </w:rPr>
        <w:t xml:space="preserve"> </w:t>
      </w:r>
      <w:r w:rsidR="008964DF">
        <w:rPr>
          <w:lang w:eastAsia="es-ES_tradnl"/>
        </w:rPr>
        <w:fldChar w:fldCharType="begin"/>
      </w:r>
      <w:r w:rsidR="008E7775">
        <w:rPr>
          <w:lang w:eastAsia="es-ES_tradnl"/>
        </w:rPr>
        <w:instrText xml:space="preserve"> ADDIN EN.CITE &lt;EndNote&gt;&lt;Cite&gt;&lt;Author&gt;Ciferri&lt;/Author&gt;&lt;Year&gt;2021&lt;/Year&gt;&lt;RecNum&gt;168&lt;/RecNum&gt;&lt;DisplayText&gt;[121]&lt;/DisplayText&gt;&lt;record&gt;&lt;rec-number&gt;168&lt;/rec-number&gt;&lt;foreign-keys&gt;&lt;key app="EN" db-id="wpweefx58v2a96esrtn5zewevvaevw02f959" timestamp="1620312903"&gt;168&lt;/key&gt;&lt;/foreign-keys&gt;&lt;ref-type name="Journal Article"&gt;17&lt;/ref-type&gt;&lt;contributors&gt;&lt;authors&gt;&lt;author&gt;Ciferri, M. C.&lt;/author&gt;&lt;author&gt;Quarto, R.&lt;/author&gt;&lt;author&gt;Tasso, R.&lt;/author&gt;&lt;/authors&gt;&lt;/contributors&gt;&lt;auth-address&gt;Department of Experimental Medicine, University of Genova, 16132 Genova, Italy.&amp;#xD;U.O. Cellular Oncology, IRCCS Ospedale Policlinico San Martino, 16132 Genova, Italy.&lt;/auth-address&gt;&lt;titles&gt;&lt;title&gt;Extracellular Vesicles as Biomarkers and Therapeutic Tools: From Pre-Clinical to Clinical Applications&lt;/title&gt;&lt;secondary-title&gt;Biology (Basel)&lt;/secondary-title&gt;&lt;/titles&gt;&lt;volume&gt;10&lt;/volume&gt;&lt;number&gt;5&lt;/number&gt;&lt;edition&gt;2021/05/01&lt;/edition&gt;&lt;keywords&gt;&lt;keyword&gt;biomarkers&lt;/keyword&gt;&lt;keyword&gt;cancer&lt;/keyword&gt;&lt;keyword&gt;clinical trials&lt;/keyword&gt;&lt;keyword&gt;exosomes&lt;/keyword&gt;&lt;keyword&gt;extracellular vesicles&lt;/keyword&gt;&lt;keyword&gt;liquid biopsy&lt;/keyword&gt;&lt;keyword&gt;therapy&lt;/keyword&gt;&lt;/keywords&gt;&lt;dates&gt;&lt;year&gt;2021&lt;/year&gt;&lt;pub-dates&gt;&lt;date&gt;Apr 23&lt;/date&gt;&lt;/pub-dates&gt;&lt;/dates&gt;&lt;isbn&gt;2079-7737 (Print)&amp;#xD;2079-7737 (Linking)&lt;/isbn&gt;&lt;accession-num&gt;33922446&lt;/accession-num&gt;&lt;urls&gt;&lt;related-urls&gt;&lt;url&gt;https://www.ncbi.nlm.nih.gov/pubmed/33922446&lt;/url&gt;&lt;/related-urls&gt;&lt;/urls&gt;&lt;electronic-resource-num&gt;10.3390/biology10050359&lt;/electronic-resource-num&gt;&lt;/record&gt;&lt;/Cite&gt;&lt;/EndNote&gt;</w:instrText>
      </w:r>
      <w:r w:rsidR="008964DF">
        <w:rPr>
          <w:lang w:eastAsia="es-ES_tradnl"/>
        </w:rPr>
        <w:fldChar w:fldCharType="separate"/>
      </w:r>
      <w:r w:rsidR="008E7775">
        <w:rPr>
          <w:noProof/>
          <w:lang w:eastAsia="es-ES_tradnl"/>
        </w:rPr>
        <w:t>[121]</w:t>
      </w:r>
      <w:r w:rsidR="008964DF">
        <w:rPr>
          <w:lang w:eastAsia="es-ES_tradnl"/>
        </w:rPr>
        <w:fldChar w:fldCharType="end"/>
      </w:r>
      <w:r w:rsidR="008964DF" w:rsidRPr="00062A88">
        <w:rPr>
          <w:lang w:eastAsia="es-ES_tradnl"/>
        </w:rPr>
        <w:t xml:space="preserve">. </w:t>
      </w:r>
      <w:r w:rsidR="008964DF">
        <w:rPr>
          <w:lang w:eastAsia="es-ES_tradnl"/>
        </w:rPr>
        <w:t>In this context, data support that due to the characteristics of lymph node architecture, small EVs are retained mostly in the subcorti</w:t>
      </w:r>
      <w:r w:rsidR="0057018A">
        <w:rPr>
          <w:lang w:eastAsia="es-ES_tradnl"/>
        </w:rPr>
        <w:t xml:space="preserve">cal area of lymph nodes being conceptually an ideal </w:t>
      </w:r>
      <w:r w:rsidR="008964DF">
        <w:rPr>
          <w:lang w:eastAsia="es-ES_tradnl"/>
        </w:rPr>
        <w:t xml:space="preserve">delivery method to target LECs </w:t>
      </w:r>
      <w:r w:rsidR="008964DF">
        <w:rPr>
          <w:lang w:eastAsia="es-ES_tradnl"/>
        </w:rPr>
        <w:fldChar w:fldCharType="begin">
          <w:fldData xml:space="preserve">PEVuZE5vdGU+PENpdGU+PEF1dGhvcj5TcmluaXZhc2FuPC9BdXRob3I+PFllYXI+MjAxNjwvWWVh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=
</w:fldData>
        </w:fldChar>
      </w:r>
      <w:r w:rsidR="008E7775">
        <w:rPr>
          <w:lang w:eastAsia="es-ES_tradnl"/>
        </w:rPr>
        <w:instrText xml:space="preserve"> ADDIN EN.CITE </w:instrText>
      </w:r>
      <w:r w:rsidR="008E7775">
        <w:rPr>
          <w:lang w:eastAsia="es-ES_tradnl"/>
        </w:rPr>
        <w:fldChar w:fldCharType="begin">
          <w:fldData xml:space="preserve">PEVuZE5vdGU+PENpdGU+PEF1dGhvcj5TcmluaXZhc2FuPC9BdXRob3I+PFllYXI+MjAxNjwvWWVh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=
</w:fldData>
        </w:fldChar>
      </w:r>
      <w:r w:rsidR="008E7775">
        <w:rPr>
          <w:lang w:eastAsia="es-ES_tradnl"/>
        </w:rPr>
        <w:instrText xml:space="preserve"> ADDIN EN.CITE.DATA </w:instrText>
      </w:r>
      <w:r w:rsidR="008E7775">
        <w:rPr>
          <w:lang w:eastAsia="es-ES_tradnl"/>
        </w:rPr>
      </w:r>
      <w:r w:rsidR="008E7775">
        <w:rPr>
          <w:lang w:eastAsia="es-ES_tradnl"/>
        </w:rPr>
        <w:fldChar w:fldCharType="end"/>
      </w:r>
      <w:r w:rsidR="008964DF">
        <w:rPr>
          <w:lang w:eastAsia="es-ES_tradnl"/>
        </w:rPr>
      </w:r>
      <w:r w:rsidR="008964DF">
        <w:rPr>
          <w:lang w:eastAsia="es-ES_tradnl"/>
        </w:rPr>
        <w:fldChar w:fldCharType="separate"/>
      </w:r>
      <w:r w:rsidR="008E7775">
        <w:rPr>
          <w:noProof/>
          <w:lang w:eastAsia="es-ES_tradnl"/>
        </w:rPr>
        <w:t>[109-112, 122]</w:t>
      </w:r>
      <w:r w:rsidR="008964DF">
        <w:rPr>
          <w:lang w:eastAsia="es-ES_tradnl"/>
        </w:rPr>
        <w:fldChar w:fldCharType="end"/>
      </w:r>
      <w:r w:rsidR="008964DF">
        <w:rPr>
          <w:lang w:eastAsia="es-ES_tradnl"/>
        </w:rPr>
        <w:t xml:space="preserve">. </w:t>
      </w:r>
      <w:r w:rsidR="008964DF" w:rsidRPr="00062A88">
        <w:rPr>
          <w:lang w:eastAsia="es-ES_tradnl"/>
        </w:rPr>
        <w:t xml:space="preserve">Given these premises, EVs can be considered </w:t>
      </w:r>
      <w:r w:rsidR="008964DF" w:rsidRPr="00062A88">
        <w:rPr>
          <w:lang w:eastAsia="es-ES_tradnl"/>
        </w:rPr>
        <w:lastRenderedPageBreak/>
        <w:t xml:space="preserve">promising </w:t>
      </w:r>
      <w:r w:rsidR="008964DF">
        <w:rPr>
          <w:lang w:eastAsia="es-ES_tradnl"/>
        </w:rPr>
        <w:t xml:space="preserve">agents </w:t>
      </w:r>
      <w:r w:rsidR="008964DF" w:rsidRPr="00062A88">
        <w:rPr>
          <w:lang w:eastAsia="es-ES_tradnl"/>
        </w:rPr>
        <w:t>for therapeutic applications</w:t>
      </w:r>
      <w:r w:rsidR="008964DF">
        <w:rPr>
          <w:lang w:eastAsia="es-ES_tradnl"/>
        </w:rPr>
        <w:t xml:space="preserve"> in the lymphatic system</w:t>
      </w:r>
      <w:r w:rsidR="008964DF" w:rsidRPr="00062A88">
        <w:rPr>
          <w:lang w:eastAsia="es-ES_tradnl"/>
        </w:rPr>
        <w:t xml:space="preserve">. </w:t>
      </w:r>
      <w:r w:rsidR="008964DF">
        <w:rPr>
          <w:color w:val="000000" w:themeColor="text1"/>
        </w:rPr>
        <w:t>Some of these applications are discussed below.</w:t>
      </w:r>
    </w:p>
    <w:p w14:paraId="26480F72" w14:textId="2FFE4487" w:rsidR="00967F7D" w:rsidRPr="00880CFF" w:rsidRDefault="00106D9D" w:rsidP="00ED5B2C">
      <w:pPr>
        <w:spacing w:line="480" w:lineRule="auto"/>
        <w:jc w:val="both"/>
        <w:rPr>
          <w:color w:val="000000" w:themeColor="text1"/>
        </w:rPr>
      </w:pPr>
      <w:r>
        <w:rPr>
          <w:color w:val="000000" w:themeColor="text1"/>
        </w:rPr>
        <w:t>The t</w:t>
      </w:r>
      <w:r w:rsidR="00E32042">
        <w:rPr>
          <w:color w:val="000000" w:themeColor="text1"/>
        </w:rPr>
        <w:t xml:space="preserve">herapeutic potential of EVs has been tested to elicit therapeutic responses in lymph nodes, for example </w:t>
      </w:r>
      <w:r w:rsidR="00AC73BD">
        <w:rPr>
          <w:color w:val="000000" w:themeColor="text1"/>
        </w:rPr>
        <w:t>to</w:t>
      </w:r>
      <w:r w:rsidR="00E32042" w:rsidRPr="00E32042">
        <w:rPr>
          <w:rFonts w:eastAsiaTheme="minorEastAsia"/>
          <w:color w:val="000000" w:themeColor="text1"/>
        </w:rPr>
        <w:t xml:space="preserve"> deliver tyrosinase-related protein-2 (TRP2) peptides to </w:t>
      </w:r>
      <w:r w:rsidR="00E32042">
        <w:rPr>
          <w:rFonts w:eastAsiaTheme="minorEastAsia"/>
          <w:color w:val="000000" w:themeColor="text1"/>
        </w:rPr>
        <w:t xml:space="preserve">the </w:t>
      </w:r>
      <w:r w:rsidR="00E32042" w:rsidRPr="00E32042">
        <w:rPr>
          <w:rFonts w:eastAsiaTheme="minorEastAsia"/>
          <w:color w:val="000000" w:themeColor="text1"/>
        </w:rPr>
        <w:t>lymph nodes</w:t>
      </w:r>
      <w:r w:rsidR="00E13DA6">
        <w:rPr>
          <w:rFonts w:eastAsiaTheme="minorEastAsia"/>
          <w:color w:val="000000" w:themeColor="text1"/>
        </w:rPr>
        <w:t xml:space="preserve"> </w:t>
      </w:r>
      <w:r w:rsidR="00C50CA5">
        <w:rPr>
          <w:rFonts w:eastAsiaTheme="minorEastAsia"/>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8E7775">
        <w:rPr>
          <w:rFonts w:eastAsiaTheme="minorEastAsia"/>
          <w:color w:val="000000" w:themeColor="text1"/>
        </w:rPr>
        <w:instrText xml:space="preserve"> ADDIN EN.CITE </w:instrText>
      </w:r>
      <w:r w:rsidR="008E7775">
        <w:rPr>
          <w:rFonts w:eastAsiaTheme="minorEastAsia"/>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8E7775">
        <w:rPr>
          <w:rFonts w:eastAsiaTheme="minorEastAsia"/>
          <w:color w:val="000000" w:themeColor="text1"/>
        </w:rPr>
        <w:instrText xml:space="preserve"> ADDIN EN.CITE.DATA </w:instrText>
      </w:r>
      <w:r w:rsidR="008E7775">
        <w:rPr>
          <w:rFonts w:eastAsiaTheme="minorEastAsia"/>
          <w:color w:val="000000" w:themeColor="text1"/>
        </w:rPr>
      </w:r>
      <w:r w:rsidR="008E7775">
        <w:rPr>
          <w:rFonts w:eastAsiaTheme="minorEastAsia"/>
          <w:color w:val="000000" w:themeColor="text1"/>
        </w:rPr>
        <w:fldChar w:fldCharType="end"/>
      </w:r>
      <w:r w:rsidR="00C50CA5">
        <w:rPr>
          <w:rFonts w:eastAsiaTheme="minorEastAsia"/>
          <w:color w:val="000000" w:themeColor="text1"/>
        </w:rPr>
      </w:r>
      <w:r w:rsidR="00C50CA5">
        <w:rPr>
          <w:rFonts w:eastAsiaTheme="minorEastAsia"/>
          <w:color w:val="000000" w:themeColor="text1"/>
        </w:rPr>
        <w:fldChar w:fldCharType="separate"/>
      </w:r>
      <w:r w:rsidR="008E7775">
        <w:rPr>
          <w:rFonts w:eastAsiaTheme="minorEastAsia"/>
          <w:noProof/>
          <w:color w:val="000000" w:themeColor="text1"/>
        </w:rPr>
        <w:t>[123]</w:t>
      </w:r>
      <w:r w:rsidR="00C50CA5">
        <w:rPr>
          <w:rFonts w:eastAsiaTheme="minorEastAsia"/>
          <w:color w:val="000000" w:themeColor="text1"/>
        </w:rPr>
        <w:fldChar w:fldCharType="end"/>
      </w:r>
      <w:r w:rsidR="00E32042">
        <w:rPr>
          <w:rFonts w:eastAsiaTheme="minorEastAsia"/>
          <w:color w:val="000000" w:themeColor="text1"/>
        </w:rPr>
        <w:t xml:space="preserve">. </w:t>
      </w:r>
      <w:r w:rsidR="00E32042">
        <w:rPr>
          <w:color w:val="000000" w:themeColor="text1"/>
        </w:rPr>
        <w:t>T</w:t>
      </w:r>
      <w:r w:rsidR="00967F7D" w:rsidRPr="00967F7D">
        <w:rPr>
          <w:color w:val="000000" w:themeColor="text1"/>
        </w:rPr>
        <w:t xml:space="preserve">RP2 is a melanoma antigen </w:t>
      </w:r>
      <w:r w:rsidR="00E32042">
        <w:rPr>
          <w:color w:val="000000" w:themeColor="text1"/>
        </w:rPr>
        <w:t xml:space="preserve">and it was used </w:t>
      </w:r>
      <w:r w:rsidR="00967F7D" w:rsidRPr="00967F7D">
        <w:rPr>
          <w:color w:val="000000" w:themeColor="text1"/>
        </w:rPr>
        <w:t xml:space="preserve">to boost </w:t>
      </w:r>
      <w:r w:rsidR="00E32042">
        <w:rPr>
          <w:color w:val="000000" w:themeColor="text1"/>
        </w:rPr>
        <w:t xml:space="preserve">anti-tumor </w:t>
      </w:r>
      <w:r w:rsidR="00967F7D" w:rsidRPr="00967F7D">
        <w:rPr>
          <w:color w:val="000000" w:themeColor="text1"/>
        </w:rPr>
        <w:t>immune response</w:t>
      </w:r>
      <w:r w:rsidR="00E32042">
        <w:rPr>
          <w:color w:val="000000" w:themeColor="text1"/>
        </w:rPr>
        <w:t>s</w:t>
      </w:r>
      <w:r w:rsidR="00967F7D" w:rsidRPr="00967F7D">
        <w:rPr>
          <w:color w:val="000000" w:themeColor="text1"/>
        </w:rPr>
        <w:t xml:space="preserve"> on the targeted lymph node</w:t>
      </w:r>
      <w:r w:rsidR="0057018A">
        <w:rPr>
          <w:color w:val="000000" w:themeColor="text1"/>
        </w:rPr>
        <w:t xml:space="preserve"> </w:t>
      </w:r>
      <w:r w:rsidR="0057018A">
        <w:rPr>
          <w:rFonts w:eastAsiaTheme="minorEastAsia"/>
          <w:color w:val="000000" w:themeColor="text1"/>
        </w:rPr>
        <w:t xml:space="preserve"> </w:t>
      </w:r>
      <w:r w:rsidR="0057018A">
        <w:rPr>
          <w:rFonts w:eastAsiaTheme="minorEastAsia"/>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57018A">
        <w:rPr>
          <w:rFonts w:eastAsiaTheme="minorEastAsia"/>
          <w:color w:val="000000" w:themeColor="text1"/>
        </w:rPr>
        <w:instrText xml:space="preserve"> ADDIN EN.CITE </w:instrText>
      </w:r>
      <w:r w:rsidR="0057018A">
        <w:rPr>
          <w:rFonts w:eastAsiaTheme="minorEastAsia"/>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57018A">
        <w:rPr>
          <w:rFonts w:eastAsiaTheme="minorEastAsia"/>
          <w:color w:val="000000" w:themeColor="text1"/>
        </w:rPr>
        <w:instrText xml:space="preserve"> ADDIN EN.CITE.DATA </w:instrText>
      </w:r>
      <w:r w:rsidR="0057018A">
        <w:rPr>
          <w:rFonts w:eastAsiaTheme="minorEastAsia"/>
          <w:color w:val="000000" w:themeColor="text1"/>
        </w:rPr>
      </w:r>
      <w:r w:rsidR="0057018A">
        <w:rPr>
          <w:rFonts w:eastAsiaTheme="minorEastAsia"/>
          <w:color w:val="000000" w:themeColor="text1"/>
        </w:rPr>
        <w:fldChar w:fldCharType="end"/>
      </w:r>
      <w:r w:rsidR="0057018A">
        <w:rPr>
          <w:rFonts w:eastAsiaTheme="minorEastAsia"/>
          <w:color w:val="000000" w:themeColor="text1"/>
        </w:rPr>
      </w:r>
      <w:r w:rsidR="0057018A">
        <w:rPr>
          <w:rFonts w:eastAsiaTheme="minorEastAsia"/>
          <w:color w:val="000000" w:themeColor="text1"/>
        </w:rPr>
        <w:fldChar w:fldCharType="separate"/>
      </w:r>
      <w:r w:rsidR="0057018A">
        <w:rPr>
          <w:rFonts w:eastAsiaTheme="minorEastAsia"/>
          <w:noProof/>
          <w:color w:val="000000" w:themeColor="text1"/>
        </w:rPr>
        <w:t>[123]</w:t>
      </w:r>
      <w:r w:rsidR="0057018A">
        <w:rPr>
          <w:rFonts w:eastAsiaTheme="minorEastAsia"/>
          <w:color w:val="000000" w:themeColor="text1"/>
        </w:rPr>
        <w:fldChar w:fldCharType="end"/>
      </w:r>
      <w:r w:rsidR="00E32042">
        <w:rPr>
          <w:color w:val="000000" w:themeColor="text1"/>
        </w:rPr>
        <w:t xml:space="preserve">. </w:t>
      </w:r>
      <w:r w:rsidR="00967F7D" w:rsidRPr="006A39C9">
        <w:rPr>
          <w:i/>
          <w:iCs/>
          <w:color w:val="000000" w:themeColor="text1"/>
        </w:rPr>
        <w:t>In vivo</w:t>
      </w:r>
      <w:r w:rsidR="00967F7D" w:rsidRPr="00967F7D">
        <w:rPr>
          <w:color w:val="000000" w:themeColor="text1"/>
        </w:rPr>
        <w:t xml:space="preserve"> biodistribution </w:t>
      </w:r>
      <w:r w:rsidR="00E32042">
        <w:rPr>
          <w:color w:val="000000" w:themeColor="text1"/>
        </w:rPr>
        <w:t>analysis showed the</w:t>
      </w:r>
      <w:r w:rsidR="00967F7D" w:rsidRPr="00967F7D">
        <w:rPr>
          <w:color w:val="000000" w:themeColor="text1"/>
        </w:rPr>
        <w:t xml:space="preserve"> accumulation in the </w:t>
      </w:r>
      <w:r w:rsidR="00AC73BD">
        <w:rPr>
          <w:color w:val="000000" w:themeColor="text1"/>
        </w:rPr>
        <w:t>S</w:t>
      </w:r>
      <w:r w:rsidR="00967F7D" w:rsidRPr="00967F7D">
        <w:rPr>
          <w:color w:val="000000" w:themeColor="text1"/>
        </w:rPr>
        <w:t>LN, furthermore</w:t>
      </w:r>
      <w:r w:rsidR="00EE520C">
        <w:rPr>
          <w:color w:val="000000" w:themeColor="text1"/>
        </w:rPr>
        <w:t>,</w:t>
      </w:r>
      <w:r w:rsidR="00967F7D" w:rsidRPr="00967F7D">
        <w:rPr>
          <w:color w:val="000000" w:themeColor="text1"/>
        </w:rPr>
        <w:t xml:space="preserve"> it promoted proinflammatory cytokine release such as TNF-</w:t>
      </w:r>
      <w:r w:rsidR="00967F7D" w:rsidRPr="00ED5B2C">
        <w:rPr>
          <w:rFonts w:ascii="Symbol" w:hAnsi="Symbol"/>
          <w:color w:val="000000" w:themeColor="text1"/>
        </w:rPr>
        <w:t></w:t>
      </w:r>
      <w:r w:rsidR="00967F7D" w:rsidRPr="00967F7D">
        <w:rPr>
          <w:color w:val="000000" w:themeColor="text1"/>
        </w:rPr>
        <w:t xml:space="preserve"> and IL-6 by macrophages and dendritic cells</w:t>
      </w:r>
      <w:r w:rsidR="00075D86">
        <w:rPr>
          <w:color w:val="000000" w:themeColor="text1"/>
        </w:rPr>
        <w:t xml:space="preserve"> </w:t>
      </w:r>
      <w:r w:rsidR="00C50CA5">
        <w:rPr>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QYXJrPC9BdXRob3I+PFllYXI+MjAxODwvWWVhcj48UmVj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C50CA5">
        <w:rPr>
          <w:color w:val="000000" w:themeColor="text1"/>
        </w:rPr>
      </w:r>
      <w:r w:rsidR="00C50CA5">
        <w:rPr>
          <w:color w:val="000000" w:themeColor="text1"/>
        </w:rPr>
        <w:fldChar w:fldCharType="separate"/>
      </w:r>
      <w:r w:rsidR="008E7775">
        <w:rPr>
          <w:noProof/>
          <w:color w:val="000000" w:themeColor="text1"/>
        </w:rPr>
        <w:t>[123]</w:t>
      </w:r>
      <w:r w:rsidR="00C50CA5">
        <w:rPr>
          <w:color w:val="000000" w:themeColor="text1"/>
        </w:rPr>
        <w:fldChar w:fldCharType="end"/>
      </w:r>
      <w:r w:rsidR="00967F7D" w:rsidRPr="00967F7D">
        <w:rPr>
          <w:color w:val="000000" w:themeColor="text1"/>
        </w:rPr>
        <w:t xml:space="preserve">. </w:t>
      </w:r>
      <w:r w:rsidR="00075D86">
        <w:rPr>
          <w:color w:val="000000" w:themeColor="text1"/>
        </w:rPr>
        <w:t>However,</w:t>
      </w:r>
      <w:r w:rsidR="00AC73BD" w:rsidRPr="00AC73BD">
        <w:rPr>
          <w:color w:val="000000" w:themeColor="text1"/>
        </w:rPr>
        <w:t xml:space="preserve"> </w:t>
      </w:r>
      <w:r w:rsidR="008964DF">
        <w:rPr>
          <w:color w:val="000000" w:themeColor="text1"/>
        </w:rPr>
        <w:t xml:space="preserve">a </w:t>
      </w:r>
      <w:r w:rsidR="00AC73BD">
        <w:rPr>
          <w:color w:val="000000" w:themeColor="text1"/>
        </w:rPr>
        <w:t>drawback about tumor-secreted EVs for gene or drug delivery is the potential pro-metastatic behavior of these vesicles</w:t>
      </w:r>
      <w:r w:rsidR="00E13DA6">
        <w:rPr>
          <w:color w:val="000000" w:themeColor="text1"/>
        </w:rPr>
        <w:t xml:space="preserve"> </w:t>
      </w:r>
      <w:r w:rsidR="00AC73BD">
        <w:rPr>
          <w:color w:val="000000" w:themeColor="text1"/>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CZWNrZXI8L0F1dGhvcj48WWVhcj4yMDE2PC9ZZWFyPjxS
ZWNOdW0+MTY5PC9SZWNOdW0+PERpc3BsYXlUZXh0PlsxMDJdPC9EaXNwbGF5VGV4dD48cmVjb3Jk
PjxyZWMtbnVtYmVyPjE2OTwvcmVjLW51bWJlcj48Zm9yZWlnbi1rZXlzPjxrZXkgYXBwPSJFTiIg
ZGItaWQ9ImEwcjJycHR3czllMjA3ZXh2NW92d3ZyaXQ5enJlemR4ZGV6MiIgdGltZXN0YW1wPSIx
NjA1Njk5MDMxIj4xNjk8L2tleT48L2ZvcmVpZ24ta2V5cz48cmVmLXR5cGUgbmFtZT0iSm91cm5h
bCBBcnRpY2xlIj4xNzwvcmVmLXR5cGU+PGNvbnRyaWJ1dG9ycz48YXV0aG9ycz48YXV0aG9yPkJl
Y2tlciwgQS48L2F1dGhvcj48YXV0aG9yPlRoYWt1ciwgQi4gSy48L2F1dGhvcj48YXV0aG9yPldl
aXNzLCBKLiBNLjwvYXV0aG9yPjxhdXRob3I+S2ltLCBILiBTLjwvYXV0aG9yPjxhdXRob3I+UGVp
bmFkbywgSC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ZIDEwMDIxLCBVU0EuJiN4RDt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pbmUsIE5ldyBZb3JrLCBOWSAxMDAyMSwgVVNBOyBQZWRpYXRyaWMg
Q2xpbmljIElJSSwgVW5pdmVyc2l0eSBDbGluaWMgb2YgRXNzZW4sIEh1ZmVsYW5kc3RyYXNzZS01
NSwgRXNzZW4gNDUxNDcsIEdlcm1hbnk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AxMDAyMSwgVVNBOyBEaXZpc2lvbiBvZiBNZWRpY2Fs
IE9uY29sb2d5LCBEZXBhcnRtZW50cyBvZiBJbnRlcm5hbCBNZWRpY2luZSwgYW5kIFBoYXJtYWNv
bG9neSwgWW9uc2VpIENhbmNlciBDZW50ZXIsIFlvbnNlaSBVbml2ZXJzaXR5IENvbGxlZ2Ugb2Yg
TWVkaWNpbmUsIFNlb3VsIDAzNzIyLCBLb3JlYS4mI3hEO0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IDEwMDIxLCBVU0E7IE1pY3JvZW52aXJvbm1l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AC73BD">
        <w:rPr>
          <w:color w:val="000000" w:themeColor="text1"/>
        </w:rPr>
      </w:r>
      <w:r w:rsidR="00AC73BD">
        <w:rPr>
          <w:color w:val="000000" w:themeColor="text1"/>
        </w:rPr>
        <w:fldChar w:fldCharType="separate"/>
      </w:r>
      <w:r w:rsidR="008E7775">
        <w:rPr>
          <w:noProof/>
          <w:color w:val="000000" w:themeColor="text1"/>
        </w:rPr>
        <w:t>[102]</w:t>
      </w:r>
      <w:r w:rsidR="00AC73BD">
        <w:rPr>
          <w:color w:val="000000" w:themeColor="text1"/>
        </w:rPr>
        <w:fldChar w:fldCharType="end"/>
      </w:r>
      <w:r w:rsidR="00AC73BD">
        <w:rPr>
          <w:color w:val="000000" w:themeColor="text1"/>
        </w:rPr>
        <w:t>. In fact,</w:t>
      </w:r>
      <w:r w:rsidR="00880CFF">
        <w:rPr>
          <w:color w:val="000000" w:themeColor="text1"/>
        </w:rPr>
        <w:t xml:space="preserve"> TRP</w:t>
      </w:r>
      <w:r w:rsidR="00075D86">
        <w:rPr>
          <w:color w:val="000000" w:themeColor="text1"/>
        </w:rPr>
        <w:t>2</w:t>
      </w:r>
      <w:r w:rsidR="00AC73BD">
        <w:rPr>
          <w:color w:val="000000" w:themeColor="text1"/>
        </w:rPr>
        <w:t>, a</w:t>
      </w:r>
      <w:r w:rsidR="00075D86">
        <w:rPr>
          <w:color w:val="000000" w:themeColor="text1"/>
        </w:rPr>
        <w:t xml:space="preserve"> main melanoma marker identified in melanoma-secreted exosomes</w:t>
      </w:r>
      <w:r w:rsidR="00AC73BD">
        <w:rPr>
          <w:color w:val="000000" w:themeColor="text1"/>
        </w:rPr>
        <w:t>,</w:t>
      </w:r>
      <w:r w:rsidR="00075D86">
        <w:rPr>
          <w:color w:val="000000" w:themeColor="text1"/>
        </w:rPr>
        <w:t xml:space="preserve"> </w:t>
      </w:r>
      <w:r w:rsidR="00AC73BD">
        <w:rPr>
          <w:color w:val="000000" w:themeColor="text1"/>
        </w:rPr>
        <w:t>is involved in</w:t>
      </w:r>
      <w:r w:rsidR="00075D86">
        <w:rPr>
          <w:color w:val="000000" w:themeColor="text1"/>
        </w:rPr>
        <w:t xml:space="preserve"> pre-metastatic niche formation and bone marrow cell education</w:t>
      </w:r>
      <w:r w:rsidR="00E13DA6">
        <w:rPr>
          <w:color w:val="000000" w:themeColor="text1"/>
        </w:rPr>
        <w:t xml:space="preserve"> </w:t>
      </w:r>
      <w:r w:rsidR="00C50CA5">
        <w:rPr>
          <w:color w:val="000000" w:themeColor="text1"/>
        </w:rPr>
        <w:fldChar w:fldCharType="begin">
          <w:fldData xml:space="preserve">PEVuZE5vdGU+PENpdGU+PEF1dGhvcj5QZWluYWRvPC9BdXRob3I+PFllYXI+MjAxMjwvWWVhcj48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QZWluYWRvPC9BdXRob3I+PFllYXI+MjAxMjwvWWVhcj48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C50CA5">
        <w:rPr>
          <w:color w:val="000000" w:themeColor="text1"/>
        </w:rPr>
      </w:r>
      <w:r w:rsidR="00C50CA5">
        <w:rPr>
          <w:color w:val="000000" w:themeColor="text1"/>
        </w:rPr>
        <w:fldChar w:fldCharType="separate"/>
      </w:r>
      <w:r w:rsidR="008E7775">
        <w:rPr>
          <w:noProof/>
          <w:color w:val="000000" w:themeColor="text1"/>
        </w:rPr>
        <w:t>[106]</w:t>
      </w:r>
      <w:r w:rsidR="00C50CA5">
        <w:rPr>
          <w:color w:val="000000" w:themeColor="text1"/>
        </w:rPr>
        <w:fldChar w:fldCharType="end"/>
      </w:r>
      <w:r w:rsidR="00075D86">
        <w:rPr>
          <w:color w:val="000000" w:themeColor="text1"/>
        </w:rPr>
        <w:t xml:space="preserve">. </w:t>
      </w:r>
    </w:p>
    <w:p w14:paraId="57C6D86A" w14:textId="306563B7" w:rsidR="00967F7D" w:rsidRPr="00967F7D" w:rsidRDefault="00643F51" w:rsidP="00967F7D">
      <w:pPr>
        <w:widowControl w:val="0"/>
        <w:autoSpaceDE w:val="0"/>
        <w:autoSpaceDN w:val="0"/>
        <w:adjustRightInd w:val="0"/>
        <w:spacing w:line="480" w:lineRule="auto"/>
        <w:jc w:val="both"/>
        <w:rPr>
          <w:color w:val="000000" w:themeColor="text1"/>
        </w:rPr>
      </w:pPr>
      <w:r>
        <w:rPr>
          <w:color w:val="000000" w:themeColor="text1"/>
        </w:rPr>
        <w:t xml:space="preserve">Another </w:t>
      </w:r>
      <w:r w:rsidR="007F4F1D">
        <w:rPr>
          <w:color w:val="000000" w:themeColor="text1"/>
        </w:rPr>
        <w:t>complication of using exosomes in cancer imaging and therapy is that</w:t>
      </w:r>
      <w:r w:rsidR="00967F7D" w:rsidRPr="00967F7D">
        <w:rPr>
          <w:color w:val="000000" w:themeColor="text1"/>
        </w:rPr>
        <w:t xml:space="preserve"> exosomes </w:t>
      </w:r>
      <w:r w:rsidR="007F4F1D">
        <w:rPr>
          <w:color w:val="000000" w:themeColor="text1"/>
        </w:rPr>
        <w:t xml:space="preserve">can </w:t>
      </w:r>
      <w:r w:rsidR="00967F7D" w:rsidRPr="00967F7D">
        <w:rPr>
          <w:color w:val="000000" w:themeColor="text1"/>
        </w:rPr>
        <w:t>promote immune suppression in targeted LNs</w:t>
      </w:r>
      <w:r>
        <w:rPr>
          <w:color w:val="000000" w:themeColor="text1"/>
        </w:rPr>
        <w:t>,</w:t>
      </w:r>
      <w:r w:rsidR="00075D86">
        <w:rPr>
          <w:color w:val="000000" w:themeColor="text1"/>
        </w:rPr>
        <w:t xml:space="preserve"> promoting the generation of </w:t>
      </w:r>
      <w:r w:rsidR="008964DF">
        <w:rPr>
          <w:color w:val="000000" w:themeColor="text1"/>
        </w:rPr>
        <w:t>premetastatic niches</w:t>
      </w:r>
      <w:r w:rsidR="00E13DA6">
        <w:rPr>
          <w:color w:val="000000" w:themeColor="text1"/>
        </w:rPr>
        <w:t xml:space="preserve"> </w:t>
      </w:r>
      <w:r w:rsidR="007F4F1D">
        <w:rPr>
          <w:color w:val="000000" w:themeColor="text1"/>
        </w:rPr>
        <w:fldChar w:fldCharType="begin"/>
      </w:r>
      <w:r w:rsidR="008E7775">
        <w:rPr>
          <w:color w:val="000000" w:themeColor="text1"/>
        </w:rPr>
        <w:instrText xml:space="preserve"> ADDIN EN.CITE &lt;EndNote&gt;&lt;Cite&gt;&lt;Author&gt;Sleeman&lt;/Author&gt;&lt;Year&gt;2015&lt;/Year&gt;&lt;RecNum&gt;183&lt;/RecNum&gt;&lt;DisplayText&gt;[44]&lt;/DisplayText&gt;&lt;record&gt;&lt;rec-number&gt;183&lt;/rec-number&gt;&lt;foreign-keys&gt;&lt;key app="EN" db-id="a0r2rptws9e207exv5ovwvrit9zrezdxdez2" timestamp="1605699031"&gt;183&lt;/key&gt;&lt;/foreign-keys&gt;&lt;ref-type name="Journal Article"&gt;17&lt;/ref-type&gt;&lt;contributors&gt;&lt;authors&gt;&lt;author&gt;Sleeman, J. P.&lt;/author&gt;&lt;/authors&gt;&lt;/contributors&gt;&lt;titles&gt;&lt;title&gt;The lymph node pre-metastatic niche&lt;/title&gt;&lt;secondary-title&gt;J Mol Med (Berl)&lt;/secondary-title&gt;&lt;/titles&gt;&lt;pages&gt;1173-84&lt;/pages&gt;&lt;volume&gt;93&lt;/volume&gt;&lt;number&gt;11&lt;/number&gt;&lt;edition&gt;2015/10/23&lt;/edition&gt;&lt;keywords&gt;&lt;keyword&gt;Animals&lt;/keyword&gt;&lt;keyword&gt;Humans&lt;/keyword&gt;&lt;keyword&gt;Lymph Nodes/*immunology/physiopathology&lt;/keyword&gt;&lt;keyword&gt;Neoplasm Metastasis/immunology/*pathology&lt;/keyword&gt;&lt;keyword&gt;Tumor Microenvironment/*immunology/*physiology&lt;/keyword&gt;&lt;/keywords&gt;&lt;dates&gt;&lt;year&gt;2015&lt;/year&gt;&lt;pub-dates&gt;&lt;date&gt;Nov&lt;/date&gt;&lt;/pub-dates&gt;&lt;/dates&gt;&lt;isbn&gt;1432-1440 (Electronic)&amp;#xD;0946-2716 (Linking)&lt;/isbn&gt;&lt;accession-num&gt;26489604&lt;/accession-num&gt;&lt;urls&gt;&lt;related-urls&gt;&lt;url&gt;https://www.ncbi.nlm.nih.gov/pubmed/26489604&lt;/url&gt;&lt;/related-urls&gt;&lt;/urls&gt;&lt;electronic-resource-num&gt;10.1007/s00109-015-1351-6&lt;/electronic-resource-num&gt;&lt;/record&gt;&lt;/Cite&gt;&lt;/EndNote&gt;</w:instrText>
      </w:r>
      <w:r w:rsidR="007F4F1D">
        <w:rPr>
          <w:color w:val="000000" w:themeColor="text1"/>
        </w:rPr>
        <w:fldChar w:fldCharType="separate"/>
      </w:r>
      <w:r w:rsidR="008A76AD">
        <w:rPr>
          <w:noProof/>
          <w:color w:val="000000" w:themeColor="text1"/>
        </w:rPr>
        <w:t>[44]</w:t>
      </w:r>
      <w:r w:rsidR="007F4F1D">
        <w:rPr>
          <w:color w:val="000000" w:themeColor="text1"/>
        </w:rPr>
        <w:fldChar w:fldCharType="end"/>
      </w:r>
      <w:r w:rsidR="007F4F1D">
        <w:rPr>
          <w:color w:val="000000" w:themeColor="text1"/>
        </w:rPr>
        <w:t xml:space="preserve">. </w:t>
      </w:r>
      <w:r w:rsidR="00967F7D" w:rsidRPr="00967F7D">
        <w:rPr>
          <w:color w:val="000000" w:themeColor="text1"/>
        </w:rPr>
        <w:t>In melanoma</w:t>
      </w:r>
      <w:r w:rsidR="00075D86">
        <w:rPr>
          <w:color w:val="000000" w:themeColor="text1"/>
        </w:rPr>
        <w:t xml:space="preserve"> and lung cancer</w:t>
      </w:r>
      <w:r w:rsidR="00967F7D" w:rsidRPr="00967F7D">
        <w:rPr>
          <w:color w:val="000000" w:themeColor="text1"/>
        </w:rPr>
        <w:t xml:space="preserve">, </w:t>
      </w:r>
      <w:r w:rsidR="007F4F1D">
        <w:rPr>
          <w:color w:val="000000" w:themeColor="text1"/>
        </w:rPr>
        <w:t>exosomes have been reported to express the p</w:t>
      </w:r>
      <w:r w:rsidR="007F4F1D" w:rsidRPr="00967F7D">
        <w:rPr>
          <w:color w:val="000000" w:themeColor="text1"/>
        </w:rPr>
        <w:t>rogrammed death-ligand 1 (PD-L1)</w:t>
      </w:r>
      <w:r w:rsidR="007F4F1D">
        <w:rPr>
          <w:color w:val="000000" w:themeColor="text1"/>
        </w:rPr>
        <w:t xml:space="preserve">, a key suppressor of </w:t>
      </w:r>
      <w:r w:rsidR="007F4F1D" w:rsidRPr="00967F7D">
        <w:rPr>
          <w:color w:val="000000" w:themeColor="text1"/>
        </w:rPr>
        <w:t>T cell activation</w:t>
      </w:r>
      <w:r w:rsidR="00075D86">
        <w:rPr>
          <w:color w:val="000000" w:themeColor="text1"/>
        </w:rPr>
        <w:t xml:space="preserve"> </w:t>
      </w:r>
      <w:r w:rsidR="00C50CA5">
        <w:rPr>
          <w:color w:val="000000" w:themeColor="text1"/>
        </w:rPr>
        <w:fldChar w:fldCharType="begin">
          <w:fldData xml:space="preserve">PEVuZE5vdGU+PENpdGU+PEF1dGhvcj5DaGVuPC9BdXRob3I+PFllYXI+MjAxODwvWWVhcj48UmVj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DaGVuPC9BdXRob3I+PFllYXI+MjAxODwvWWVhcj48UmVj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C50CA5">
        <w:rPr>
          <w:color w:val="000000" w:themeColor="text1"/>
        </w:rPr>
      </w:r>
      <w:r w:rsidR="00C50CA5">
        <w:rPr>
          <w:color w:val="000000" w:themeColor="text1"/>
        </w:rPr>
        <w:fldChar w:fldCharType="separate"/>
      </w:r>
      <w:r w:rsidR="008E7775">
        <w:rPr>
          <w:noProof/>
          <w:color w:val="000000" w:themeColor="text1"/>
        </w:rPr>
        <w:t>[124, 125]</w:t>
      </w:r>
      <w:r w:rsidR="00C50CA5">
        <w:rPr>
          <w:color w:val="000000" w:themeColor="text1"/>
        </w:rPr>
        <w:fldChar w:fldCharType="end"/>
      </w:r>
      <w:r w:rsidR="00967F7D" w:rsidRPr="00967F7D">
        <w:rPr>
          <w:color w:val="000000" w:themeColor="text1"/>
        </w:rPr>
        <w:t xml:space="preserve">. </w:t>
      </w:r>
      <w:r w:rsidR="007F4F1D">
        <w:rPr>
          <w:color w:val="000000" w:themeColor="text1"/>
        </w:rPr>
        <w:t>E</w:t>
      </w:r>
      <w:r w:rsidR="00967F7D" w:rsidRPr="00967F7D">
        <w:rPr>
          <w:color w:val="000000" w:themeColor="text1"/>
        </w:rPr>
        <w:t xml:space="preserve">xosomal PD-L1 </w:t>
      </w:r>
      <w:r w:rsidR="007F4F1D">
        <w:rPr>
          <w:color w:val="000000" w:themeColor="text1"/>
        </w:rPr>
        <w:t xml:space="preserve">has </w:t>
      </w:r>
      <w:r w:rsidR="00E13DA6">
        <w:rPr>
          <w:color w:val="000000" w:themeColor="text1"/>
        </w:rPr>
        <w:t>also been</w:t>
      </w:r>
      <w:r w:rsidR="007F4F1D">
        <w:rPr>
          <w:color w:val="000000" w:themeColor="text1"/>
        </w:rPr>
        <w:t xml:space="preserve"> reported </w:t>
      </w:r>
      <w:r w:rsidR="00967F7D" w:rsidRPr="00967F7D">
        <w:rPr>
          <w:color w:val="000000" w:themeColor="text1"/>
        </w:rPr>
        <w:t>in multiple cancer patients correlat</w:t>
      </w:r>
      <w:r w:rsidR="007F4F1D">
        <w:rPr>
          <w:color w:val="000000" w:themeColor="text1"/>
        </w:rPr>
        <w:t>ing</w:t>
      </w:r>
      <w:r w:rsidR="00967F7D" w:rsidRPr="00967F7D">
        <w:rPr>
          <w:color w:val="000000" w:themeColor="text1"/>
        </w:rPr>
        <w:t xml:space="preserve"> with </w:t>
      </w:r>
      <w:r w:rsidR="007F4F1D">
        <w:rPr>
          <w:color w:val="000000" w:themeColor="text1"/>
        </w:rPr>
        <w:t>bad</w:t>
      </w:r>
      <w:r w:rsidR="007F4F1D" w:rsidRPr="00967F7D">
        <w:rPr>
          <w:color w:val="000000" w:themeColor="text1"/>
        </w:rPr>
        <w:t xml:space="preserve"> </w:t>
      </w:r>
      <w:r w:rsidR="00967F7D" w:rsidRPr="00967F7D">
        <w:rPr>
          <w:color w:val="000000" w:themeColor="text1"/>
        </w:rPr>
        <w:t xml:space="preserve">outcome </w:t>
      </w:r>
      <w:r w:rsidR="007F4F1D">
        <w:rPr>
          <w:color w:val="000000" w:themeColor="text1"/>
        </w:rPr>
        <w:t>and</w:t>
      </w:r>
      <w:r w:rsidR="00967F7D" w:rsidRPr="00967F7D">
        <w:rPr>
          <w:color w:val="000000" w:themeColor="text1"/>
        </w:rPr>
        <w:t xml:space="preserve"> resistance to immunotherapy</w:t>
      </w:r>
      <w:r w:rsidR="00AB071D">
        <w:rPr>
          <w:color w:val="000000" w:themeColor="text1"/>
        </w:rPr>
        <w:t xml:space="preserve"> </w:t>
      </w:r>
      <w:r w:rsidR="00C50CA5">
        <w:rPr>
          <w:color w:val="000000" w:themeColor="text1"/>
        </w:rPr>
        <w:fldChar w:fldCharType="begin">
          <w:fldData xml:space="preserve">PEVuZE5vdGU+PENpdGU+PEF1dGhvcj5DaGVuPC9BdXRob3I+PFllYXI+MjAxODwvWWVhcj48UmVj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DaGVuPC9BdXRob3I+PFllYXI+MjAxODwvWWVhcj48UmVj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C50CA5">
        <w:rPr>
          <w:color w:val="000000" w:themeColor="text1"/>
        </w:rPr>
      </w:r>
      <w:r w:rsidR="00C50CA5">
        <w:rPr>
          <w:color w:val="000000" w:themeColor="text1"/>
        </w:rPr>
        <w:fldChar w:fldCharType="separate"/>
      </w:r>
      <w:r w:rsidR="008E7775">
        <w:rPr>
          <w:noProof/>
          <w:color w:val="000000" w:themeColor="text1"/>
        </w:rPr>
        <w:t>[124-126]</w:t>
      </w:r>
      <w:r w:rsidR="00C50CA5">
        <w:rPr>
          <w:color w:val="000000" w:themeColor="text1"/>
        </w:rPr>
        <w:fldChar w:fldCharType="end"/>
      </w:r>
      <w:r w:rsidR="00967F7D" w:rsidRPr="00967F7D">
        <w:rPr>
          <w:color w:val="000000" w:themeColor="text1"/>
        </w:rPr>
        <w:t>.</w:t>
      </w:r>
    </w:p>
    <w:p w14:paraId="630A14B3" w14:textId="3F6550DC" w:rsidR="00B168DF" w:rsidRPr="00EB7EE6" w:rsidRDefault="007F4F1D" w:rsidP="00B168DF">
      <w:pPr>
        <w:widowControl w:val="0"/>
        <w:autoSpaceDE w:val="0"/>
        <w:autoSpaceDN w:val="0"/>
        <w:adjustRightInd w:val="0"/>
        <w:spacing w:line="480" w:lineRule="auto"/>
        <w:jc w:val="both"/>
        <w:rPr>
          <w:color w:val="000000" w:themeColor="text1"/>
        </w:rPr>
      </w:pPr>
      <w:r>
        <w:rPr>
          <w:color w:val="000000" w:themeColor="text1"/>
        </w:rPr>
        <w:t xml:space="preserve">An </w:t>
      </w:r>
      <w:r w:rsidR="00B168DF">
        <w:rPr>
          <w:color w:val="000000" w:themeColor="text1"/>
        </w:rPr>
        <w:t>alternative to</w:t>
      </w:r>
      <w:r>
        <w:rPr>
          <w:color w:val="000000" w:themeColor="text1"/>
        </w:rPr>
        <w:t xml:space="preserve"> </w:t>
      </w:r>
      <w:r w:rsidR="002A77EB">
        <w:rPr>
          <w:color w:val="000000" w:themeColor="text1"/>
        </w:rPr>
        <w:t xml:space="preserve">the </w:t>
      </w:r>
      <w:r>
        <w:rPr>
          <w:color w:val="000000" w:themeColor="text1"/>
        </w:rPr>
        <w:t>us</w:t>
      </w:r>
      <w:r w:rsidR="002A77EB">
        <w:rPr>
          <w:color w:val="000000" w:themeColor="text1"/>
        </w:rPr>
        <w:t>e</w:t>
      </w:r>
      <w:r w:rsidR="00B168DF">
        <w:rPr>
          <w:color w:val="000000" w:themeColor="text1"/>
        </w:rPr>
        <w:t xml:space="preserve"> </w:t>
      </w:r>
      <w:r w:rsidR="002A77EB">
        <w:rPr>
          <w:color w:val="000000" w:themeColor="text1"/>
        </w:rPr>
        <w:t xml:space="preserve">of </w:t>
      </w:r>
      <w:r w:rsidR="00B168DF">
        <w:rPr>
          <w:color w:val="000000" w:themeColor="text1"/>
        </w:rPr>
        <w:t>tumor-derived EVs</w:t>
      </w:r>
      <w:r>
        <w:rPr>
          <w:color w:val="000000" w:themeColor="text1"/>
        </w:rPr>
        <w:t xml:space="preserve"> to activate </w:t>
      </w:r>
      <w:r w:rsidR="00643F51">
        <w:rPr>
          <w:color w:val="000000" w:themeColor="text1"/>
        </w:rPr>
        <w:t xml:space="preserve">an </w:t>
      </w:r>
      <w:r>
        <w:rPr>
          <w:color w:val="000000" w:themeColor="text1"/>
        </w:rPr>
        <w:t xml:space="preserve">anti-tumoral immune response is </w:t>
      </w:r>
      <w:r w:rsidR="002A77EB">
        <w:rPr>
          <w:color w:val="000000" w:themeColor="text1"/>
        </w:rPr>
        <w:t>using</w:t>
      </w:r>
      <w:r>
        <w:rPr>
          <w:color w:val="000000" w:themeColor="text1"/>
        </w:rPr>
        <w:t xml:space="preserve"> vesicles secreted by </w:t>
      </w:r>
      <w:r w:rsidR="0057018A">
        <w:rPr>
          <w:color w:val="000000" w:themeColor="text1"/>
        </w:rPr>
        <w:t>dendritic cells</w:t>
      </w:r>
      <w:r>
        <w:rPr>
          <w:color w:val="000000" w:themeColor="text1"/>
        </w:rPr>
        <w:t>, thus termed as dexosomes</w:t>
      </w:r>
      <w:r w:rsidR="00643F51">
        <w:rPr>
          <w:color w:val="000000" w:themeColor="text1"/>
        </w:rPr>
        <w:t>,</w:t>
      </w:r>
      <w:r>
        <w:rPr>
          <w:color w:val="000000" w:themeColor="text1"/>
        </w:rPr>
        <w:t xml:space="preserve"> as shown in</w:t>
      </w:r>
      <w:r w:rsidR="00B168DF" w:rsidRPr="00967F7D">
        <w:rPr>
          <w:color w:val="000000" w:themeColor="text1"/>
        </w:rPr>
        <w:t xml:space="preserve"> a melanoma </w:t>
      </w:r>
      <w:r>
        <w:rPr>
          <w:color w:val="000000" w:themeColor="text1"/>
        </w:rPr>
        <w:t>mouse</w:t>
      </w:r>
      <w:r w:rsidRPr="00967F7D">
        <w:rPr>
          <w:color w:val="000000" w:themeColor="text1"/>
        </w:rPr>
        <w:t xml:space="preserve"> </w:t>
      </w:r>
      <w:r w:rsidR="00B168DF" w:rsidRPr="00967F7D">
        <w:rPr>
          <w:color w:val="000000" w:themeColor="text1"/>
        </w:rPr>
        <w:t xml:space="preserve">model </w:t>
      </w:r>
      <w:r w:rsidR="00B168DF">
        <w:rPr>
          <w:color w:val="000000" w:themeColor="text1"/>
        </w:rPr>
        <w:fldChar w:fldCharType="begin">
          <w:fldData xml:space="preserve">PEVuZE5vdGU+PENpdGU+PEF1dGhvcj5MdWtldGljPC9BdXRob3I+PFllYXI+MjAwNzwvWWVhcj48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MdWtldGljPC9BdXRob3I+PFllYXI+MjAwNzwvWWVhcj48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B168DF">
        <w:rPr>
          <w:color w:val="000000" w:themeColor="text1"/>
        </w:rPr>
      </w:r>
      <w:r w:rsidR="00B168DF">
        <w:rPr>
          <w:color w:val="000000" w:themeColor="text1"/>
        </w:rPr>
        <w:fldChar w:fldCharType="separate"/>
      </w:r>
      <w:r w:rsidR="008E7775">
        <w:rPr>
          <w:noProof/>
          <w:color w:val="000000" w:themeColor="text1"/>
        </w:rPr>
        <w:t>[127]</w:t>
      </w:r>
      <w:r w:rsidR="00B168DF">
        <w:rPr>
          <w:color w:val="000000" w:themeColor="text1"/>
        </w:rPr>
        <w:fldChar w:fldCharType="end"/>
      </w:r>
      <w:r w:rsidR="00B168DF" w:rsidRPr="00967F7D">
        <w:rPr>
          <w:color w:val="000000" w:themeColor="text1"/>
        </w:rPr>
        <w:t xml:space="preserve">. In a recent study combination of vaccination and immune check point blockade was addressed, </w:t>
      </w:r>
      <w:r w:rsidR="00B168DF">
        <w:rPr>
          <w:color w:val="000000" w:themeColor="text1"/>
        </w:rPr>
        <w:t>dexosomes</w:t>
      </w:r>
      <w:r w:rsidR="00B168DF" w:rsidRPr="00967F7D">
        <w:rPr>
          <w:color w:val="000000" w:themeColor="text1"/>
        </w:rPr>
        <w:t xml:space="preserve"> were modified to carry costimulatory molecules, MHCs, antigen OVA peptide and anti-CTLA-4 antibody. This combinatory treatment resulted in an induction of T cell response in </w:t>
      </w:r>
      <w:r w:rsidR="00EE520C" w:rsidRPr="00967F7D">
        <w:rPr>
          <w:color w:val="000000" w:themeColor="text1"/>
        </w:rPr>
        <w:t>tumor</w:t>
      </w:r>
      <w:r w:rsidR="00EE520C">
        <w:rPr>
          <w:color w:val="000000" w:themeColor="text1"/>
        </w:rPr>
        <w:t>-</w:t>
      </w:r>
      <w:r w:rsidR="00B168DF" w:rsidRPr="00967F7D">
        <w:rPr>
          <w:color w:val="000000" w:themeColor="text1"/>
        </w:rPr>
        <w:lastRenderedPageBreak/>
        <w:t>draining LNs by inducing T cell activation, and ultimately decreased tumor growth</w:t>
      </w:r>
      <w:r w:rsidR="00E13DA6">
        <w:rPr>
          <w:color w:val="000000" w:themeColor="text1"/>
        </w:rPr>
        <w:t xml:space="preserve"> </w:t>
      </w:r>
      <w:r w:rsidR="00B168DF">
        <w:rPr>
          <w:color w:val="000000" w:themeColor="text1"/>
        </w:rPr>
        <w:fldChar w:fldCharType="begin"/>
      </w:r>
      <w:r w:rsidR="008E7775">
        <w:rPr>
          <w:color w:val="000000" w:themeColor="text1"/>
        </w:rPr>
        <w:instrText xml:space="preserve"> ADDIN EN.CITE &lt;EndNote&gt;&lt;Cite&gt;&lt;Author&gt;Phung&lt;/Author&gt;&lt;Year&gt;2020&lt;/Year&gt;&lt;RecNum&gt;192&lt;/RecNum&gt;&lt;DisplayText&gt;[128]&lt;/DisplayText&gt;&lt;record&gt;&lt;rec-number&gt;192&lt;/rec-number&gt;&lt;foreign-keys&gt;&lt;key app="EN" db-id="a0r2rptws9e207exv5ovwvrit9zrezdxdez2" timestamp="1605699032"&gt;192&lt;/key&gt;&lt;/foreign-keys&gt;&lt;ref-type name="Journal Article"&gt;17&lt;/ref-type&gt;&lt;contributors&gt;&lt;authors&gt;&lt;author&gt;Phung, C. D.&lt;/author&gt;&lt;author&gt;Pham, T. T.&lt;/author&gt;&lt;author&gt;Nguyen, H. T.&lt;/author&gt;&lt;author&gt;Nguyen, T. T.&lt;/author&gt;&lt;author&gt;Ou, W.&lt;/author&gt;&lt;author&gt;Jeong, J. H.&lt;/author&gt;&lt;author&gt;Choi, H. G.&lt;/author&gt;&lt;author&gt;Ku, S. K.&lt;/author&gt;&lt;author&gt;Yong, C. S.&lt;/author&gt;&lt;author&gt;Kim, J. O.&lt;/author&gt;&lt;/authors&gt;&lt;/contributors&gt;&lt;auth-address&gt;College of Pharmacy, Yeungnam University, Gyeongsan 38541, Republic of Korea.&amp;#xD;College of Pharmacy, Hanyang University, 55, Hanyangdaehak-ro, Sangnok-gu, Ansan 426-791 Republic of Korea.&amp;#xD;College of Korean Medicine, Daegu Haany University, Gyeongsan 38610, Republic of Korea.&amp;#xD;College of Pharmacy, Yeungnam University, Gyeongsan 38541, Republic of Korea. Electronic address: jongohkim@yu.ac.kr.&lt;/auth-address&gt;&lt;titles&gt;&lt;title&gt;Anti-CTLA-4 antibody-functionalized dendritic cell-derived exosomes targeting tumor-draining lymph nodes for effective induction of antitumor T-cell responses&lt;/title&gt;&lt;secondary-title&gt;Acta Biomater&lt;/secondary-title&gt;&lt;/titles&gt;&lt;pages&gt;371-382&lt;/pages&gt;&lt;volume&gt;115&lt;/volume&gt;&lt;edition&gt;2020/08/18&lt;/edition&gt;&lt;keywords&gt;&lt;keyword&gt;*CTLA-4 checkpoint&lt;/keyword&gt;&lt;keyword&gt;*Cancer vaccines&lt;/keyword&gt;&lt;keyword&gt;*Exosome&lt;/keyword&gt;&lt;keyword&gt;*Lymph node&lt;/keyword&gt;&lt;keyword&gt;*T cell&lt;/keyword&gt;&lt;/keywords&gt;&lt;dates&gt;&lt;year&gt;2020&lt;/year&gt;&lt;pub-dates&gt;&lt;date&gt;Oct 1&lt;/date&gt;&lt;/pub-dates&gt;&lt;/dates&gt;&lt;isbn&gt;1878-7568 (Electronic)&amp;#xD;1742-7061 (Linking)&lt;/isbn&gt;&lt;accession-num&gt;32798721&lt;/accession-num&gt;&lt;urls&gt;&lt;related-urls&gt;&lt;url&gt;https://www.ncbi.nlm.nih.gov/pubmed/32798721&lt;/url&gt;&lt;/related-urls&gt;&lt;/urls&gt;&lt;electronic-resource-num&gt;10.1016/j.actbio.2020.08.008&lt;/electronic-resource-num&gt;&lt;/record&gt;&lt;/Cite&gt;&lt;/EndNote&gt;</w:instrText>
      </w:r>
      <w:r w:rsidR="00B168DF">
        <w:rPr>
          <w:color w:val="000000" w:themeColor="text1"/>
        </w:rPr>
        <w:fldChar w:fldCharType="separate"/>
      </w:r>
      <w:r w:rsidR="008E7775">
        <w:rPr>
          <w:noProof/>
          <w:color w:val="000000" w:themeColor="text1"/>
        </w:rPr>
        <w:t>[128]</w:t>
      </w:r>
      <w:r w:rsidR="00B168DF">
        <w:rPr>
          <w:color w:val="000000" w:themeColor="text1"/>
        </w:rPr>
        <w:fldChar w:fldCharType="end"/>
      </w:r>
      <w:r w:rsidR="00B168DF" w:rsidRPr="00967F7D">
        <w:rPr>
          <w:color w:val="000000" w:themeColor="text1"/>
        </w:rPr>
        <w:t xml:space="preserve">. It has also been reported that the most effective administration route for these </w:t>
      </w:r>
      <w:r w:rsidR="00B168DF">
        <w:rPr>
          <w:color w:val="000000" w:themeColor="text1"/>
        </w:rPr>
        <w:t>dexosomes</w:t>
      </w:r>
      <w:r w:rsidR="00B168DF" w:rsidRPr="00967F7D">
        <w:rPr>
          <w:color w:val="000000" w:themeColor="text1"/>
        </w:rPr>
        <w:t xml:space="preserve"> is the intradermal injection, which leads to enhanced T-cell proliferation and cytotoxic T lymphocyte (CTL) effector response </w:t>
      </w:r>
      <w:r w:rsidR="00B168DF" w:rsidRPr="00967F7D">
        <w:rPr>
          <w:i/>
          <w:iCs/>
          <w:color w:val="000000" w:themeColor="text1"/>
        </w:rPr>
        <w:t>in vivo</w:t>
      </w:r>
      <w:r w:rsidR="00B168DF" w:rsidRPr="00967F7D">
        <w:rPr>
          <w:color w:val="000000" w:themeColor="text1"/>
        </w:rPr>
        <w:t xml:space="preserve"> </w:t>
      </w:r>
      <w:r w:rsidR="00B168DF">
        <w:rPr>
          <w:color w:val="000000" w:themeColor="text1"/>
        </w:rPr>
        <w:fldChar w:fldCharType="begin"/>
      </w:r>
      <w:r w:rsidR="008E7775">
        <w:rPr>
          <w:color w:val="000000" w:themeColor="text1"/>
        </w:rPr>
        <w:instrText xml:space="preserve"> ADDIN EN.CITE &lt;EndNote&gt;&lt;Cite&gt;&lt;Author&gt;Hao&lt;/Author&gt;&lt;Year&gt;2006&lt;/Year&gt;&lt;RecNum&gt;193&lt;/RecNum&gt;&lt;DisplayText&gt;[129]&lt;/DisplayText&gt;&lt;record&gt;&lt;rec-number&gt;193&lt;/rec-number&gt;&lt;foreign-keys&gt;&lt;key app="EN" db-id="a0r2rptws9e207exv5ovwvrit9zrezdxdez2" timestamp="1605699032"&gt;193&lt;/key&gt;&lt;/foreign-keys&gt;&lt;ref-type name="Journal Article"&gt;17&lt;/ref-type&gt;&lt;contributors&gt;&lt;authors&gt;&lt;author&gt;Hao, S.&lt;/author&gt;&lt;author&gt;Ye, Z.&lt;/author&gt;&lt;author&gt;Yang, J.&lt;/author&gt;&lt;author&gt;Bai, O.&lt;/author&gt;&lt;author&gt;Xiang, J.&lt;/author&gt;&lt;/authors&gt;&lt;/contributors&gt;&lt;auth-address&gt;Research Unit, Division of Health Research, Saskatchewan Cancer Agency, Department of Oncology, College of Medicine, University of Saskatchewan, Saskatoon, Saskatchewan, Canada.&lt;/auth-address&gt;&lt;titles&gt;&lt;title&gt;Intradermal vaccination of dendritic cell-derived exosomes is superior to a subcutaneous one in the induction of antitumor immunity&lt;/title&gt;&lt;secondary-title&gt;Cancer Biother Radiopharm&lt;/secondary-title&gt;&lt;/titles&gt;&lt;pages&gt;146-54&lt;/pages&gt;&lt;volume&gt;21&lt;/volume&gt;&lt;number&gt;2&lt;/number&gt;&lt;edition&gt;2006/05/19&lt;/edition&gt;&lt;keywords&gt;&lt;keyword&gt;Animals&lt;/keyword&gt;&lt;keyword&gt;Cancer Vaccines/*administration &amp;amp; dosage/immunology&lt;/keyword&gt;&lt;keyword&gt;Cell Line, Tumor&lt;/keyword&gt;&lt;keyword&gt;Cell Movement/immunology&lt;/keyword&gt;&lt;keyword&gt;Dendritic Cells/*immunology/pathology&lt;/keyword&gt;&lt;keyword&gt;Female&lt;/keyword&gt;&lt;keyword&gt;Immunotherapy/*methods&lt;/keyword&gt;&lt;keyword&gt;Injections, Intradermal&lt;/keyword&gt;&lt;keyword&gt;Injections, Subcutaneous&lt;/keyword&gt;&lt;keyword&gt;Mice&lt;/keyword&gt;&lt;keyword&gt;Mice, Inbred C57BL&lt;/keyword&gt;&lt;keyword&gt;Phenotype&lt;/keyword&gt;&lt;keyword&gt;Thymoma/*immunology/*therapy&lt;/keyword&gt;&lt;keyword&gt;Thymus Neoplasms/*immunology/*therapy&lt;/keyword&gt;&lt;keyword&gt;Transport Vesicles/*immunology&lt;/keyword&gt;&lt;/keywords&gt;&lt;dates&gt;&lt;year&gt;2006&lt;/year&gt;&lt;pub-dates&gt;&lt;date&gt;Apr&lt;/date&gt;&lt;/pub-dates&gt;&lt;/dates&gt;&lt;isbn&gt;1084-9785 (Print)&amp;#xD;1084-9785 (Linking)&lt;/isbn&gt;&lt;accession-num&gt;16706635&lt;/accession-num&gt;&lt;urls&gt;&lt;related-urls&gt;&lt;url&gt;https://www.ncbi.nlm.nih.gov/pubmed/16706635&lt;/url&gt;&lt;/related-urls&gt;&lt;/urls&gt;&lt;electronic-resource-num&gt;10.1089/cbr.2006.21.146&lt;/electronic-resource-num&gt;&lt;/record&gt;&lt;/Cite&gt;&lt;/EndNote&gt;</w:instrText>
      </w:r>
      <w:r w:rsidR="00B168DF">
        <w:rPr>
          <w:color w:val="000000" w:themeColor="text1"/>
        </w:rPr>
        <w:fldChar w:fldCharType="separate"/>
      </w:r>
      <w:r w:rsidR="008E7775">
        <w:rPr>
          <w:noProof/>
          <w:color w:val="000000" w:themeColor="text1"/>
        </w:rPr>
        <w:t>[129]</w:t>
      </w:r>
      <w:r w:rsidR="00B168DF">
        <w:rPr>
          <w:color w:val="000000" w:themeColor="text1"/>
        </w:rPr>
        <w:fldChar w:fldCharType="end"/>
      </w:r>
      <w:r w:rsidR="00B168DF" w:rsidRPr="00967F7D">
        <w:rPr>
          <w:color w:val="000000" w:themeColor="text1"/>
        </w:rPr>
        <w:t xml:space="preserve">. </w:t>
      </w:r>
      <w:r w:rsidR="00B168DF">
        <w:rPr>
          <w:color w:val="000000" w:themeColor="text1"/>
        </w:rPr>
        <w:t>Importantly</w:t>
      </w:r>
      <w:r w:rsidR="00B168DF" w:rsidRPr="00967F7D">
        <w:rPr>
          <w:color w:val="000000" w:themeColor="text1"/>
        </w:rPr>
        <w:t xml:space="preserve">, in a Phase I clinical trial,  autologous </w:t>
      </w:r>
      <w:r w:rsidR="00B168DF">
        <w:rPr>
          <w:color w:val="000000" w:themeColor="text1"/>
        </w:rPr>
        <w:t>exosomes</w:t>
      </w:r>
      <w:r w:rsidR="00B168DF" w:rsidRPr="00967F7D">
        <w:rPr>
          <w:color w:val="000000" w:themeColor="text1"/>
        </w:rPr>
        <w:t xml:space="preserve"> </w:t>
      </w:r>
      <w:r w:rsidR="00E13DA6" w:rsidRPr="00967F7D">
        <w:rPr>
          <w:color w:val="000000" w:themeColor="text1"/>
        </w:rPr>
        <w:t>w</w:t>
      </w:r>
      <w:r w:rsidR="00E13DA6">
        <w:rPr>
          <w:color w:val="000000" w:themeColor="text1"/>
        </w:rPr>
        <w:t>ere</w:t>
      </w:r>
      <w:r w:rsidR="00E13DA6" w:rsidRPr="00967F7D">
        <w:rPr>
          <w:color w:val="000000" w:themeColor="text1"/>
        </w:rPr>
        <w:t xml:space="preserve"> </w:t>
      </w:r>
      <w:r w:rsidR="00B168DF" w:rsidRPr="00967F7D">
        <w:rPr>
          <w:color w:val="000000" w:themeColor="text1"/>
        </w:rPr>
        <w:t>used for the immunization of stage II/IV melanoma patients</w:t>
      </w:r>
      <w:r w:rsidR="00643F51">
        <w:rPr>
          <w:color w:val="000000" w:themeColor="text1"/>
        </w:rPr>
        <w:t>,</w:t>
      </w:r>
      <w:r w:rsidR="00B168DF" w:rsidRPr="00967F7D">
        <w:rPr>
          <w:color w:val="000000" w:themeColor="text1"/>
        </w:rPr>
        <w:t xml:space="preserve"> obtaining a specific CTL response </w:t>
      </w:r>
      <w:r w:rsidR="00643F51">
        <w:rPr>
          <w:color w:val="000000" w:themeColor="text1"/>
        </w:rPr>
        <w:t>that lead</w:t>
      </w:r>
      <w:r w:rsidR="00B168DF" w:rsidRPr="00967F7D">
        <w:rPr>
          <w:color w:val="000000" w:themeColor="text1"/>
        </w:rPr>
        <w:t xml:space="preserve"> to tumor rejection</w:t>
      </w:r>
      <w:r w:rsidR="00E13DA6">
        <w:rPr>
          <w:color w:val="000000" w:themeColor="text1"/>
        </w:rPr>
        <w:t xml:space="preserve"> </w:t>
      </w:r>
      <w:r w:rsidR="00B168DF">
        <w:rPr>
          <w:color w:val="000000" w:themeColor="text1"/>
        </w:rPr>
        <w:fldChar w:fldCharType="begin"/>
      </w:r>
      <w:r w:rsidR="008E7775">
        <w:rPr>
          <w:color w:val="000000" w:themeColor="text1"/>
        </w:rPr>
        <w:instrText xml:space="preserve"> ADDIN EN.CITE &lt;EndNote&gt;&lt;Cite&gt;&lt;Author&gt;Escudier&lt;/Author&gt;&lt;Year&gt;2005&lt;/Year&gt;&lt;RecNum&gt;194&lt;/RecNum&gt;&lt;DisplayText&gt;[130]&lt;/DisplayText&gt;&lt;record&gt;&lt;rec-number&gt;194&lt;/rec-number&gt;&lt;foreign-keys&gt;&lt;key app="EN" db-id="a0r2rptws9e207exv5ovwvrit9zrezdxdez2" timestamp="1605699032"&gt;194&lt;/key&gt;&lt;/foreign-keys&gt;&lt;ref-type name="Journal Article"&gt;17&lt;/ref-type&gt;&lt;contributors&gt;&lt;authors&gt;&lt;author&gt;Escudier, B.&lt;/author&gt;&lt;author&gt;Dorval, T.&lt;/author&gt;&lt;author&gt;Chaput, N.&lt;/author&gt;&lt;author&gt;Andre, F.&lt;/author&gt;&lt;author&gt;Caby, M. P.&lt;/author&gt;&lt;author&gt;Novault, S.&lt;/author&gt;&lt;author&gt;Flament, C.&lt;/author&gt;&lt;author&gt;Leboulaire, C.&lt;/author&gt;&lt;author&gt;Borg, C.&lt;/author&gt;&lt;author&gt;Amigorena, S.&lt;/author&gt;&lt;author&gt;Boccaccio, C.&lt;/author&gt;&lt;author&gt;Bonnerot, C.&lt;/author&gt;&lt;author&gt;Dhellin, O.&lt;/author&gt;&lt;author&gt;Movassagh, M.&lt;/author&gt;&lt;author&gt;Piperno, S.&lt;/author&gt;&lt;author&gt;Robert, C.&lt;/author&gt;&lt;author&gt;Serra, V.&lt;/author&gt;&lt;author&gt;Valente, N.&lt;/author&gt;&lt;author&gt;Le Pecq, J. B.&lt;/author&gt;&lt;author&gt;Spatz, A.&lt;/author&gt;&lt;author&gt;Lantz, O.&lt;/author&gt;&lt;author&gt;Tursz, T.&lt;/author&gt;&lt;author&gt;Angevin, E.&lt;/author&gt;&lt;author&gt;Zitvogel, L.&lt;/author&gt;&lt;/authors&gt;&lt;/contributors&gt;&lt;auth-address&gt;Department of Immunotherapy, Institut Gustave Roussy, Villejuif, France. zitvogel@igr.fr.&lt;/auth-address&gt;&lt;titles&gt;&lt;title&gt;Vaccination of metastatic melanoma patients with autologous dendritic cell (DC) derived-exosomes: results of thefirst phase I clinical trial&lt;/title&gt;&lt;secondary-title&gt;J Transl Med&lt;/secondary-title&gt;&lt;/titles&gt;&lt;pages&gt;10&lt;/pages&gt;&lt;volume&gt;3&lt;/volume&gt;&lt;number&gt;1&lt;/number&gt;&lt;edition&gt;2005/03/03&lt;/edition&gt;&lt;dates&gt;&lt;year&gt;2005&lt;/year&gt;&lt;pub-dates&gt;&lt;date&gt;Mar 2&lt;/date&gt;&lt;/pub-dates&gt;&lt;/dates&gt;&lt;isbn&gt;1479-5876 (Electronic)&amp;#xD;1479-5876 (Linking)&lt;/isbn&gt;&lt;accession-num&gt;15740633&lt;/accession-num&gt;&lt;urls&gt;&lt;related-urls&gt;&lt;url&gt;https://www.ncbi.nlm.nih.gov/pubmed/15740633&lt;/url&gt;&lt;/related-urls&gt;&lt;/urls&gt;&lt;custom2&gt;PMC554765&lt;/custom2&gt;&lt;electronic-resource-num&gt;10.1186/1479-5876-3-10&lt;/electronic-resource-num&gt;&lt;/record&gt;&lt;/Cite&gt;&lt;/EndNote&gt;</w:instrText>
      </w:r>
      <w:r w:rsidR="00B168DF">
        <w:rPr>
          <w:color w:val="000000" w:themeColor="text1"/>
        </w:rPr>
        <w:fldChar w:fldCharType="separate"/>
      </w:r>
      <w:r w:rsidR="008E7775">
        <w:rPr>
          <w:noProof/>
          <w:color w:val="000000" w:themeColor="text1"/>
        </w:rPr>
        <w:t>[130]</w:t>
      </w:r>
      <w:r w:rsidR="00B168DF">
        <w:rPr>
          <w:color w:val="000000" w:themeColor="text1"/>
        </w:rPr>
        <w:fldChar w:fldCharType="end"/>
      </w:r>
      <w:r w:rsidR="00B168DF" w:rsidRPr="00EB7EE6">
        <w:rPr>
          <w:color w:val="000000" w:themeColor="text1"/>
        </w:rPr>
        <w:t xml:space="preserve">. </w:t>
      </w:r>
    </w:p>
    <w:p w14:paraId="7E391671" w14:textId="77777777" w:rsidR="0057018A" w:rsidRDefault="00106D9D" w:rsidP="00062A88">
      <w:pPr>
        <w:spacing w:line="480" w:lineRule="auto"/>
        <w:jc w:val="both"/>
      </w:pPr>
      <w:r w:rsidRPr="008964DF">
        <w:rPr>
          <w:color w:val="000000" w:themeColor="text1"/>
        </w:rPr>
        <w:t xml:space="preserve">In addition, </w:t>
      </w:r>
      <w:r>
        <w:t>therapeutic EVs isolated from dendritic cells, fibroblast, and mesenchymal cells can be used as carriers of play-loaded molecules</w:t>
      </w:r>
      <w:r w:rsidR="003E5061">
        <w:t xml:space="preserve"> </w:t>
      </w:r>
      <w:r w:rsidR="008957D8">
        <w:fldChar w:fldCharType="begin">
          <w:fldData xml:space="preserve">PEVuZE5vdGU+PENpdGU+PEF1dGhvcj5LYWxsdXJpPC9BdXRob3I+PFllYXI+MjAyMDwvWWVhcj48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</w:fldData>
        </w:fldChar>
      </w:r>
      <w:r w:rsidR="008E7775">
        <w:instrText xml:space="preserve"> ADDIN EN.CITE </w:instrText>
      </w:r>
      <w:r w:rsidR="008E7775">
        <w:fldChar w:fldCharType="begin">
          <w:fldData xml:space="preserve">PEVuZE5vdGU+PENpdGU+PEF1dGhvcj5LYWxsdXJpPC9BdXRob3I+PFllYXI+MjAyMDwvWWVhcj48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</w:fldData>
        </w:fldChar>
      </w:r>
      <w:r w:rsidR="008E7775">
        <w:instrText xml:space="preserve"> ADDIN EN.CITE.DATA </w:instrText>
      </w:r>
      <w:r w:rsidR="008E7775">
        <w:fldChar w:fldCharType="end"/>
      </w:r>
      <w:r w:rsidR="008957D8">
        <w:fldChar w:fldCharType="separate"/>
      </w:r>
      <w:r w:rsidR="008E7775">
        <w:rPr>
          <w:noProof/>
        </w:rPr>
        <w:t>[131]</w:t>
      </w:r>
      <w:r w:rsidR="008957D8">
        <w:fldChar w:fldCharType="end"/>
      </w:r>
      <w:r w:rsidR="00973579">
        <w:t>. For example, exosomes derived from dendritic cells loaded with doxorubicin in mammary tumor-bearing mice, where intravenous injection of Dox</w:t>
      </w:r>
      <w:r w:rsidR="0057018A">
        <w:t>ycycline</w:t>
      </w:r>
      <w:r w:rsidR="00166A0A">
        <w:t>-</w:t>
      </w:r>
      <w:r w:rsidR="00973579">
        <w:t>loaded exosomes specifically delivered this drug into tumor tissues leading to inhibition of tumor growth</w:t>
      </w:r>
      <w:r w:rsidR="00C80DB9">
        <w:t xml:space="preserve"> </w:t>
      </w:r>
      <w:r w:rsidR="008957D8">
        <w:fldChar w:fldCharType="begin">
          <w:fldData xml:space="preserve">PEVuZE5vdGU+PENpdGU+PEF1dGhvcj5UaWFuPC9BdXRob3I+PFllYXI+MjAxNDwvWWVhcj48UmVj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=
</w:fldData>
        </w:fldChar>
      </w:r>
      <w:r w:rsidR="008E7775">
        <w:instrText xml:space="preserve"> ADDIN EN.CITE </w:instrText>
      </w:r>
      <w:r w:rsidR="008E7775">
        <w:fldChar w:fldCharType="begin">
          <w:fldData xml:space="preserve">PEVuZE5vdGU+PENpdGU+PEF1dGhvcj5UaWFuPC9BdXRob3I+PFllYXI+MjAxNDwvWWVhcj48UmVj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=
</w:fldData>
        </w:fldChar>
      </w:r>
      <w:r w:rsidR="008E7775">
        <w:instrText xml:space="preserve"> ADDIN EN.CITE.DATA </w:instrText>
      </w:r>
      <w:r w:rsidR="008E7775">
        <w:fldChar w:fldCharType="end"/>
      </w:r>
      <w:r w:rsidR="008957D8">
        <w:fldChar w:fldCharType="separate"/>
      </w:r>
      <w:r w:rsidR="008E7775">
        <w:rPr>
          <w:noProof/>
        </w:rPr>
        <w:t>[132]</w:t>
      </w:r>
      <w:r w:rsidR="008957D8">
        <w:fldChar w:fldCharType="end"/>
      </w:r>
      <w:r w:rsidR="00973579">
        <w:t>. In a different study, macrophage</w:t>
      </w:r>
      <w:r w:rsidR="00166A0A">
        <w:t>-</w:t>
      </w:r>
      <w:r w:rsidR="00973579">
        <w:t>derived exosomes were loaded with paclitaxel</w:t>
      </w:r>
      <w:r w:rsidR="00220A64">
        <w:t>.</w:t>
      </w:r>
      <w:r w:rsidR="00973579">
        <w:t xml:space="preserve"> </w:t>
      </w:r>
      <w:r w:rsidR="00220A64">
        <w:t>T</w:t>
      </w:r>
      <w:r w:rsidR="00973579">
        <w:t xml:space="preserve">hese vesicles showed efficacy in the treatment of multi-drug resistance </w:t>
      </w:r>
      <w:r w:rsidR="0057018A">
        <w:t xml:space="preserve">in murine models of </w:t>
      </w:r>
      <w:r w:rsidR="00973579">
        <w:t xml:space="preserve">lung carcinoma by reducing overall metastasis </w:t>
      </w:r>
      <w:r w:rsidR="008957D8">
        <w:fldChar w:fldCharType="begin">
          <w:fldData xml:space="preserve">PEVuZE5vdGU+PENpdGU+PEF1dGhvcj5LaW08L0F1dGhvcj48WWVhcj4yMDE2PC9ZZWFyPjxSZWNO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</w:fldData>
        </w:fldChar>
      </w:r>
      <w:r w:rsidR="008E7775">
        <w:instrText xml:space="preserve"> ADDIN EN.CITE </w:instrText>
      </w:r>
      <w:r w:rsidR="008E7775">
        <w:fldChar w:fldCharType="begin">
          <w:fldData xml:space="preserve">PEVuZE5vdGU+PENpdGU+PEF1dGhvcj5LaW08L0F1dGhvcj48WWVhcj4yMDE2PC9ZZWFyPjxSZWNO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</w:fldData>
        </w:fldChar>
      </w:r>
      <w:r w:rsidR="008E7775">
        <w:instrText xml:space="preserve"> ADDIN EN.CITE.DATA </w:instrText>
      </w:r>
      <w:r w:rsidR="008E7775">
        <w:fldChar w:fldCharType="end"/>
      </w:r>
      <w:r w:rsidR="008957D8">
        <w:fldChar w:fldCharType="separate"/>
      </w:r>
      <w:r w:rsidR="008E7775">
        <w:rPr>
          <w:noProof/>
        </w:rPr>
        <w:t>[133]</w:t>
      </w:r>
      <w:r w:rsidR="008957D8">
        <w:fldChar w:fldCharType="end"/>
      </w:r>
      <w:r w:rsidR="00C80DB9">
        <w:t xml:space="preserve">. </w:t>
      </w:r>
    </w:p>
    <w:p w14:paraId="7DACC0EA" w14:textId="7E5F3532" w:rsidR="00106D9D" w:rsidRDefault="00973579" w:rsidP="00062A88">
      <w:pPr>
        <w:spacing w:line="480" w:lineRule="auto"/>
        <w:jc w:val="both"/>
      </w:pPr>
      <w:r>
        <w:t xml:space="preserve">EVs </w:t>
      </w:r>
      <w:r w:rsidR="0057018A">
        <w:t>can be used a</w:t>
      </w:r>
      <w:r w:rsidR="00F72FA6">
        <w:t>s anti-cancer treatments by the</w:t>
      </w:r>
      <w:r w:rsidR="0057018A">
        <w:t>ir virtue of carry</w:t>
      </w:r>
      <w:r w:rsidR="00F72FA6">
        <w:t>ing</w:t>
      </w:r>
      <w:r w:rsidR="0057018A">
        <w:t xml:space="preserve"> </w:t>
      </w:r>
      <w:r>
        <w:t>miRNAs or siRNAs</w:t>
      </w:r>
      <w:r w:rsidR="00F72FA6">
        <w:t>, protecting</w:t>
      </w:r>
      <w:r>
        <w:t xml:space="preserve"> </w:t>
      </w:r>
      <w:r w:rsidR="00F72FA6">
        <w:t>them</w:t>
      </w:r>
      <w:r>
        <w:t xml:space="preserve"> from degradation by blood-derived ribonucleases. Exosomes modified with GE11 peptide in their surface delivered miRNA let7-4 specifical</w:t>
      </w:r>
      <w:r w:rsidR="00F72FA6">
        <w:t xml:space="preserve">ly to EGFR+ breast cancer cells, reducing </w:t>
      </w:r>
      <w:r>
        <w:t>tumor growth in mice</w:t>
      </w:r>
      <w:r w:rsidR="00C80DB9">
        <w:t xml:space="preserve"> </w:t>
      </w:r>
      <w:r w:rsidR="008957D8">
        <w:fldChar w:fldCharType="begin">
          <w:fldData xml:space="preserve">PEVuZE5vdGU+PENpdGU+PEF1dGhvcj5PaG5vPC9BdXRob3I+PFllYXI+MjAxMzwvWWVhcj48UmVj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</w:fldData>
        </w:fldChar>
      </w:r>
      <w:r w:rsidR="008E7775">
        <w:instrText xml:space="preserve"> ADDIN EN.CITE </w:instrText>
      </w:r>
      <w:r w:rsidR="008E7775">
        <w:fldChar w:fldCharType="begin">
          <w:fldData xml:space="preserve">PEVuZE5vdGU+PENpdGU+PEF1dGhvcj5PaG5vPC9BdXRob3I+PFllYXI+MjAxMzwvWWVhcj48UmVj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</w:fldData>
        </w:fldChar>
      </w:r>
      <w:r w:rsidR="008E7775">
        <w:instrText xml:space="preserve"> ADDIN EN.CITE.DATA </w:instrText>
      </w:r>
      <w:r w:rsidR="008E7775">
        <w:fldChar w:fldCharType="end"/>
      </w:r>
      <w:r w:rsidR="008957D8">
        <w:fldChar w:fldCharType="separate"/>
      </w:r>
      <w:r w:rsidR="008E7775">
        <w:rPr>
          <w:noProof/>
        </w:rPr>
        <w:t>[134]</w:t>
      </w:r>
      <w:r w:rsidR="008957D8">
        <w:fldChar w:fldCharType="end"/>
      </w:r>
      <w:r w:rsidR="00C80DB9">
        <w:t xml:space="preserve">. </w:t>
      </w:r>
      <w:r>
        <w:t>In a seminal paper</w:t>
      </w:r>
      <w:r w:rsidR="00215E64">
        <w:t xml:space="preserve"> from Kalluri and colleagues</w:t>
      </w:r>
      <w:r>
        <w:t xml:space="preserve">, mesenchymal cell-derived </w:t>
      </w:r>
      <w:r w:rsidR="00215E64">
        <w:t>exosomes</w:t>
      </w:r>
      <w:r>
        <w:t xml:space="preserve"> carrying interfering RNA molecules against oncogenic K-Ras </w:t>
      </w:r>
      <w:r w:rsidR="00215E64">
        <w:t>suppressed tumor growth in several pancreatic cancer models</w:t>
      </w:r>
      <w:r w:rsidR="00C80DB9">
        <w:t xml:space="preserve"> </w:t>
      </w:r>
      <w:r w:rsidR="008957D8">
        <w:fldChar w:fldCharType="begin">
          <w:fldData xml:space="preserve">PEVuZE5vdGU+PENpdGU+PEF1dGhvcj5LYW1lcmthcjwvQXV0aG9yPjxZZWFyPjIwMTc8L1llYXI+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</w:fldData>
        </w:fldChar>
      </w:r>
      <w:r w:rsidR="008E7775">
        <w:instrText xml:space="preserve"> ADDIN EN.CITE </w:instrText>
      </w:r>
      <w:r w:rsidR="008E7775">
        <w:fldChar w:fldCharType="begin">
          <w:fldData xml:space="preserve">PEVuZE5vdGU+PENpdGU+PEF1dGhvcj5LYW1lcmthcjwvQXV0aG9yPjxZZWFyPjIwMTc8L1llYXI+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</w:fldData>
        </w:fldChar>
      </w:r>
      <w:r w:rsidR="008E7775">
        <w:instrText xml:space="preserve"> ADDIN EN.CITE.DATA </w:instrText>
      </w:r>
      <w:r w:rsidR="008E7775">
        <w:fldChar w:fldCharType="end"/>
      </w:r>
      <w:r w:rsidR="008957D8">
        <w:fldChar w:fldCharType="separate"/>
      </w:r>
      <w:r w:rsidR="008E7775">
        <w:rPr>
          <w:noProof/>
        </w:rPr>
        <w:t>[135]</w:t>
      </w:r>
      <w:r w:rsidR="008957D8">
        <w:fldChar w:fldCharType="end"/>
      </w:r>
      <w:r w:rsidR="00215E64">
        <w:t xml:space="preserve">. In another study, exosomes modified with the EGFR-binding GE11 peptide </w:t>
      </w:r>
      <w:r w:rsidR="005640DC">
        <w:t>o</w:t>
      </w:r>
      <w:r w:rsidR="00215E64">
        <w:t>n their surface delivered miRNA let7-4 specifically to EGFR+ breast cancer cells leading to reduced tumor growth.</w:t>
      </w:r>
    </w:p>
    <w:p w14:paraId="76E050DA" w14:textId="36D98420" w:rsidR="00544DA2" w:rsidRPr="008964DF" w:rsidRDefault="005640DC" w:rsidP="008964DF">
      <w:pPr>
        <w:spacing w:line="480" w:lineRule="auto"/>
        <w:jc w:val="both"/>
        <w:rPr>
          <w:lang w:eastAsia="es-ES_tradnl"/>
        </w:rPr>
      </w:pPr>
      <w:r>
        <w:rPr>
          <w:lang w:eastAsia="es-ES_tradnl"/>
        </w:rPr>
        <w:lastRenderedPageBreak/>
        <w:t xml:space="preserve">Although </w:t>
      </w:r>
      <w:r w:rsidR="0045019E">
        <w:rPr>
          <w:lang w:eastAsia="es-ES_tradnl"/>
        </w:rPr>
        <w:t xml:space="preserve">relatively </w:t>
      </w:r>
      <w:r>
        <w:rPr>
          <w:lang w:eastAsia="es-ES_tradnl"/>
        </w:rPr>
        <w:t xml:space="preserve">few attempts to EV-mediated lymph node therapeutic strategies have been developed, </w:t>
      </w:r>
      <w:r w:rsidR="0045019E">
        <w:rPr>
          <w:lang w:eastAsia="es-ES_tradnl"/>
        </w:rPr>
        <w:t xml:space="preserve">the </w:t>
      </w:r>
      <w:r w:rsidR="00F72FA6">
        <w:rPr>
          <w:lang w:eastAsia="es-ES_tradnl"/>
        </w:rPr>
        <w:t>increasing</w:t>
      </w:r>
      <w:r w:rsidR="0045019E">
        <w:rPr>
          <w:lang w:eastAsia="es-ES_tradnl"/>
        </w:rPr>
        <w:t xml:space="preserve"> relevance of lymphatics in tumor immunomodulation and metastatic spread merit a wide-ranging survey of lymphatic-based approaches using EVs. </w:t>
      </w:r>
      <w:r>
        <w:rPr>
          <w:lang w:eastAsia="es-ES_tradnl"/>
        </w:rPr>
        <w:t xml:space="preserve">Of note, the </w:t>
      </w:r>
      <w:r w:rsidR="00215E64" w:rsidRPr="008964DF">
        <w:rPr>
          <w:lang w:eastAsia="es-ES_tradnl"/>
        </w:rPr>
        <w:t>feasibility of generating clinical-grade exosomes for various therapies of human diseases</w:t>
      </w:r>
      <w:r w:rsidR="00215E64">
        <w:rPr>
          <w:lang w:eastAsia="es-ES_tradnl"/>
        </w:rPr>
        <w:t xml:space="preserve"> </w:t>
      </w:r>
      <w:r w:rsidR="008E2DE1">
        <w:rPr>
          <w:lang w:eastAsia="es-ES_tradnl"/>
        </w:rPr>
        <w:t>have</w:t>
      </w:r>
      <w:r>
        <w:rPr>
          <w:lang w:eastAsia="es-ES_tradnl"/>
        </w:rPr>
        <w:t xml:space="preserve"> already been demonstrated</w:t>
      </w:r>
      <w:r w:rsidR="006304C5">
        <w:rPr>
          <w:lang w:eastAsia="es-ES_tradnl"/>
        </w:rPr>
        <w:t xml:space="preserve"> </w:t>
      </w:r>
      <w:r w:rsidR="008957D8">
        <w:rPr>
          <w:lang w:eastAsia="es-ES_tradnl"/>
        </w:rPr>
        <w:fldChar w:fldCharType="begin">
          <w:fldData xml:space="preserve">PEVuZE5vdGU+PENpdGU+PEF1dGhvcj5NZW5kdDwvQXV0aG9yPjxZZWFyPjIwMTg8L1llYXI+PFJl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==
</w:fldData>
        </w:fldChar>
      </w:r>
      <w:r w:rsidR="008E7775">
        <w:rPr>
          <w:lang w:eastAsia="es-ES_tradnl"/>
        </w:rPr>
        <w:instrText xml:space="preserve"> ADDIN EN.CITE </w:instrText>
      </w:r>
      <w:r w:rsidR="008E7775">
        <w:rPr>
          <w:lang w:eastAsia="es-ES_tradnl"/>
        </w:rPr>
        <w:fldChar w:fldCharType="begin">
          <w:fldData xml:space="preserve">PEVuZE5vdGU+PENpdGU+PEF1dGhvcj5NZW5kdDwvQXV0aG9yPjxZZWFyPjIwMTg8L1llYXI+PFJl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==
</w:fldData>
        </w:fldChar>
      </w:r>
      <w:r w:rsidR="008E7775">
        <w:rPr>
          <w:lang w:eastAsia="es-ES_tradnl"/>
        </w:rPr>
        <w:instrText xml:space="preserve"> ADDIN EN.CITE.DATA </w:instrText>
      </w:r>
      <w:r w:rsidR="008E7775">
        <w:rPr>
          <w:lang w:eastAsia="es-ES_tradnl"/>
        </w:rPr>
      </w:r>
      <w:r w:rsidR="008E7775">
        <w:rPr>
          <w:lang w:eastAsia="es-ES_tradnl"/>
        </w:rPr>
        <w:fldChar w:fldCharType="end"/>
      </w:r>
      <w:r w:rsidR="008957D8">
        <w:rPr>
          <w:lang w:eastAsia="es-ES_tradnl"/>
        </w:rPr>
      </w:r>
      <w:r w:rsidR="008957D8">
        <w:rPr>
          <w:lang w:eastAsia="es-ES_tradnl"/>
        </w:rPr>
        <w:fldChar w:fldCharType="separate"/>
      </w:r>
      <w:r w:rsidR="008E7775">
        <w:rPr>
          <w:noProof/>
          <w:lang w:eastAsia="es-ES_tradnl"/>
        </w:rPr>
        <w:t>[136]</w:t>
      </w:r>
      <w:r w:rsidR="008957D8">
        <w:rPr>
          <w:lang w:eastAsia="es-ES_tradnl"/>
        </w:rPr>
        <w:fldChar w:fldCharType="end"/>
      </w:r>
      <w:r w:rsidR="00215E64" w:rsidRPr="008964DF">
        <w:rPr>
          <w:lang w:eastAsia="es-ES_tradnl"/>
        </w:rPr>
        <w:t xml:space="preserve">. </w:t>
      </w:r>
      <w:r w:rsidR="00544DA2">
        <w:rPr>
          <w:lang w:eastAsia="es-ES_tradnl"/>
        </w:rPr>
        <w:t>Parallel to the development of those strategies, the adva</w:t>
      </w:r>
      <w:r w:rsidR="008E3894">
        <w:rPr>
          <w:lang w:eastAsia="es-ES_tradnl"/>
        </w:rPr>
        <w:t>nces in lymphatic imaging are required to assist and encourage the targeting of lymphatics within the context of human cancer.</w:t>
      </w:r>
    </w:p>
    <w:p w14:paraId="5A1929A9" w14:textId="5811D38C" w:rsidR="008E3894" w:rsidRDefault="008964DF" w:rsidP="00163EFF">
      <w:pPr>
        <w:spacing w:line="480" w:lineRule="auto"/>
        <w:jc w:val="both"/>
        <w:rPr>
          <w:lang w:eastAsia="es-ES_tradnl"/>
        </w:rPr>
      </w:pPr>
      <w:r>
        <w:rPr>
          <w:lang w:eastAsia="es-ES_tradnl"/>
        </w:rPr>
        <w:t>In summary, EV</w:t>
      </w:r>
      <w:r w:rsidR="008037CE">
        <w:rPr>
          <w:lang w:eastAsia="es-ES_tradnl"/>
        </w:rPr>
        <w:t xml:space="preserve"> and exosome-derived delivery strategies are being actively pursued</w:t>
      </w:r>
      <w:r>
        <w:rPr>
          <w:lang w:eastAsia="es-ES_tradnl"/>
        </w:rPr>
        <w:t xml:space="preserve"> in pre-clinical models to image lymphatic system dynamics </w:t>
      </w:r>
      <w:r w:rsidR="008037CE">
        <w:rPr>
          <w:lang w:eastAsia="es-ES_tradnl"/>
        </w:rPr>
        <w:t>and to develop alternative strategies to visualize and treat early (premetastatic) and late tumor stages.</w:t>
      </w:r>
    </w:p>
    <w:p w14:paraId="3EED9014" w14:textId="77777777" w:rsidR="00F72FA6" w:rsidRPr="00ED5B2C" w:rsidRDefault="00F72FA6" w:rsidP="00163EFF">
      <w:pPr>
        <w:spacing w:line="480" w:lineRule="auto"/>
        <w:jc w:val="both"/>
        <w:rPr>
          <w:lang w:eastAsia="es-ES_tradnl"/>
        </w:rPr>
      </w:pPr>
    </w:p>
    <w:p w14:paraId="04566B0C" w14:textId="56472037" w:rsidR="00992BFF" w:rsidRPr="0027183F" w:rsidRDefault="000A2AD5" w:rsidP="00992BFF">
      <w:pPr>
        <w:spacing w:line="480" w:lineRule="auto"/>
        <w:rPr>
          <w:b/>
          <w:bCs/>
          <w:color w:val="000000" w:themeColor="text1"/>
        </w:rPr>
      </w:pPr>
      <w:r>
        <w:rPr>
          <w:b/>
          <w:bCs/>
          <w:color w:val="000000" w:themeColor="text1"/>
        </w:rPr>
        <w:t>7</w:t>
      </w:r>
      <w:r w:rsidR="0027183F">
        <w:rPr>
          <w:b/>
          <w:bCs/>
          <w:color w:val="000000" w:themeColor="text1"/>
        </w:rPr>
        <w:t xml:space="preserve">. </w:t>
      </w:r>
      <w:r w:rsidR="00992BFF" w:rsidRPr="0027183F">
        <w:rPr>
          <w:b/>
          <w:bCs/>
          <w:color w:val="000000" w:themeColor="text1"/>
        </w:rPr>
        <w:t xml:space="preserve">Pre-clinical </w:t>
      </w:r>
      <w:r w:rsidR="00643F51">
        <w:rPr>
          <w:b/>
          <w:bCs/>
          <w:color w:val="000000" w:themeColor="text1"/>
        </w:rPr>
        <w:t>m</w:t>
      </w:r>
      <w:r w:rsidR="00643F51" w:rsidRPr="0027183F">
        <w:rPr>
          <w:b/>
          <w:bCs/>
          <w:color w:val="000000" w:themeColor="text1"/>
        </w:rPr>
        <w:t xml:space="preserve">odels </w:t>
      </w:r>
      <w:r w:rsidR="0086372D" w:rsidRPr="0027183F">
        <w:rPr>
          <w:b/>
          <w:bCs/>
          <w:color w:val="000000" w:themeColor="text1"/>
        </w:rPr>
        <w:t>for</w:t>
      </w:r>
      <w:r w:rsidR="00992BFF" w:rsidRPr="0027183F">
        <w:rPr>
          <w:b/>
          <w:bCs/>
          <w:color w:val="000000" w:themeColor="text1"/>
        </w:rPr>
        <w:t xml:space="preserve"> lymphangiogenesis imaging. Why and how? </w:t>
      </w:r>
    </w:p>
    <w:p w14:paraId="1E04C1DC" w14:textId="20E2A7EA" w:rsidR="00992BFF" w:rsidRPr="00B771C3" w:rsidRDefault="00992BFF" w:rsidP="00ED5B2C">
      <w:pPr>
        <w:spacing w:line="480" w:lineRule="auto"/>
        <w:jc w:val="both"/>
      </w:pPr>
      <w:r w:rsidRPr="00B771C3">
        <w:rPr>
          <w:color w:val="000000"/>
        </w:rPr>
        <w:t xml:space="preserve">As described before, the growth of new lymphatic vessels provides conduits for the spread of cancer cells. Therefore, detecting and quantifying the process of </w:t>
      </w:r>
      <w:r w:rsidR="001151C9">
        <w:rPr>
          <w:color w:val="000000"/>
        </w:rPr>
        <w:t>lymphangiogenesis</w:t>
      </w:r>
      <w:r w:rsidR="00B12300" w:rsidRPr="00B771C3">
        <w:rPr>
          <w:color w:val="000000"/>
        </w:rPr>
        <w:t xml:space="preserve"> </w:t>
      </w:r>
      <w:r w:rsidRPr="00385EDC">
        <w:rPr>
          <w:i/>
          <w:iCs/>
          <w:color w:val="000000"/>
        </w:rPr>
        <w:t>in vivo</w:t>
      </w:r>
      <w:r w:rsidRPr="00B771C3">
        <w:rPr>
          <w:color w:val="000000"/>
        </w:rPr>
        <w:t xml:space="preserve"> </w:t>
      </w:r>
      <w:r w:rsidR="00643F51">
        <w:rPr>
          <w:color w:val="000000"/>
        </w:rPr>
        <w:t>has important basic implications for gene discovery (i.e. new</w:t>
      </w:r>
      <w:r w:rsidRPr="00B771C3">
        <w:rPr>
          <w:color w:val="000000"/>
        </w:rPr>
        <w:t xml:space="preserve"> </w:t>
      </w:r>
      <w:r w:rsidR="00643F51">
        <w:rPr>
          <w:color w:val="000000"/>
        </w:rPr>
        <w:t xml:space="preserve">functions of LECs), but also for pharmacological testing </w:t>
      </w:r>
      <w:r>
        <w:rPr>
          <w:color w:val="000000"/>
        </w:rPr>
        <w:fldChar w:fldCharType="begin"/>
      </w:r>
      <w:r w:rsidR="008E7775">
        <w:rPr>
          <w:color w:val="000000"/>
        </w:rPr>
        <w:instrText xml:space="preserve"> ADDIN EN.CITE &lt;EndNote&gt;&lt;Cite&gt;&lt;Author&gt;Proulx&lt;/Author&gt;&lt;Year&gt;2013&lt;/Year&gt;&lt;RecNum&gt;1&lt;/RecNum&gt;&lt;DisplayText&gt;[137]&lt;/DisplayText&gt;&lt;record&gt;&lt;rec-number&gt;1&lt;/rec-number&gt;&lt;foreign-keys&gt;&lt;key app="EN" db-id="a0r2rptws9e207exv5ovwvrit9zrezdxdez2" timestamp="1605630760"&gt;1&lt;/key&gt;&lt;/foreign-keys&gt;&lt;ref-type name="Journal Article"&gt;17&lt;/ref-type&gt;&lt;contributors&gt;&lt;authors&gt;&lt;author&gt;Proulx, Steven T.&lt;/author&gt;&lt;author&gt;Luciani, Paola&lt;/author&gt;&lt;author&gt;Dieterich, Lothar C.&lt;/author&gt;&lt;author&gt;Karaman, Sinem&lt;/author&gt;&lt;author&gt;Leroux, Jean-Christophe C.&lt;/author&gt;&lt;author&gt;Detmar, Michael&lt;/author&gt;&lt;/authors&gt;&lt;/contributors&gt;&lt;titles&gt;&lt;title&gt;Expansion of the lymphatic vasculature in cancer and inflammation: new opportunities for in vivo imaging and drug delivery&lt;/title&gt;&lt;secondary-title&gt;Journal of controlled release : official journal of the Controlled Release Society&lt;/secondary-title&gt;&lt;/titles&gt;&lt;pages&gt;550-7&lt;/pages&gt;&lt;volume&gt;172&lt;/volume&gt;&lt;number&gt;2&lt;/number&gt;&lt;dates&gt;&lt;year&gt;2013&lt;/year&gt;&lt;/dates&gt;&lt;isbn&gt;0168-3659&lt;/isbn&gt;&lt;urls&gt;&lt;/urls&gt;&lt;electronic-resource-num&gt;10.1016/j.jconrel.2013.04.027 PMID - 23665257&lt;/electronic-resource-num&gt;&lt;/record&gt;&lt;/Cite&gt;&lt;/EndNote&gt;</w:instrText>
      </w:r>
      <w:r>
        <w:rPr>
          <w:color w:val="000000"/>
        </w:rPr>
        <w:fldChar w:fldCharType="separate"/>
      </w:r>
      <w:r w:rsidR="008E7775">
        <w:rPr>
          <w:noProof/>
          <w:color w:val="000000"/>
        </w:rPr>
        <w:t>[137]</w:t>
      </w:r>
      <w:r>
        <w:rPr>
          <w:color w:val="000000"/>
        </w:rPr>
        <w:fldChar w:fldCharType="end"/>
      </w:r>
      <w:r w:rsidRPr="00B771C3">
        <w:rPr>
          <w:color w:val="000000"/>
        </w:rPr>
        <w:t xml:space="preserve">. </w:t>
      </w:r>
      <w:r w:rsidR="00643F51">
        <w:t>Challenges remain, as mentioned above</w:t>
      </w:r>
      <w:r w:rsidR="00F72FA6">
        <w:t>,</w:t>
      </w:r>
      <w:r w:rsidR="00643F51">
        <w:t xml:space="preserve"> in terms of live imaging and</w:t>
      </w:r>
      <w:r w:rsidRPr="00B771C3">
        <w:t xml:space="preserve"> quantif</w:t>
      </w:r>
      <w:r w:rsidR="00643F51">
        <w:t xml:space="preserve">ication of the </w:t>
      </w:r>
      <w:r w:rsidRPr="00B771C3">
        <w:t xml:space="preserve">lymphatic vasculature </w:t>
      </w:r>
      <w:r w:rsidRPr="00A65D0D">
        <w:rPr>
          <w:i/>
          <w:iCs/>
        </w:rPr>
        <w:t>in vivo</w:t>
      </w:r>
      <w:r w:rsidRPr="00B771C3">
        <w:t xml:space="preserve">. In contrast to blood vessels, which are densely packed with red blood cells and easily observed in exposed tissue, lymph is composed of mostly water, electrolytes, proteins, and immune cells. </w:t>
      </w:r>
      <w:r w:rsidR="00382FB2" w:rsidRPr="00B771C3">
        <w:t>Th</w:t>
      </w:r>
      <w:r w:rsidR="00382FB2">
        <w:t>erefore</w:t>
      </w:r>
      <w:r w:rsidRPr="00B771C3">
        <w:t xml:space="preserve">, </w:t>
      </w:r>
      <w:r w:rsidR="00F72FA6">
        <w:t xml:space="preserve">visualizing </w:t>
      </w:r>
      <w:r w:rsidRPr="00B771C3">
        <w:t xml:space="preserve">lymphatic vessels </w:t>
      </w:r>
      <w:r w:rsidR="00F72FA6">
        <w:t>is more challenging</w:t>
      </w:r>
      <w:r w:rsidRPr="00B771C3">
        <w:t xml:space="preserve"> than blood vessels</w:t>
      </w:r>
      <w:r w:rsidR="00F72FA6">
        <w:t>.</w:t>
      </w:r>
      <w:r w:rsidRPr="00B771C3">
        <w:t xml:space="preserve"> As</w:t>
      </w:r>
      <w:r w:rsidR="00E13DA6">
        <w:t xml:space="preserve"> a</w:t>
      </w:r>
      <w:r w:rsidRPr="00B771C3">
        <w:t xml:space="preserve"> consequence,  </w:t>
      </w:r>
      <w:r w:rsidR="00F72FA6">
        <w:t xml:space="preserve">techiniques used to image </w:t>
      </w:r>
      <w:r w:rsidRPr="00B771C3">
        <w:t>blood vessels and their involvement in tumor metastasis</w:t>
      </w:r>
      <w:r w:rsidR="00F72FA6">
        <w:t>,</w:t>
      </w:r>
      <w:r w:rsidRPr="00B771C3">
        <w:t xml:space="preserve"> </w:t>
      </w:r>
      <w:r w:rsidR="00F72FA6">
        <w:t xml:space="preserve">such as </w:t>
      </w:r>
      <w:r w:rsidRPr="00B771C3">
        <w:t>magnetic resonance imag</w:t>
      </w:r>
      <w:r w:rsidRPr="00B771C3">
        <w:lastRenderedPageBreak/>
        <w:t xml:space="preserve">ing (MRI) and computed tomography (CT), as well as Doppler ultrasound </w:t>
      </w:r>
      <w:r>
        <w:fldChar w:fldCharType="begin"/>
      </w:r>
      <w:r w:rsidR="008E7775">
        <w:instrText xml:space="preserve"> ADDIN EN.CITE &lt;EndNote&gt;&lt;Cite&gt;&lt;Author&gt;Sevick-Muraca&lt;/Author&gt;&lt;Year&gt;2014&lt;/Year&gt;&lt;RecNum&gt;2&lt;/RecNum&gt;&lt;DisplayText&gt;[138]&lt;/DisplayText&gt;&lt;record&gt;&lt;rec-number&gt;2&lt;/rec-number&gt;&lt;foreign-keys&gt;&lt;key app="EN" db-id="a0r2rptws9e207exv5ovwvrit9zrezdxdez2" timestamp="1605630916"&gt;2&lt;/key&gt;&lt;/foreign-keys&gt;&lt;ref-type name="Journal Article"&gt;17&lt;/ref-type&gt;&lt;contributors&gt;&lt;authors&gt;&lt;author&gt;Sevick-Muraca, E. M.&lt;/author&gt;&lt;author&gt;Kwon, S.&lt;/author&gt;&lt;author&gt;Rasmussen, J. C.&lt;/author&gt;&lt;/authors&gt;&lt;/contributors&gt;&lt;titles&gt;&lt;title&gt;Emerging lymphatic imaging technologies for mouse and man&lt;/title&gt;&lt;secondary-title&gt;J Clin Invest&lt;/secondary-title&gt;&lt;/titles&gt;&lt;periodical&gt;&lt;full-title&gt;J Clin Invest&lt;/full-title&gt;&lt;/periodical&gt;&lt;pages&gt;905-14&lt;/pages&gt;&lt;volume&gt;124&lt;/volume&gt;&lt;number&gt;3&lt;/number&gt;&lt;edition&gt;2014/03/05&lt;/edition&gt;&lt;keywords&gt;&lt;keyword&gt;Animals&lt;/keyword&gt;&lt;keyword&gt;Animals, Genetically Modified&lt;/keyword&gt;&lt;keyword&gt;Green Fluorescent Proteins/biosynthesis/genetics&lt;/keyword&gt;&lt;keyword&gt;Humans&lt;/keyword&gt;&lt;keyword&gt;Lymphatic Diseases/*diagnosis&lt;/keyword&gt;&lt;keyword&gt;Lymphatic Vessels/diagnostic imaging/*pathology/physiopathology&lt;/keyword&gt;&lt;keyword&gt;Lymphography&lt;/keyword&gt;&lt;keyword&gt;Magnetic Resonance Imaging&lt;/keyword&gt;&lt;keyword&gt;Neoplasms/diagnosis&lt;/keyword&gt;&lt;keyword&gt;Optical Imaging&lt;/keyword&gt;&lt;keyword&gt;Radionuclide Imaging&lt;/keyword&gt;&lt;/keywords&gt;&lt;dates&gt;&lt;year&gt;2014&lt;/year&gt;&lt;pub-dates&gt;&lt;date&gt;Mar&lt;/date&gt;&lt;/pub-dates&gt;&lt;/dates&gt;&lt;isbn&gt;1558-8238 (Electronic)&amp;#xD;0021-9738 (Linking)&lt;/isbn&gt;&lt;accession-num&gt;24590275&lt;/accession-num&gt;&lt;urls&gt;&lt;related-urls&gt;&lt;url&gt;https://www.ncbi.nlm.nih.gov/pubmed/24590275&lt;/url&gt;&lt;/related-urls&gt;&lt;/urls&gt;&lt;custom2&gt;PMC3938259&lt;/custom2&gt;&lt;electronic-resource-num&gt;10.1172/JCI71612&lt;/electronic-resource-num&gt;&lt;/record&gt;&lt;/Cite&gt;&lt;/EndNote&gt;</w:instrText>
      </w:r>
      <w:r>
        <w:fldChar w:fldCharType="separate"/>
      </w:r>
      <w:r w:rsidR="008E7775">
        <w:rPr>
          <w:noProof/>
        </w:rPr>
        <w:t>[138]</w:t>
      </w:r>
      <w:r>
        <w:fldChar w:fldCharType="end"/>
      </w:r>
      <w:r w:rsidR="00F72FA6">
        <w:t xml:space="preserve"> cannot be exploited to monitor </w:t>
      </w:r>
      <w:r w:rsidRPr="00B771C3">
        <w:t>lymphatic visualization without the use of contrast agents</w:t>
      </w:r>
      <w:r w:rsidR="00F72FA6">
        <w:t xml:space="preserve"> (</w:t>
      </w:r>
      <w:r w:rsidR="00AF4720" w:rsidRPr="002A77EB">
        <w:rPr>
          <w:b/>
        </w:rPr>
        <w:t>Figure</w:t>
      </w:r>
      <w:r w:rsidR="00F72FA6">
        <w:rPr>
          <w:b/>
        </w:rPr>
        <w:t>s</w:t>
      </w:r>
      <w:r w:rsidR="00AF4720" w:rsidRPr="002A77EB">
        <w:rPr>
          <w:b/>
        </w:rPr>
        <w:t xml:space="preserve"> </w:t>
      </w:r>
      <w:r w:rsidR="00515DD6">
        <w:rPr>
          <w:b/>
        </w:rPr>
        <w:t>2</w:t>
      </w:r>
      <w:r w:rsidR="00F72FA6">
        <w:rPr>
          <w:b/>
        </w:rPr>
        <w:t xml:space="preserve"> and </w:t>
      </w:r>
      <w:r w:rsidR="00515DD6">
        <w:rPr>
          <w:b/>
        </w:rPr>
        <w:t>3</w:t>
      </w:r>
      <w:r w:rsidR="00AF4720" w:rsidRPr="002A77EB">
        <w:rPr>
          <w:b/>
        </w:rPr>
        <w:t>)</w:t>
      </w:r>
      <w:r w:rsidRPr="002A77EB">
        <w:rPr>
          <w:b/>
        </w:rPr>
        <w:t xml:space="preserve"> </w:t>
      </w:r>
      <w:r>
        <w:fldChar w:fldCharType="begin"/>
      </w:r>
      <w:r w:rsidR="008E7775">
        <w:instrText xml:space="preserve"> ADDIN EN.CITE &lt;EndNote&gt;&lt;Cite&gt;&lt;Author&gt;Sevick-Muraca&lt;/Author&gt;&lt;Year&gt;2014&lt;/Year&gt;&lt;RecNum&gt;2&lt;/RecNum&gt;&lt;DisplayText&gt;[138]&lt;/DisplayText&gt;&lt;record&gt;&lt;rec-number&gt;2&lt;/rec-number&gt;&lt;foreign-keys&gt;&lt;key app="EN" db-id="a0r2rptws9e207exv5ovwvrit9zrezdxdez2" timestamp="1605630916"&gt;2&lt;/key&gt;&lt;/foreign-keys&gt;&lt;ref-type name="Journal Article"&gt;17&lt;/ref-type&gt;&lt;contributors&gt;&lt;authors&gt;&lt;author&gt;Sevick-Muraca, E. M.&lt;/author&gt;&lt;author&gt;Kwon, S.&lt;/author&gt;&lt;author&gt;Rasmussen, J. C.&lt;/author&gt;&lt;/authors&gt;&lt;/contributors&gt;&lt;titles&gt;&lt;title&gt;Emerging lymphatic imaging technologies for mouse and man&lt;/title&gt;&lt;secondary-title&gt;J Clin Invest&lt;/secondary-title&gt;&lt;/titles&gt;&lt;periodical&gt;&lt;full-title&gt;J Clin Invest&lt;/full-title&gt;&lt;/periodical&gt;&lt;pages&gt;905-14&lt;/pages&gt;&lt;volume&gt;124&lt;/volume&gt;&lt;number&gt;3&lt;/number&gt;&lt;edition&gt;2014/03/05&lt;/edition&gt;&lt;keywords&gt;&lt;keyword&gt;Animals&lt;/keyword&gt;&lt;keyword&gt;Animals, Genetically Modified&lt;/keyword&gt;&lt;keyword&gt;Green Fluorescent Proteins/biosynthesis/genetics&lt;/keyword&gt;&lt;keyword&gt;Humans&lt;/keyword&gt;&lt;keyword&gt;Lymphatic Diseases/*diagnosis&lt;/keyword&gt;&lt;keyword&gt;Lymphatic Vessels/diagnostic imaging/*pathology/physiopathology&lt;/keyword&gt;&lt;keyword&gt;Lymphography&lt;/keyword&gt;&lt;keyword&gt;Magnetic Resonance Imaging&lt;/keyword&gt;&lt;keyword&gt;Neoplasms/diagnosis&lt;/keyword&gt;&lt;keyword&gt;Optical Imaging&lt;/keyword&gt;&lt;keyword&gt;Radionuclide Imaging&lt;/keyword&gt;&lt;/keywords&gt;&lt;dates&gt;&lt;year&gt;2014&lt;/year&gt;&lt;pub-dates&gt;&lt;date&gt;Mar&lt;/date&gt;&lt;/pub-dates&gt;&lt;/dates&gt;&lt;isbn&gt;1558-8238 (Electronic)&amp;#xD;0021-9738 (Linking)&lt;/isbn&gt;&lt;accession-num&gt;24590275&lt;/accession-num&gt;&lt;urls&gt;&lt;related-urls&gt;&lt;url&gt;https://www.ncbi.nlm.nih.gov/pubmed/24590275&lt;/url&gt;&lt;/related-urls&gt;&lt;/urls&gt;&lt;custom2&gt;PMC3938259&lt;/custom2&gt;&lt;electronic-resource-num&gt;10.1172/JCI71612&lt;/electronic-resource-num&gt;&lt;/record&gt;&lt;/Cite&gt;&lt;/EndNote&gt;</w:instrText>
      </w:r>
      <w:r>
        <w:fldChar w:fldCharType="separate"/>
      </w:r>
      <w:r w:rsidR="008E7775">
        <w:rPr>
          <w:noProof/>
        </w:rPr>
        <w:t>[138]</w:t>
      </w:r>
      <w:r>
        <w:fldChar w:fldCharType="end"/>
      </w:r>
      <w:r w:rsidR="00382FB2" w:rsidRPr="00BD624D">
        <w:rPr>
          <w:color w:val="000000"/>
        </w:rPr>
        <w:t>.</w:t>
      </w:r>
      <w:r w:rsidR="00AB071D">
        <w:rPr>
          <w:color w:val="000000"/>
        </w:rPr>
        <w:t xml:space="preserve"> </w:t>
      </w:r>
      <w:r w:rsidR="00F72FA6">
        <w:t>Moreover,</w:t>
      </w:r>
      <w:r w:rsidRPr="00B771C3">
        <w:t xml:space="preserve"> </w:t>
      </w:r>
      <w:r w:rsidR="00382FB2">
        <w:t xml:space="preserve">these techniques </w:t>
      </w:r>
      <w:r w:rsidRPr="00B771C3">
        <w:t xml:space="preserve">heavily rely </w:t>
      </w:r>
      <w:r w:rsidR="00AB071D">
        <w:t xml:space="preserve">on </w:t>
      </w:r>
      <w:r w:rsidR="00382FB2">
        <w:t xml:space="preserve">the </w:t>
      </w:r>
      <w:r w:rsidRPr="00B771C3">
        <w:t xml:space="preserve">injection </w:t>
      </w:r>
      <w:r w:rsidR="00382FB2">
        <w:t xml:space="preserve">of the contrast dyes at </w:t>
      </w:r>
      <w:r w:rsidRPr="00B771C3">
        <w:t xml:space="preserve">sites proximal to the tissue of study (as opposed to simple tail injections </w:t>
      </w:r>
      <w:r w:rsidRPr="00656B06">
        <w:t xml:space="preserve">for angiography), which can preclude </w:t>
      </w:r>
      <w:r w:rsidR="00382FB2" w:rsidRPr="00656B06">
        <w:t xml:space="preserve">whole body </w:t>
      </w:r>
      <w:r w:rsidRPr="00656B06">
        <w:t>lymphatic vessel visualization</w:t>
      </w:r>
      <w:r w:rsidR="00AF4720" w:rsidRPr="00656B06">
        <w:t xml:space="preserve"> </w:t>
      </w:r>
      <w:r w:rsidR="00AF4720" w:rsidRPr="00656B06">
        <w:rPr>
          <w:b/>
        </w:rPr>
        <w:t xml:space="preserve">(Figure </w:t>
      </w:r>
      <w:r w:rsidR="00515DD6">
        <w:rPr>
          <w:b/>
        </w:rPr>
        <w:t>2</w:t>
      </w:r>
      <w:r w:rsidR="00AF4720" w:rsidRPr="00656B06">
        <w:rPr>
          <w:b/>
        </w:rPr>
        <w:t>)</w:t>
      </w:r>
      <w:r w:rsidRPr="00656B06">
        <w:t xml:space="preserve">. </w:t>
      </w:r>
      <w:r w:rsidR="00656B06" w:rsidRPr="00ED5B2C">
        <w:rPr>
          <w:color w:val="FF0000"/>
        </w:rPr>
        <w:t xml:space="preserve"> </w:t>
      </w:r>
      <w:r w:rsidR="00656B06" w:rsidRPr="00771398">
        <w:t>T</w:t>
      </w:r>
      <w:r w:rsidR="00656B06" w:rsidRPr="00EE520C">
        <w:t xml:space="preserve">herefore, </w:t>
      </w:r>
      <w:r w:rsidR="00AA1A17" w:rsidRPr="00ED5B2C">
        <w:t xml:space="preserve">animal </w:t>
      </w:r>
      <w:r w:rsidR="00656B06" w:rsidRPr="00EE520C">
        <w:t>model</w:t>
      </w:r>
      <w:r w:rsidR="00AA1A17" w:rsidRPr="00ED5B2C">
        <w:t>s</w:t>
      </w:r>
      <w:r w:rsidR="00656B06" w:rsidRPr="00EE520C">
        <w:t xml:space="preserve"> for pre-clinical imaging of the lymphatic system should </w:t>
      </w:r>
      <w:r w:rsidR="008037CE" w:rsidRPr="00ED5B2C">
        <w:t xml:space="preserve">ideally </w:t>
      </w:r>
      <w:r w:rsidR="00656B06" w:rsidRPr="00EE520C">
        <w:t xml:space="preserve">allow </w:t>
      </w:r>
      <w:r w:rsidR="008037CE" w:rsidRPr="00ED5B2C">
        <w:t xml:space="preserve">for </w:t>
      </w:r>
      <w:r w:rsidR="00656B06" w:rsidRPr="00EE520C">
        <w:t>whole-body spatiotemporal anal</w:t>
      </w:r>
      <w:r w:rsidR="00656B06" w:rsidRPr="00DB1541">
        <w:t>ysis of the lymphovascular</w:t>
      </w:r>
      <w:r w:rsidR="00656B06" w:rsidRPr="00771398">
        <w:t xml:space="preserve"> </w:t>
      </w:r>
      <w:r w:rsidR="00656B06" w:rsidRPr="00B94B1F">
        <w:t xml:space="preserve">system in the context of disease </w:t>
      </w:r>
      <w:r w:rsidR="00EE520C">
        <w:fldChar w:fldCharType="begin"/>
      </w:r>
      <w:r w:rsidR="008E7775">
        <w:instrText xml:space="preserve"> ADDIN EN.CITE &lt;EndNote&gt;&lt;Cite&gt;&lt;Author&gt;Polomska&lt;/Author&gt;&lt;Year&gt;2020&lt;/Year&gt;&lt;RecNum&gt;146&lt;/RecNum&gt;&lt;DisplayText&gt;[43]&lt;/DisplayText&gt;&lt;record&gt;&lt;rec-number&gt;146&lt;/rec-number&gt;&lt;foreign-keys&gt;&lt;key app="EN" db-id="a0r2rptws9e207exv5ovwvrit9zrezdxdez2" timestamp="1605699030"&gt;146&lt;/key&gt;&lt;/foreign-keys&gt;&lt;ref-type name="Journal Article"&gt;17&lt;/ref-type&gt;&lt;contributors&gt;&lt;authors&gt;&lt;author&gt;Polomska, A. K.&lt;/author&gt;&lt;author&gt;Proulx, S. T.&lt;/author&gt;&lt;/authors&gt;&lt;/contributors&gt;&lt;auth-address&gt;ETH Zurich, Institute of Pharmaceutical Sciences, Vladimir-Prelog Weg 1-5/10, 8093 Zurich, Switzerland.&amp;#xD;University of Bern, Theodor Kocher Institute, Freiestrasse 1, 3012 Bern, Switzerland. Electronic address: steven.proulx@tki.unibe.ch.&lt;/auth-address&gt;&lt;titles&gt;&lt;title&gt;Imaging technology of the lymphatic system&lt;/title&gt;&lt;secondary-title&gt;Adv Drug Deliv Rev&lt;/secondary-title&gt;&lt;/titles&gt;&lt;periodical&gt;&lt;full-title&gt;Adv Drug Deliv Rev&lt;/full-title&gt;&lt;/periodical&gt;&lt;edition&gt;2020/09/07&lt;/edition&gt;&lt;keywords&gt;&lt;keyword&gt;Contractility&lt;/keyword&gt;&lt;keyword&gt;Lymph node&lt;/keyword&gt;&lt;keyword&gt;Lymphangiography&lt;/keyword&gt;&lt;keyword&gt;Lymphatic system&lt;/keyword&gt;&lt;keyword&gt;Lymphatic vessel&lt;/keyword&gt;&lt;keyword&gt;Lymphscintigraphy&lt;/keyword&gt;&lt;keyword&gt;Mri&lt;/keyword&gt;&lt;keyword&gt;NIR fluorescence&lt;/keyword&gt;&lt;keyword&gt;Tracer&lt;/keyword&gt;&lt;/keywords&gt;&lt;dates&gt;&lt;year&gt;2020&lt;/year&gt;&lt;pub-dates&gt;&lt;date&gt;Sep 3&lt;/date&gt;&lt;/pub-dates&gt;&lt;/dates&gt;&lt;isbn&gt;1872-8294 (Electronic)&amp;#xD;0169-409X (Linking)&lt;/isbn&gt;&lt;accession-num&gt;32891679&lt;/accession-num&gt;&lt;urls&gt;&lt;related-urls&gt;&lt;url&gt;https://www.ncbi.nlm.nih.gov/pubmed/32891679&lt;/url&gt;&lt;/related-urls&gt;&lt;/urls&gt;&lt;electronic-resource-num&gt;10.1016/j.addr.2020.08.013&lt;/electronic-resource-num&gt;&lt;/record&gt;&lt;/Cite&gt;&lt;/EndNote&gt;</w:instrText>
      </w:r>
      <w:r w:rsidR="00EE520C">
        <w:fldChar w:fldCharType="separate"/>
      </w:r>
      <w:r w:rsidR="00EE520C">
        <w:rPr>
          <w:noProof/>
        </w:rPr>
        <w:t>[43]</w:t>
      </w:r>
      <w:r w:rsidR="00EE520C">
        <w:fldChar w:fldCharType="end"/>
      </w:r>
      <w:r w:rsidR="00656B06" w:rsidRPr="00EE520C">
        <w:t>.</w:t>
      </w:r>
    </w:p>
    <w:p w14:paraId="4AB638C4" w14:textId="1374FCF6" w:rsidR="003F325F" w:rsidRDefault="00345B60" w:rsidP="00992BFF">
      <w:pPr>
        <w:autoSpaceDE w:val="0"/>
        <w:autoSpaceDN w:val="0"/>
        <w:adjustRightInd w:val="0"/>
        <w:spacing w:line="480" w:lineRule="auto"/>
        <w:jc w:val="both"/>
      </w:pPr>
      <w:r>
        <w:rPr>
          <w:color w:val="000000"/>
          <w:szCs w:val="27"/>
        </w:rPr>
        <w:t>In pre-clinical imaging,</w:t>
      </w:r>
      <w:r>
        <w:t xml:space="preserve"> genes tightly associated with </w:t>
      </w:r>
      <w:r w:rsidR="00F72FA6">
        <w:t>lymphangiogenesis such as</w:t>
      </w:r>
      <w:r w:rsidR="008037CE">
        <w:rPr>
          <w:color w:val="000000"/>
          <w:szCs w:val="27"/>
        </w:rPr>
        <w:t xml:space="preserve"> PROX1</w:t>
      </w:r>
      <w:r w:rsidR="001D4FAF">
        <w:rPr>
          <w:color w:val="000000"/>
          <w:szCs w:val="27"/>
        </w:rPr>
        <w:t xml:space="preserve"> and</w:t>
      </w:r>
      <w:r w:rsidR="008037CE">
        <w:rPr>
          <w:color w:val="000000"/>
          <w:szCs w:val="27"/>
        </w:rPr>
        <w:t xml:space="preserve"> LYVE1 </w:t>
      </w:r>
      <w:r w:rsidR="003F325F">
        <w:rPr>
          <w:color w:val="000000"/>
          <w:szCs w:val="27"/>
        </w:rPr>
        <w:t xml:space="preserve">or VEGFR3 </w:t>
      </w:r>
      <w:r w:rsidR="00E26D09">
        <w:rPr>
          <w:color w:val="000000"/>
          <w:szCs w:val="27"/>
        </w:rPr>
        <w:t xml:space="preserve">(Prox1, Lyve1 and Vegfr3 in mice) </w:t>
      </w:r>
      <w:r>
        <w:rPr>
          <w:color w:val="000000"/>
          <w:szCs w:val="27"/>
        </w:rPr>
        <w:t xml:space="preserve">have been </w:t>
      </w:r>
      <w:r>
        <w:t>exploited</w:t>
      </w:r>
      <w:r>
        <w:rPr>
          <w:color w:val="000000"/>
          <w:szCs w:val="27"/>
        </w:rPr>
        <w:t xml:space="preserve"> </w:t>
      </w:r>
      <w:r w:rsidR="00351084">
        <w:rPr>
          <w:color w:val="000000"/>
          <w:szCs w:val="27"/>
        </w:rPr>
        <w:t>for</w:t>
      </w:r>
      <w:r w:rsidR="006A379A">
        <w:rPr>
          <w:color w:val="000000"/>
          <w:szCs w:val="27"/>
        </w:rPr>
        <w:t xml:space="preserve"> spatio-temporal analyses</w:t>
      </w:r>
      <w:r w:rsidR="006A379A">
        <w:t xml:space="preserve"> </w:t>
      </w:r>
      <w:r w:rsidR="00AA1A17">
        <w:t xml:space="preserve">of the </w:t>
      </w:r>
      <w:r>
        <w:t>lymphatic function</w:t>
      </w:r>
      <w:r w:rsidR="006A379A">
        <w:t xml:space="preserve"> </w:t>
      </w:r>
      <w:r w:rsidR="00F72FA6">
        <w:t xml:space="preserve">using transgenic and/or knock-in </w:t>
      </w:r>
      <w:r w:rsidR="00E26D09">
        <w:t xml:space="preserve">reporter </w:t>
      </w:r>
      <w:r w:rsidR="00F72FA6">
        <w:t xml:space="preserve">mouse models </w:t>
      </w:r>
      <w:r w:rsidR="00351084" w:rsidRPr="00BD624D">
        <w:fldChar w:fldCharType="begin"/>
      </w:r>
      <w:r w:rsidR="008E7775">
        <w:instrText xml:space="preserve"> ADDIN EN.CITE &lt;EndNote&gt;&lt;Cite&gt;&lt;Author&gt;Sevick-Muraca&lt;/Author&gt;&lt;Year&gt;2014&lt;/Year&gt;&lt;RecNum&gt;2&lt;/RecNum&gt;&lt;DisplayText&gt;[138]&lt;/DisplayText&gt;&lt;record&gt;&lt;rec-number&gt;2&lt;/rec-number&gt;&lt;foreign-keys&gt;&lt;key app="EN" db-id="a0r2rptws9e207exv5ovwvrit9zrezdxdez2" timestamp="1605630916"&gt;2&lt;/key&gt;&lt;/foreign-keys&gt;&lt;ref-type name="Journal Article"&gt;17&lt;/ref-type&gt;&lt;contributors&gt;&lt;authors&gt;&lt;author&gt;Sevick-Muraca, E. M.&lt;/author&gt;&lt;author&gt;Kwon, S.&lt;/author&gt;&lt;author&gt;Rasmussen, J. C.&lt;/author&gt;&lt;/authors&gt;&lt;/contributors&gt;&lt;titles&gt;&lt;title&gt;Emerging lymphatic imaging technologies for mouse and man&lt;/title&gt;&lt;secondary-title&gt;J Clin Invest&lt;/secondary-title&gt;&lt;/titles&gt;&lt;periodical&gt;&lt;full-title&gt;J Clin Invest&lt;/full-title&gt;&lt;/periodical&gt;&lt;pages&gt;905-14&lt;/pages&gt;&lt;volume&gt;124&lt;/volume&gt;&lt;number&gt;3&lt;/number&gt;&lt;edition&gt;2014/03/05&lt;/edition&gt;&lt;keywords&gt;&lt;keyword&gt;Animals&lt;/keyword&gt;&lt;keyword&gt;Animals, Genetically Modified&lt;/keyword&gt;&lt;keyword&gt;Green Fluorescent Proteins/biosynthesis/genetics&lt;/keyword&gt;&lt;keyword&gt;Humans&lt;/keyword&gt;&lt;keyword&gt;Lymphatic Diseases/*diagnosis&lt;/keyword&gt;&lt;keyword&gt;Lymphatic Vessels/diagnostic imaging/*pathology/physiopathology&lt;/keyword&gt;&lt;keyword&gt;Lymphography&lt;/keyword&gt;&lt;keyword&gt;Magnetic Resonance Imaging&lt;/keyword&gt;&lt;keyword&gt;Neoplasms/diagnosis&lt;/keyword&gt;&lt;keyword&gt;Optical Imaging&lt;/keyword&gt;&lt;keyword&gt;Radionuclide Imaging&lt;/keyword&gt;&lt;/keywords&gt;&lt;dates&gt;&lt;year&gt;2014&lt;/year&gt;&lt;pub-dates&gt;&lt;date&gt;Mar&lt;/date&gt;&lt;/pub-dates&gt;&lt;/dates&gt;&lt;isbn&gt;1558-8238 (Electronic)&amp;#xD;0021-9738 (Linking)&lt;/isbn&gt;&lt;accession-num&gt;24590275&lt;/accession-num&gt;&lt;urls&gt;&lt;related-urls&gt;&lt;url&gt;https://www.ncbi.nlm.nih.gov/pubmed/24590275&lt;/url&gt;&lt;/related-urls&gt;&lt;/urls&gt;&lt;custom2&gt;PMC3938259&lt;/custom2&gt;&lt;electronic-resource-num&gt;10.1172/JCI71612&lt;/electronic-resource-num&gt;&lt;/record&gt;&lt;/Cite&gt;&lt;/EndNote&gt;</w:instrText>
      </w:r>
      <w:r w:rsidR="00351084" w:rsidRPr="00BD624D">
        <w:fldChar w:fldCharType="separate"/>
      </w:r>
      <w:r w:rsidR="008E7775">
        <w:rPr>
          <w:noProof/>
        </w:rPr>
        <w:t>[138]</w:t>
      </w:r>
      <w:r w:rsidR="00351084" w:rsidRPr="00BD624D">
        <w:fldChar w:fldCharType="end"/>
      </w:r>
      <w:r w:rsidR="00351084" w:rsidRPr="002A77EB">
        <w:rPr>
          <w:b/>
        </w:rPr>
        <w:t xml:space="preserve"> </w:t>
      </w:r>
      <w:r w:rsidR="006A379A" w:rsidRPr="002A77EB">
        <w:rPr>
          <w:b/>
        </w:rPr>
        <w:t>(</w:t>
      </w:r>
      <w:r w:rsidR="00AF4720" w:rsidRPr="00AF4720">
        <w:rPr>
          <w:b/>
        </w:rPr>
        <w:t xml:space="preserve">Figure </w:t>
      </w:r>
      <w:r w:rsidR="00515DD6">
        <w:rPr>
          <w:b/>
        </w:rPr>
        <w:t>1</w:t>
      </w:r>
      <w:r w:rsidR="00AF4720" w:rsidRPr="00AF4720">
        <w:rPr>
          <w:b/>
        </w:rPr>
        <w:t xml:space="preserve">, </w:t>
      </w:r>
      <w:r w:rsidR="006A379A" w:rsidRPr="00FA5172">
        <w:rPr>
          <w:b/>
        </w:rPr>
        <w:t xml:space="preserve">see </w:t>
      </w:r>
      <w:r w:rsidR="00AF4720" w:rsidRPr="00FA5172">
        <w:rPr>
          <w:b/>
        </w:rPr>
        <w:t xml:space="preserve">also </w:t>
      </w:r>
      <w:r w:rsidR="006A379A" w:rsidRPr="00FA5172">
        <w:rPr>
          <w:b/>
        </w:rPr>
        <w:t>Table 1)</w:t>
      </w:r>
      <w:r>
        <w:rPr>
          <w:color w:val="000000"/>
          <w:szCs w:val="27"/>
        </w:rPr>
        <w:t>.</w:t>
      </w:r>
      <w:r>
        <w:t xml:space="preserve"> The key difference between transgenic and </w:t>
      </w:r>
      <w:r w:rsidR="002B73C5">
        <w:t>k</w:t>
      </w:r>
      <w:r>
        <w:t>nock-</w:t>
      </w:r>
      <w:r w:rsidR="002B73C5">
        <w:t>i</w:t>
      </w:r>
      <w:r>
        <w:t xml:space="preserve">n models is that </w:t>
      </w:r>
      <w:r w:rsidR="00E26D09">
        <w:t xml:space="preserve">transgenic models use random integration in the host genome, while </w:t>
      </w:r>
      <w:r w:rsidR="002B73C5">
        <w:t>k</w:t>
      </w:r>
      <w:r>
        <w:t>nock-</w:t>
      </w:r>
      <w:r w:rsidR="002B73C5">
        <w:t>i</w:t>
      </w:r>
      <w:r>
        <w:t>n models are targeted</w:t>
      </w:r>
      <w:r w:rsidR="00E26D09">
        <w:t xml:space="preserve"> (i.e. </w:t>
      </w:r>
      <w:r>
        <w:t>meaning</w:t>
      </w:r>
      <w:r w:rsidR="002B73C5">
        <w:t xml:space="preserve"> that</w:t>
      </w:r>
      <w:r>
        <w:t xml:space="preserve"> the desired </w:t>
      </w:r>
      <w:r w:rsidR="00E26D09">
        <w:t>reporter construct is inserted</w:t>
      </w:r>
      <w:r>
        <w:t xml:space="preserve"> </w:t>
      </w:r>
      <w:r w:rsidR="00E26D09">
        <w:t>to be coupled to the endogenous expression and regulation of the target gene</w:t>
      </w:r>
      <w:r>
        <w:t xml:space="preserve"> </w:t>
      </w:r>
      <w:r w:rsidR="00EE520C">
        <w:fldChar w:fldCharType="begin"/>
      </w:r>
      <w:r w:rsidR="008E7775">
        <w:instrText xml:space="preserve"> ADDIN EN.CITE &lt;EndNote&gt;&lt;Cite&gt;&lt;Author&gt;Kersten&lt;/Author&gt;&lt;Year&gt;2017&lt;/Year&gt;&lt;RecNum&gt;285&lt;/RecNum&gt;&lt;DisplayText&gt;[140]&lt;/DisplayText&gt;&lt;record&gt;&lt;rec-number&gt;285&lt;/rec-number&gt;&lt;foreign-keys&gt;&lt;key app="EN" db-id="a0r2rptws9e207exv5ovwvrit9zrezdxdez2" timestamp="1620218402"&gt;285&lt;/key&gt;&lt;/foreign-keys&gt;&lt;ref-type name="Journal Article"&gt;17&lt;/ref-type&gt;&lt;contributors&gt;&lt;authors&gt;&lt;author&gt;Kersten, K.&lt;/author&gt;&lt;author&gt;de Visser, K. E.&lt;/author&gt;&lt;author&gt;van Miltenburg, M. H.&lt;/author&gt;&lt;author&gt;Jonkers, J.&lt;/author&gt;&lt;/authors&gt;&lt;/contributors&gt;&lt;auth-address&gt;Division of Immunology, The Netherlands Cancer Institute, Amsterdam, The Netherlands.&amp;#xD;Division of Molecular Pathology and Cancer Genomics Netherlands, The Netherlands Cancer Institute, Amsterdam, The Netherlands m.v.miltenburg@nki.nl j.jonkers@nki.nl.&lt;/auth-address&gt;&lt;titles&gt;&lt;title&gt;Genetically engineered mouse models in oncology research and cancer medicine&lt;/title&gt;&lt;secondary-title&gt;EMBO Mol Med&lt;/secondary-title&gt;&lt;/titles&gt;&lt;periodical&gt;&lt;full-title&gt;EMBO Mol Med&lt;/full-title&gt;&lt;/periodical&gt;&lt;pages&gt;137-153&lt;/pages&gt;&lt;volume&gt;9&lt;/volume&gt;&lt;number&gt;2&lt;/number&gt;&lt;edition&gt;2016/12/29&lt;/edition&gt;&lt;keywords&gt;&lt;keyword&gt;Animals&lt;/keyword&gt;&lt;keyword&gt;*Animals, Genetically Modified&lt;/keyword&gt;&lt;keyword&gt;*Disease Models, Animal&lt;/keyword&gt;&lt;keyword&gt;Humans&lt;/keyword&gt;&lt;keyword&gt;Medical Oncology/*methods&lt;/keyword&gt;&lt;keyword&gt;Mice&lt;/keyword&gt;&lt;keyword&gt;Neoplasms/*pathology/*therapy&lt;/keyword&gt;&lt;keyword&gt;*cancer&lt;/keyword&gt;&lt;keyword&gt;*genetically engineered mouse models&lt;/keyword&gt;&lt;keyword&gt;*metastasis&lt;/keyword&gt;&lt;keyword&gt;*therapy&lt;/keyword&gt;&lt;keyword&gt;*tumor microenvironment&lt;/keyword&gt;&lt;/keywords&gt;&lt;dates&gt;&lt;year&gt;2017&lt;/year&gt;&lt;pub-dates&gt;&lt;date&gt;Feb&lt;/date&gt;&lt;/pub-dates&gt;&lt;/dates&gt;&lt;isbn&gt;1757-4684 (Electronic)&amp;#xD;1757-4676 (Linking)&lt;/isbn&gt;&lt;accession-num&gt;28028012&lt;/accession-num&gt;&lt;urls&gt;&lt;related-urls&gt;&lt;url&gt;https://www.ncbi.nlm.nih.gov/pubmed/28028012&lt;/url&gt;&lt;/related-urls&gt;&lt;/urls&gt;&lt;custom2&gt;PMC5286388&lt;/custom2&gt;&lt;electronic-resource-num&gt;10.15252/emmm.201606857&lt;/electronic-resource-num&gt;&lt;/record&gt;&lt;/Cite&gt;&lt;/EndNote&gt;</w:instrText>
      </w:r>
      <w:r w:rsidR="00EE520C">
        <w:fldChar w:fldCharType="separate"/>
      </w:r>
      <w:r w:rsidR="008E7775">
        <w:rPr>
          <w:noProof/>
        </w:rPr>
        <w:t>[140]</w:t>
      </w:r>
      <w:r w:rsidR="00EE520C">
        <w:fldChar w:fldCharType="end"/>
      </w:r>
      <w:r w:rsidR="00E26D09">
        <w:t>)</w:t>
      </w:r>
      <w:r>
        <w:t>.</w:t>
      </w:r>
      <w:r w:rsidR="00562B8C">
        <w:t xml:space="preserve"> </w:t>
      </w:r>
    </w:p>
    <w:p w14:paraId="7D5AE458" w14:textId="41094CA4" w:rsidR="0023454E" w:rsidRDefault="007E2A0B" w:rsidP="00992BFF">
      <w:pPr>
        <w:autoSpaceDE w:val="0"/>
        <w:autoSpaceDN w:val="0"/>
        <w:adjustRightInd w:val="0"/>
        <w:spacing w:line="480" w:lineRule="auto"/>
        <w:jc w:val="both"/>
        <w:rPr>
          <w:color w:val="000000"/>
          <w:szCs w:val="27"/>
        </w:rPr>
      </w:pPr>
      <w:r>
        <w:t xml:space="preserve">The </w:t>
      </w:r>
      <w:r w:rsidR="006A379A">
        <w:rPr>
          <w:color w:val="000000"/>
          <w:szCs w:val="27"/>
        </w:rPr>
        <w:t>p</w:t>
      </w:r>
      <w:r w:rsidR="00992BFF" w:rsidRPr="00316013">
        <w:rPr>
          <w:color w:val="000000"/>
          <w:szCs w:val="27"/>
        </w:rPr>
        <w:t>rospero homeobox 1</w:t>
      </w:r>
      <w:r w:rsidR="00992BFF">
        <w:rPr>
          <w:color w:val="000000"/>
          <w:szCs w:val="27"/>
        </w:rPr>
        <w:t xml:space="preserve"> (</w:t>
      </w:r>
      <w:r w:rsidR="003F325F">
        <w:rPr>
          <w:color w:val="000000"/>
          <w:szCs w:val="27"/>
        </w:rPr>
        <w:t>PROX1</w:t>
      </w:r>
      <w:r w:rsidR="00992BFF">
        <w:rPr>
          <w:color w:val="000000"/>
          <w:szCs w:val="27"/>
        </w:rPr>
        <w:t>)</w:t>
      </w:r>
      <w:r w:rsidR="006A379A">
        <w:rPr>
          <w:color w:val="000000"/>
          <w:szCs w:val="27"/>
        </w:rPr>
        <w:t xml:space="preserve"> </w:t>
      </w:r>
      <w:r w:rsidR="003F325F">
        <w:rPr>
          <w:color w:val="000000"/>
          <w:szCs w:val="27"/>
        </w:rPr>
        <w:t xml:space="preserve">and </w:t>
      </w:r>
      <w:r w:rsidR="006A379A">
        <w:rPr>
          <w:color w:val="000000"/>
          <w:szCs w:val="27"/>
        </w:rPr>
        <w:t xml:space="preserve">the </w:t>
      </w:r>
      <w:r w:rsidR="00992BFF" w:rsidRPr="00316013">
        <w:rPr>
          <w:color w:val="000000"/>
          <w:szCs w:val="27"/>
        </w:rPr>
        <w:t xml:space="preserve">lymphatic vessel endothelial hyaluronan receptor 1 </w:t>
      </w:r>
      <w:r w:rsidR="00992BFF">
        <w:rPr>
          <w:color w:val="000000"/>
          <w:szCs w:val="27"/>
        </w:rPr>
        <w:t>(</w:t>
      </w:r>
      <w:r w:rsidR="003F325F">
        <w:rPr>
          <w:color w:val="000000"/>
          <w:szCs w:val="27"/>
        </w:rPr>
        <w:t>LYVE1</w:t>
      </w:r>
      <w:r w:rsidR="00992BFF">
        <w:rPr>
          <w:color w:val="000000"/>
          <w:szCs w:val="27"/>
        </w:rPr>
        <w:t>)</w:t>
      </w:r>
      <w:r w:rsidR="006A379A">
        <w:rPr>
          <w:color w:val="000000"/>
          <w:szCs w:val="27"/>
        </w:rPr>
        <w:t xml:space="preserve"> </w:t>
      </w:r>
      <w:r w:rsidR="003F325F">
        <w:t>have been among</w:t>
      </w:r>
      <w:r>
        <w:t xml:space="preserve"> the most used gene markers for lymphatic analysis</w:t>
      </w:r>
      <w:r>
        <w:rPr>
          <w:color w:val="000000"/>
          <w:szCs w:val="27"/>
        </w:rPr>
        <w:t xml:space="preserve"> </w:t>
      </w:r>
      <w:r w:rsidR="00992BFF">
        <w:rPr>
          <w:color w:val="000000"/>
          <w:szCs w:val="27"/>
        </w:rPr>
        <w:fldChar w:fldCharType="begin"/>
      </w:r>
      <w:r w:rsidR="008E7775">
        <w:rPr>
          <w:color w:val="000000"/>
          <w:szCs w:val="27"/>
        </w:rPr>
        <w:instrText xml:space="preserve"> ADDIN EN.CITE &lt;EndNote&gt;&lt;Cite&gt;&lt;Author&gt;Sevick-Muraca&lt;/Author&gt;&lt;Year&gt;2014&lt;/Year&gt;&lt;RecNum&gt;2&lt;/RecNum&gt;&lt;DisplayText&gt;[138]&lt;/DisplayText&gt;&lt;record&gt;&lt;rec-number&gt;2&lt;/rec-number&gt;&lt;foreign-keys&gt;&lt;key app="EN" db-id="a0r2rptws9e207exv5ovwvrit9zrezdxdez2" timestamp="1605630916"&gt;2&lt;/key&gt;&lt;/foreign-keys&gt;&lt;ref-type name="Journal Article"&gt;17&lt;/ref-type&gt;&lt;contributors&gt;&lt;authors&gt;&lt;author&gt;Sevick-Muraca, E. M.&lt;/author&gt;&lt;author&gt;Kwon, S.&lt;/author&gt;&lt;author&gt;Rasmussen, J. C.&lt;/author&gt;&lt;/authors&gt;&lt;/contributors&gt;&lt;titles&gt;&lt;title&gt;Emerging lymphatic imaging technologies for mouse and man&lt;/title&gt;&lt;secondary-title&gt;J Clin Invest&lt;/secondary-title&gt;&lt;/titles&gt;&lt;periodical&gt;&lt;full-title&gt;J Clin Invest&lt;/full-title&gt;&lt;/periodical&gt;&lt;pages&gt;905-14&lt;/pages&gt;&lt;volume&gt;124&lt;/volume&gt;&lt;number&gt;3&lt;/number&gt;&lt;edition&gt;2014/03/05&lt;/edition&gt;&lt;keywords&gt;&lt;keyword&gt;Animals&lt;/keyword&gt;&lt;keyword&gt;Animals, Genetically Modified&lt;/keyword&gt;&lt;keyword&gt;Green Fluorescent Proteins/biosynthesis/genetics&lt;/keyword&gt;&lt;keyword&gt;Humans&lt;/keyword&gt;&lt;keyword&gt;Lymphatic Diseases/*diagnosis&lt;/keyword&gt;&lt;keyword&gt;Lymphatic Vessels/diagnostic imaging/*pathology/physiopathology&lt;/keyword&gt;&lt;keyword&gt;Lymphography&lt;/keyword&gt;&lt;keyword&gt;Magnetic Resonance Imaging&lt;/keyword&gt;&lt;keyword&gt;Neoplasms/diagnosis&lt;/keyword&gt;&lt;keyword&gt;Optical Imaging&lt;/keyword&gt;&lt;keyword&gt;Radionuclide Imaging&lt;/keyword&gt;&lt;/keywords&gt;&lt;dates&gt;&lt;year&gt;2014&lt;/year&gt;&lt;pub-dates&gt;&lt;date&gt;Mar&lt;/date&gt;&lt;/pub-dates&gt;&lt;/dates&gt;&lt;isbn&gt;1558-8238 (Electronic)&amp;#xD;0021-9738 (Linking)&lt;/isbn&gt;&lt;accession-num&gt;24590275&lt;/accession-num&gt;&lt;urls&gt;&lt;related-urls&gt;&lt;url&gt;https://www.ncbi.nlm.nih.gov/pubmed/24590275&lt;/url&gt;&lt;/related-urls&gt;&lt;/urls&gt;&lt;custom2&gt;PMC3938259&lt;/custom2&gt;&lt;electronic-resource-num&gt;10.1172/JCI71612&lt;/electronic-resource-num&gt;&lt;/record&gt;&lt;/Cite&gt;&lt;/EndNote&gt;</w:instrText>
      </w:r>
      <w:r w:rsidR="00992BFF">
        <w:rPr>
          <w:color w:val="000000"/>
          <w:szCs w:val="27"/>
        </w:rPr>
        <w:fldChar w:fldCharType="separate"/>
      </w:r>
      <w:r w:rsidR="008E7775">
        <w:rPr>
          <w:noProof/>
          <w:color w:val="000000"/>
          <w:szCs w:val="27"/>
        </w:rPr>
        <w:t>[138]</w:t>
      </w:r>
      <w:r w:rsidR="00992BFF">
        <w:rPr>
          <w:color w:val="000000"/>
          <w:szCs w:val="27"/>
        </w:rPr>
        <w:fldChar w:fldCharType="end"/>
      </w:r>
      <w:r w:rsidR="00992BFF">
        <w:rPr>
          <w:color w:val="000000"/>
          <w:szCs w:val="27"/>
        </w:rPr>
        <w:t xml:space="preserve">.  </w:t>
      </w:r>
      <w:r w:rsidR="006A379A">
        <w:rPr>
          <w:color w:val="000000"/>
          <w:szCs w:val="27"/>
        </w:rPr>
        <w:t>Specifically,</w:t>
      </w:r>
      <w:r w:rsidR="00992BFF">
        <w:rPr>
          <w:color w:val="000000"/>
          <w:szCs w:val="27"/>
        </w:rPr>
        <w:t xml:space="preserve"> </w:t>
      </w:r>
      <w:r w:rsidR="003F325F">
        <w:rPr>
          <w:color w:val="000000"/>
          <w:szCs w:val="27"/>
        </w:rPr>
        <w:t xml:space="preserve">PROX1 </w:t>
      </w:r>
      <w:r w:rsidR="006A379A">
        <w:rPr>
          <w:color w:val="000000"/>
          <w:szCs w:val="27"/>
        </w:rPr>
        <w:t>is a</w:t>
      </w:r>
      <w:r w:rsidR="00992BFF">
        <w:rPr>
          <w:color w:val="000000"/>
          <w:szCs w:val="27"/>
        </w:rPr>
        <w:t xml:space="preserve"> </w:t>
      </w:r>
      <w:r w:rsidR="006A379A">
        <w:rPr>
          <w:color w:val="000000"/>
          <w:szCs w:val="27"/>
        </w:rPr>
        <w:t>transcription</w:t>
      </w:r>
      <w:r w:rsidR="00992BFF">
        <w:rPr>
          <w:color w:val="000000"/>
          <w:szCs w:val="27"/>
        </w:rPr>
        <w:t xml:space="preserve"> factor </w:t>
      </w:r>
      <w:r w:rsidR="00992BFF" w:rsidRPr="00316013">
        <w:rPr>
          <w:color w:val="000000"/>
          <w:szCs w:val="27"/>
        </w:rPr>
        <w:t>expressed in a subpopulation of endothelial cells that, after budding from veins, gives rise to the mammalian lymphatic system</w:t>
      </w:r>
      <w:r w:rsidR="00992BFF">
        <w:rPr>
          <w:color w:val="000000"/>
          <w:szCs w:val="27"/>
        </w:rPr>
        <w:t xml:space="preserve"> </w:t>
      </w:r>
      <w:r w:rsidR="00992BFF">
        <w:rPr>
          <w:color w:val="000000"/>
          <w:szCs w:val="27"/>
        </w:rPr>
        <w:fldChar w:fldCharType="begin">
          <w:fldData xml:space="preserve">PEVuZE5vdGU+PENpdGU+PEF1dGhvcj5XaWdsZTwvQXV0aG9yPjxZZWFyPjIwMDI8L1llYXI+PFJl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</w:fldData>
        </w:fldChar>
      </w:r>
      <w:r w:rsidR="008E7775">
        <w:rPr>
          <w:color w:val="000000"/>
          <w:szCs w:val="27"/>
        </w:rPr>
        <w:instrText xml:space="preserve"> ADDIN EN.CITE </w:instrText>
      </w:r>
      <w:r w:rsidR="008E7775">
        <w:rPr>
          <w:color w:val="000000"/>
          <w:szCs w:val="27"/>
        </w:rPr>
        <w:fldChar w:fldCharType="begin">
          <w:fldData xml:space="preserve">PEVuZE5vdGU+PENpdGU+PEF1dGhvcj5XaWdsZTwvQXV0aG9yPjxZZWFyPjIwMDI8L1llYXI+PFJl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41]</w:t>
      </w:r>
      <w:r w:rsidR="00992BFF">
        <w:rPr>
          <w:color w:val="000000"/>
          <w:szCs w:val="27"/>
        </w:rPr>
        <w:fldChar w:fldCharType="end"/>
      </w:r>
      <w:r w:rsidR="00992BFF" w:rsidRPr="00316013">
        <w:rPr>
          <w:color w:val="000000"/>
          <w:szCs w:val="27"/>
        </w:rPr>
        <w:t xml:space="preserve">. </w:t>
      </w:r>
      <w:r w:rsidR="003F325F">
        <w:rPr>
          <w:color w:val="000000"/>
          <w:szCs w:val="27"/>
        </w:rPr>
        <w:t xml:space="preserve">PROX1 </w:t>
      </w:r>
      <w:r w:rsidR="00992BFF">
        <w:rPr>
          <w:color w:val="000000"/>
          <w:szCs w:val="27"/>
        </w:rPr>
        <w:t xml:space="preserve">expression is stable and </w:t>
      </w:r>
      <w:r w:rsidR="0023454E">
        <w:rPr>
          <w:color w:val="000000"/>
          <w:szCs w:val="27"/>
        </w:rPr>
        <w:t>detectable</w:t>
      </w:r>
      <w:r w:rsidR="00992BFF">
        <w:rPr>
          <w:color w:val="000000"/>
          <w:szCs w:val="27"/>
        </w:rPr>
        <w:t xml:space="preserve"> in lymphatic endothelial cells what makes it, in principle, and ideal marker for lymphatic endothelial cells. </w:t>
      </w:r>
      <w:r w:rsidR="0023454E">
        <w:rPr>
          <w:color w:val="000000"/>
          <w:szCs w:val="27"/>
        </w:rPr>
        <w:t>This feature has been exploited for the generation of a</w:t>
      </w:r>
      <w:r w:rsidR="00992BFF">
        <w:rPr>
          <w:color w:val="000000"/>
          <w:szCs w:val="27"/>
        </w:rPr>
        <w:t xml:space="preserve"> number of </w:t>
      </w:r>
      <w:r w:rsidR="00E26D09">
        <w:rPr>
          <w:color w:val="000000"/>
          <w:szCs w:val="27"/>
        </w:rPr>
        <w:t xml:space="preserve">transgenic </w:t>
      </w:r>
      <w:r w:rsidR="00992BFF">
        <w:rPr>
          <w:color w:val="000000"/>
          <w:szCs w:val="27"/>
        </w:rPr>
        <w:t xml:space="preserve">mouse models that </w:t>
      </w:r>
      <w:r w:rsidR="0023454E">
        <w:rPr>
          <w:color w:val="000000"/>
          <w:szCs w:val="27"/>
        </w:rPr>
        <w:t>couple the</w:t>
      </w:r>
      <w:r w:rsidR="00992BFF">
        <w:rPr>
          <w:color w:val="000000"/>
          <w:szCs w:val="27"/>
        </w:rPr>
        <w:t xml:space="preserve"> </w:t>
      </w:r>
      <w:r w:rsidR="00992BFF" w:rsidRPr="00B41617">
        <w:rPr>
          <w:i/>
          <w:color w:val="000000"/>
          <w:szCs w:val="27"/>
        </w:rPr>
        <w:t>Prox1</w:t>
      </w:r>
      <w:r w:rsidR="00992BFF">
        <w:rPr>
          <w:color w:val="000000"/>
          <w:szCs w:val="27"/>
        </w:rPr>
        <w:t xml:space="preserve"> promoter to different fluorescent reporters </w:t>
      </w:r>
      <w:r w:rsidR="0023454E">
        <w:rPr>
          <w:color w:val="000000"/>
          <w:szCs w:val="27"/>
        </w:rPr>
        <w:t xml:space="preserve">such </w:t>
      </w:r>
      <w:r w:rsidR="00992BFF">
        <w:rPr>
          <w:color w:val="000000"/>
          <w:szCs w:val="27"/>
        </w:rPr>
        <w:lastRenderedPageBreak/>
        <w:t>as GFP</w:t>
      </w:r>
      <w:r w:rsidR="00E13DA6">
        <w:rPr>
          <w:color w:val="000000"/>
          <w:szCs w:val="27"/>
        </w:rPr>
        <w:t xml:space="preserve"> </w:t>
      </w:r>
      <w:r w:rsidR="00992BFF">
        <w:rPr>
          <w:color w:val="000000"/>
          <w:szCs w:val="27"/>
        </w:rPr>
        <w:fldChar w:fldCharType="begin">
          <w:fldData xml:space="preserve">PEVuZE5vdGU+PENpdGU+PEF1dGhvcj5LYW5nPC9BdXRob3I+PFllYXI+MjAxNjwvWWVhcj48UmVj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LYW5nPC9BdXRob3I+PFllYXI+MjAxNjwvWWVhcj48UmVj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42, 143]</w:t>
      </w:r>
      <w:r w:rsidR="00992BFF">
        <w:rPr>
          <w:color w:val="000000"/>
          <w:szCs w:val="27"/>
        </w:rPr>
        <w:fldChar w:fldCharType="end"/>
      </w:r>
      <w:r w:rsidR="00992BFF">
        <w:rPr>
          <w:color w:val="000000"/>
          <w:szCs w:val="27"/>
        </w:rPr>
        <w:t>, EGFP</w:t>
      </w:r>
      <w:r w:rsidR="00E13DA6">
        <w:rPr>
          <w:color w:val="000000"/>
          <w:szCs w:val="27"/>
        </w:rPr>
        <w:t xml:space="preserve"> </w:t>
      </w:r>
      <w:r w:rsidR="00992BFF">
        <w:rPr>
          <w:color w:val="000000"/>
          <w:szCs w:val="27"/>
        </w:rPr>
        <w:fldChar w:fldCharType="begin">
          <w:fldData xml:space="preserve">PEVuZE5vdGU+PENpdGU+PEF1dGhvcj5KdW5nPC9BdXRob3I+PFllYXI+MjAxNzwvWWVhcj48UmVj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KdW5nPC9BdXRob3I+PFllYXI+MjAxNzwvWWVhcj48UmVj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44]</w:t>
      </w:r>
      <w:r w:rsidR="00992BFF">
        <w:rPr>
          <w:color w:val="000000"/>
          <w:szCs w:val="27"/>
        </w:rPr>
        <w:fldChar w:fldCharType="end"/>
      </w:r>
      <w:r w:rsidR="00992BFF">
        <w:rPr>
          <w:color w:val="000000"/>
          <w:szCs w:val="27"/>
        </w:rPr>
        <w:t>, mOrange2</w:t>
      </w:r>
      <w:r w:rsidR="00E13DA6">
        <w:rPr>
          <w:color w:val="000000"/>
          <w:szCs w:val="27"/>
        </w:rPr>
        <w:t xml:space="preserve"> </w:t>
      </w:r>
      <w:r w:rsidR="00992BFF">
        <w:rPr>
          <w:color w:val="000000"/>
          <w:szCs w:val="27"/>
        </w:rPr>
        <w:fldChar w:fldCharType="begin"/>
      </w:r>
      <w:r w:rsidR="008E7775">
        <w:rPr>
          <w:color w:val="000000"/>
          <w:szCs w:val="27"/>
        </w:rPr>
        <w:instrText xml:space="preserve"> ADDIN EN.CITE &lt;EndNote&gt;&lt;Cite&gt;&lt;Author&gt;Hagerling&lt;/Author&gt;&lt;Year&gt;2011&lt;/Year&gt;&lt;RecNum&gt;5&lt;/RecNum&gt;&lt;DisplayText&gt;[145]&lt;/DisplayText&gt;&lt;record&gt;&lt;rec-number&gt;5&lt;/rec-number&gt;&lt;foreign-keys&gt;&lt;key app="EN" db-id="a0r2rptws9e207exv5ovwvrit9zrezdxdez2" timestamp="1605633305"&gt;5&lt;/key&gt;&lt;/foreign-keys&gt;&lt;ref-type name="Journal Article"&gt;17&lt;/ref-type&gt;&lt;contributors&gt;&lt;authors&gt;&lt;author&gt;Hagerling, R.&lt;/author&gt;&lt;author&gt;Pollmann, C.&lt;/author&gt;&lt;author&gt;Kremer, L.&lt;/author&gt;&lt;author&gt;Andresen, V.&lt;/author&gt;&lt;author&gt;Kiefer, F.&lt;/author&gt;&lt;/authors&gt;&lt;/contributors&gt;&lt;auth-address&gt;Cell Signalling Laboratory, Department of Vascular Cell Biology, Max-Planck Institute for Molecular Biomedicine, Rontgenstrasse 20, D-48149 Munster, Germany. fkiefer@gwdg.de&lt;/auth-address&gt;&lt;titles&gt;&lt;title&gt;Intravital two-photon microscopy of lymphatic vessel development and function using a transgenic Prox1 promoter-directed mOrange2 reporter mouse&lt;/title&gt;&lt;secondary-title&gt;Biochem Soc Trans&lt;/secondary-title&gt;&lt;/titles&gt;&lt;pages&gt;1674-81&lt;/pages&gt;&lt;volume&gt;39&lt;/volume&gt;&lt;number&gt;6&lt;/number&gt;&lt;edition&gt;2011/11/23&lt;/edition&gt;&lt;keywords&gt;&lt;keyword&gt;Animals&lt;/keyword&gt;&lt;keyword&gt;Genes, Reporter/*genetics&lt;/keyword&gt;&lt;keyword&gt;Homeodomain Proteins/*genetics&lt;/keyword&gt;&lt;keyword&gt;*Lymphangiogenesis&lt;/keyword&gt;&lt;keyword&gt;Lymphatic Vessels/*physiology&lt;/keyword&gt;&lt;keyword&gt;Mice&lt;/keyword&gt;&lt;keyword&gt;Mice, Transgenic&lt;/keyword&gt;&lt;keyword&gt;Microscopy, Fluorescence, Multiphoton/*methods&lt;/keyword&gt;&lt;keyword&gt;Promoter Regions, Genetic/*genetics&lt;/keyword&gt;&lt;keyword&gt;Tumor Suppressor Proteins/*genetics&lt;/keyword&gt;&lt;/keywords&gt;&lt;dates&gt;&lt;year&gt;2011&lt;/year&gt;&lt;pub-dates&gt;&lt;date&gt;Dec&lt;/date&gt;&lt;/pub-dates&gt;&lt;/dates&gt;&lt;isbn&gt;1470-8752 (Electronic)&amp;#xD;0300-5127 (Linking)&lt;/isbn&gt;&lt;accession-num&gt;22103506&lt;/accession-num&gt;&lt;urls&gt;&lt;related-urls&gt;&lt;url&gt;https://www.ncbi.nlm.nih.gov/pubmed/22103506&lt;/url&gt;&lt;/related-urls&gt;&lt;/urls&gt;&lt;electronic-resource-num&gt;10.1042/BST20110722&lt;/electronic-resource-num&gt;&lt;/record&gt;&lt;/Cite&gt;&lt;/EndNote&gt;</w:instrText>
      </w:r>
      <w:r w:rsidR="00992BFF">
        <w:rPr>
          <w:color w:val="000000"/>
          <w:szCs w:val="27"/>
        </w:rPr>
        <w:fldChar w:fldCharType="separate"/>
      </w:r>
      <w:r w:rsidR="008E7775">
        <w:rPr>
          <w:noProof/>
          <w:color w:val="000000"/>
          <w:szCs w:val="27"/>
        </w:rPr>
        <w:t>[145]</w:t>
      </w:r>
      <w:r w:rsidR="00992BFF">
        <w:rPr>
          <w:color w:val="000000"/>
          <w:szCs w:val="27"/>
        </w:rPr>
        <w:fldChar w:fldCharType="end"/>
      </w:r>
      <w:r w:rsidR="00992BFF">
        <w:rPr>
          <w:color w:val="000000"/>
          <w:szCs w:val="27"/>
        </w:rPr>
        <w:t xml:space="preserve"> </w:t>
      </w:r>
      <w:r w:rsidR="0023454E">
        <w:rPr>
          <w:color w:val="000000"/>
          <w:szCs w:val="27"/>
        </w:rPr>
        <w:t>or</w:t>
      </w:r>
      <w:r w:rsidR="00992BFF">
        <w:rPr>
          <w:color w:val="000000"/>
          <w:szCs w:val="27"/>
        </w:rPr>
        <w:t xml:space="preserve"> tdTomato</w:t>
      </w:r>
      <w:r w:rsidR="00E13DA6">
        <w:rPr>
          <w:color w:val="000000"/>
          <w:szCs w:val="27"/>
        </w:rPr>
        <w:t xml:space="preserve"> </w:t>
      </w:r>
      <w:r w:rsidR="00992BFF">
        <w:rPr>
          <w:color w:val="000000"/>
          <w:szCs w:val="27"/>
        </w:rPr>
        <w:fldChar w:fldCharType="begin">
          <w:fldData xml:space="preserve">PEVuZE5vdGU+PENpdGU+PEF1dGhvcj5Ib25nPC9BdXRob3I+PFllYXI+MjAxNjwvWWVhcj48UmVj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</w:fldData>
        </w:fldChar>
      </w:r>
      <w:r w:rsidR="008E7775">
        <w:rPr>
          <w:color w:val="000000"/>
          <w:szCs w:val="27"/>
        </w:rPr>
        <w:instrText xml:space="preserve"> ADDIN EN.CITE </w:instrText>
      </w:r>
      <w:r w:rsidR="008E7775">
        <w:rPr>
          <w:color w:val="000000"/>
          <w:szCs w:val="27"/>
        </w:rPr>
        <w:fldChar w:fldCharType="begin">
          <w:fldData xml:space="preserve">PEVuZE5vdGU+PENpdGU+PEF1dGhvcj5Ib25nPC9BdXRob3I+PFllYXI+MjAxNjwvWWVhcj48UmVj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46, 147]</w:t>
      </w:r>
      <w:r w:rsidR="00992BFF">
        <w:rPr>
          <w:color w:val="000000"/>
          <w:szCs w:val="27"/>
        </w:rPr>
        <w:fldChar w:fldCharType="end"/>
      </w:r>
      <w:r w:rsidR="00992BFF">
        <w:rPr>
          <w:color w:val="000000"/>
          <w:szCs w:val="27"/>
        </w:rPr>
        <w:t xml:space="preserve"> </w:t>
      </w:r>
      <w:r w:rsidR="00992BFF" w:rsidRPr="00FA5172">
        <w:rPr>
          <w:b/>
          <w:color w:val="000000"/>
          <w:szCs w:val="27"/>
        </w:rPr>
        <w:t>(Table 1)</w:t>
      </w:r>
      <w:r w:rsidR="00992BFF">
        <w:rPr>
          <w:color w:val="000000"/>
          <w:szCs w:val="27"/>
        </w:rPr>
        <w:t xml:space="preserve">. These models allowed </w:t>
      </w:r>
      <w:r w:rsidR="00351084">
        <w:rPr>
          <w:color w:val="000000"/>
          <w:szCs w:val="27"/>
        </w:rPr>
        <w:t xml:space="preserve">for </w:t>
      </w:r>
      <w:r w:rsidR="00992BFF">
        <w:rPr>
          <w:color w:val="000000"/>
          <w:szCs w:val="27"/>
        </w:rPr>
        <w:t xml:space="preserve">the analysis of the lymphatic endothelium by intravital microscopy or </w:t>
      </w:r>
      <w:r w:rsidR="003F325F">
        <w:rPr>
          <w:color w:val="000000"/>
          <w:szCs w:val="27"/>
        </w:rPr>
        <w:t xml:space="preserve">by </w:t>
      </w:r>
      <w:r w:rsidR="00992BFF">
        <w:rPr>
          <w:color w:val="000000"/>
          <w:szCs w:val="27"/>
        </w:rPr>
        <w:t xml:space="preserve">conventional microscopy </w:t>
      </w:r>
      <w:r w:rsidR="003F325F">
        <w:rPr>
          <w:color w:val="000000"/>
          <w:szCs w:val="27"/>
        </w:rPr>
        <w:t xml:space="preserve">after processing of tissue biopsies </w:t>
      </w:r>
      <w:r w:rsidR="00992BFF">
        <w:rPr>
          <w:color w:val="000000"/>
          <w:szCs w:val="27"/>
        </w:rPr>
        <w:fldChar w:fldCharType="begin">
          <w:fldData xml:space="preserve">PEVuZE5vdGU+PENpdGU+PEF1dGhvcj5TZXZpY2stTXVyYWNhPC9BdXRob3I+PFllYXI+MjAxNDwv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TZXZpY2stTXVyYWNhPC9BdXRob3I+PFllYXI+MjAxNDwv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38, 148]</w:t>
      </w:r>
      <w:r w:rsidR="00992BFF">
        <w:rPr>
          <w:color w:val="000000"/>
          <w:szCs w:val="27"/>
        </w:rPr>
        <w:fldChar w:fldCharType="end"/>
      </w:r>
      <w:r w:rsidR="003F325F">
        <w:rPr>
          <w:color w:val="000000"/>
          <w:szCs w:val="27"/>
        </w:rPr>
        <w:t xml:space="preserve">. These animals, therefore, </w:t>
      </w:r>
      <w:r w:rsidR="00992BFF">
        <w:rPr>
          <w:color w:val="000000"/>
          <w:szCs w:val="27"/>
        </w:rPr>
        <w:t xml:space="preserve">have been instrumental in the study of lymphatic development </w:t>
      </w:r>
      <w:r w:rsidR="00992BFF">
        <w:rPr>
          <w:color w:val="000000"/>
          <w:szCs w:val="27"/>
        </w:rPr>
        <w:fldChar w:fldCharType="begin"/>
      </w:r>
      <w:r w:rsidR="008E7775">
        <w:rPr>
          <w:color w:val="000000"/>
          <w:szCs w:val="27"/>
        </w:rPr>
        <w:instrText xml:space="preserve"> ADDIN EN.CITE &lt;EndNote&gt;&lt;Cite&gt;&lt;Author&gt;Baluk&lt;/Author&gt;&lt;Year&gt;2018&lt;/Year&gt;&lt;RecNum&gt;25&lt;/RecNum&gt;&lt;DisplayText&gt;[149, 150]&lt;/DisplayText&gt;&lt;record&gt;&lt;rec-number&gt;25&lt;/rec-number&gt;&lt;foreign-keys&gt;&lt;key app="EN" db-id="a0r2rptws9e207exv5ovwvrit9zrezdxdez2" timestamp="1605635808"&gt;25&lt;/key&gt;&lt;/foreign-keys&gt;&lt;ref-type name="Journal Article"&gt;17&lt;/ref-type&gt;&lt;contributors&gt;&lt;authors&gt;&lt;author&gt;Baluk, Peter&lt;/author&gt;&lt;author&gt;McDonald, Donald M.&lt;/author&gt;&lt;/authors&gt;&lt;/contributors&gt;&lt;titles&gt;&lt;title&gt;Lymphangiogenesis, Methods and Protocols&lt;/title&gt;&lt;secondary-title&gt;Methods in molecular biology (Clifton, N.J.)&lt;/secondary-title&gt;&lt;/titles&gt;&lt;pages&gt;161-180&lt;/pages&gt;&lt;volume&gt;1846&lt;/volume&gt;&lt;dates&gt;&lt;year&gt;2018&lt;/year&gt;&lt;/dates&gt;&lt;isbn&gt;1064-3745&lt;/isbn&gt;&lt;urls&gt;&lt;/urls&gt;&lt;electronic-resource-num&gt;10.1007/978-1-4939-8712-2_11 PMID - 30242759&lt;/electronic-resource-num&gt;&lt;/record&gt;&lt;/Cite&gt;&lt;Cite&gt;&lt;Author&gt;Doh&lt;/Author&gt;&lt;Year&gt;2018&lt;/Year&gt;&lt;RecNum&gt;27&lt;/RecNum&gt;&lt;record&gt;&lt;rec-number&gt;27&lt;/rec-number&gt;&lt;foreign-keys&gt;&lt;key app="EN" db-id="a0r2rptws9e207exv5ovwvrit9zrezdxdez2" timestamp="1605635915"&gt;27&lt;/key&gt;&lt;/foreign-keys&gt;&lt;ref-type name="Journal Article"&gt;17&lt;/ref-type&gt;&lt;contributors&gt;&lt;authors&gt;&lt;author&gt;Doh, Susan J.&lt;/author&gt;&lt;author&gt;Yamakawa, Michael&lt;/author&gt;&lt;author&gt;Santosa, Samuel M.&lt;/author&gt;&lt;author&gt;Montana, Mario&lt;/author&gt;&lt;author&gt;Guo, Kai&lt;/author&gt;&lt;author&gt;Sauer, Joseph R.&lt;/author&gt;&lt;author&gt;Curran, Nicholas&lt;/author&gt;&lt;author&gt;Han, Kyu-Yeon&lt;/author&gt;&lt;author&gt;Yu, Charles&lt;/author&gt;&lt;author&gt;Ema, Masatsugu&lt;/author&gt;&lt;author&gt;Rosenblatt, Mark I.&lt;/author&gt;&lt;author&gt;Chang, Jin-Hong&lt;/author&gt;&lt;author&gt;Azar, Dimitri T.&lt;/author&gt;&lt;/authors&gt;&lt;/contributors&gt;&lt;titles&gt;&lt;title&gt;Fluorescent reporter transgenic mice for in vivo live imaging of angiogenesis and lymphangiogenesis&lt;/title&gt;&lt;secondary-title&gt;Angiogenesis&lt;/secondary-title&gt;&lt;/titles&gt;&lt;pages&gt;1-22&lt;/pages&gt;&lt;dates&gt;&lt;year&gt;2018&lt;/year&gt;&lt;/dates&gt;&lt;isbn&gt;0969-6970&lt;/isbn&gt;&lt;urls&gt;&lt;/urls&gt;&lt;electronic-resource-num&gt;10.1007/s10456-018-9629-2&lt;/electronic-resource-num&gt;&lt;/record&gt;&lt;/Cite&gt;&lt;/EndNote&gt;</w:instrText>
      </w:r>
      <w:r w:rsidR="00992BFF">
        <w:rPr>
          <w:color w:val="000000"/>
          <w:szCs w:val="27"/>
        </w:rPr>
        <w:fldChar w:fldCharType="separate"/>
      </w:r>
      <w:r w:rsidR="008E7775">
        <w:rPr>
          <w:noProof/>
          <w:color w:val="000000"/>
          <w:szCs w:val="27"/>
        </w:rPr>
        <w:t>[149, 150]</w:t>
      </w:r>
      <w:r w:rsidR="00992BFF">
        <w:rPr>
          <w:color w:val="000000"/>
          <w:szCs w:val="27"/>
        </w:rPr>
        <w:fldChar w:fldCharType="end"/>
      </w:r>
      <w:r w:rsidR="00992BFF">
        <w:rPr>
          <w:color w:val="000000"/>
          <w:szCs w:val="27"/>
        </w:rPr>
        <w:t xml:space="preserve">. However, </w:t>
      </w:r>
      <w:r w:rsidR="0023454E">
        <w:rPr>
          <w:color w:val="000000"/>
          <w:szCs w:val="27"/>
        </w:rPr>
        <w:t xml:space="preserve">Prox1 expression is not restricted to lymphatic endothelial cells during development and can </w:t>
      </w:r>
      <w:r w:rsidR="00B12300">
        <w:rPr>
          <w:color w:val="000000"/>
          <w:szCs w:val="27"/>
        </w:rPr>
        <w:t>also be found</w:t>
      </w:r>
      <w:r w:rsidR="0023454E">
        <w:rPr>
          <w:color w:val="000000"/>
          <w:szCs w:val="27"/>
        </w:rPr>
        <w:t xml:space="preserve"> in </w:t>
      </w:r>
      <w:r w:rsidR="00B12300">
        <w:rPr>
          <w:color w:val="000000"/>
          <w:szCs w:val="27"/>
        </w:rPr>
        <w:t xml:space="preserve">the </w:t>
      </w:r>
      <w:r w:rsidR="0023454E">
        <w:rPr>
          <w:color w:val="000000"/>
          <w:szCs w:val="27"/>
        </w:rPr>
        <w:t xml:space="preserve">retina, liver, pancreas, endoderm, muscle cells and brain </w:t>
      </w:r>
      <w:r w:rsidR="0023454E">
        <w:rPr>
          <w:color w:val="000000"/>
          <w:szCs w:val="27"/>
        </w:rPr>
        <w:fldChar w:fldCharType="begin">
          <w:fldData xml:space="preserve">PEVuZE5vdGU+PENpdGU+PEF1dGhvcj5CdXJrZTwvQXV0aG9yPjxZZWFyPjIwMDI8L1llYXI+PFJl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</w:fldData>
        </w:fldChar>
      </w:r>
      <w:r w:rsidR="008E7775">
        <w:rPr>
          <w:color w:val="000000"/>
          <w:szCs w:val="27"/>
        </w:rPr>
        <w:instrText xml:space="preserve"> ADDIN EN.CITE </w:instrText>
      </w:r>
      <w:r w:rsidR="008E7775">
        <w:rPr>
          <w:color w:val="000000"/>
          <w:szCs w:val="27"/>
        </w:rPr>
        <w:fldChar w:fldCharType="begin">
          <w:fldData xml:space="preserve">PEVuZE5vdGU+PENpdGU+PEF1dGhvcj5CdXJrZTwvQXV0aG9yPjxZZWFyPjIwMDI8L1llYXI+PFJl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23454E">
        <w:rPr>
          <w:color w:val="000000"/>
          <w:szCs w:val="27"/>
        </w:rPr>
      </w:r>
      <w:r w:rsidR="0023454E">
        <w:rPr>
          <w:color w:val="000000"/>
          <w:szCs w:val="27"/>
        </w:rPr>
        <w:fldChar w:fldCharType="separate"/>
      </w:r>
      <w:r w:rsidR="008E7775">
        <w:rPr>
          <w:noProof/>
          <w:color w:val="000000"/>
          <w:szCs w:val="27"/>
        </w:rPr>
        <w:t>[151-153]</w:t>
      </w:r>
      <w:r w:rsidR="0023454E">
        <w:rPr>
          <w:color w:val="000000"/>
          <w:szCs w:val="27"/>
        </w:rPr>
        <w:fldChar w:fldCharType="end"/>
      </w:r>
      <w:r w:rsidR="0023454E">
        <w:rPr>
          <w:color w:val="000000"/>
          <w:szCs w:val="27"/>
        </w:rPr>
        <w:t xml:space="preserve">. Moreover, the </w:t>
      </w:r>
      <w:r w:rsidR="00992BFF">
        <w:rPr>
          <w:color w:val="000000"/>
          <w:szCs w:val="27"/>
        </w:rPr>
        <w:t xml:space="preserve">use of fluorescent proteins reporters limits their use to superficial tissues </w:t>
      </w:r>
      <w:r w:rsidR="00992BFF" w:rsidRPr="00890C9A">
        <w:rPr>
          <w:i/>
          <w:color w:val="000000"/>
          <w:szCs w:val="27"/>
        </w:rPr>
        <w:t>in vivo</w:t>
      </w:r>
      <w:r w:rsidR="00992BFF">
        <w:rPr>
          <w:i/>
          <w:color w:val="000000"/>
          <w:szCs w:val="27"/>
        </w:rPr>
        <w:t xml:space="preserve"> </w:t>
      </w:r>
      <w:r w:rsidR="00992BFF" w:rsidRPr="00890C9A">
        <w:rPr>
          <w:color w:val="000000"/>
          <w:szCs w:val="27"/>
        </w:rPr>
        <w:t xml:space="preserve">or to </w:t>
      </w:r>
      <w:r w:rsidR="00992BFF" w:rsidRPr="00890C9A">
        <w:rPr>
          <w:i/>
          <w:color w:val="000000"/>
          <w:szCs w:val="27"/>
        </w:rPr>
        <w:t>ex vivo</w:t>
      </w:r>
      <w:r w:rsidR="00992BFF">
        <w:rPr>
          <w:color w:val="000000"/>
          <w:szCs w:val="27"/>
        </w:rPr>
        <w:t xml:space="preserve"> analysis precluding the analysis of the lymphangiogenic processes in a longitudinal and systemic manner.</w:t>
      </w:r>
    </w:p>
    <w:p w14:paraId="4033CA6A" w14:textId="2FBCCE3E" w:rsidR="00562B8C" w:rsidRPr="00562B8C" w:rsidRDefault="00772EB0" w:rsidP="00ED5B2C">
      <w:pPr>
        <w:spacing w:line="480" w:lineRule="auto"/>
        <w:jc w:val="both"/>
        <w:rPr>
          <w:color w:val="000000"/>
          <w:szCs w:val="27"/>
        </w:rPr>
      </w:pPr>
      <w:r>
        <w:rPr>
          <w:color w:val="000000"/>
          <w:szCs w:val="27"/>
        </w:rPr>
        <w:t>Other models for the visualization of lymphangiogenesis are based on</w:t>
      </w:r>
      <w:r w:rsidR="00992BFF">
        <w:rPr>
          <w:color w:val="000000"/>
          <w:szCs w:val="27"/>
        </w:rPr>
        <w:t xml:space="preserve"> </w:t>
      </w:r>
      <w:r>
        <w:rPr>
          <w:color w:val="000000"/>
          <w:szCs w:val="27"/>
        </w:rPr>
        <w:t xml:space="preserve">the </w:t>
      </w:r>
      <w:r w:rsidR="00992BFF">
        <w:rPr>
          <w:color w:val="000000"/>
          <w:szCs w:val="27"/>
        </w:rPr>
        <w:t xml:space="preserve">combination of the </w:t>
      </w:r>
      <w:r w:rsidR="00992BFF" w:rsidRPr="00B41617">
        <w:rPr>
          <w:i/>
          <w:color w:val="000000"/>
          <w:szCs w:val="27"/>
        </w:rPr>
        <w:t>Prox1</w:t>
      </w:r>
      <w:r w:rsidR="00992BFF">
        <w:rPr>
          <w:color w:val="000000"/>
          <w:szCs w:val="27"/>
        </w:rPr>
        <w:t xml:space="preserve"> promoter to Cre or CreERT2 recombinases </w:t>
      </w:r>
      <w:r w:rsidR="00AF4720" w:rsidRPr="001F49FE">
        <w:rPr>
          <w:b/>
          <w:color w:val="000000"/>
          <w:szCs w:val="27"/>
        </w:rPr>
        <w:t>(Table 1)</w:t>
      </w:r>
      <w:r w:rsidR="00992BFF">
        <w:rPr>
          <w:color w:val="000000"/>
          <w:szCs w:val="27"/>
        </w:rPr>
        <w:t>.</w:t>
      </w:r>
      <w:r w:rsidR="00562B8C">
        <w:rPr>
          <w:color w:val="000000"/>
          <w:szCs w:val="27"/>
        </w:rPr>
        <w:t xml:space="preserve"> </w:t>
      </w:r>
      <w:r w:rsidR="00562B8C" w:rsidRPr="00562B8C">
        <w:rPr>
          <w:color w:val="000000"/>
          <w:szCs w:val="27"/>
        </w:rPr>
        <w:t xml:space="preserve">The Cre‐recombinase/LoxP system is the most commonly used technique to produce </w:t>
      </w:r>
      <w:r w:rsidR="00562B8C">
        <w:rPr>
          <w:color w:val="000000"/>
          <w:szCs w:val="27"/>
        </w:rPr>
        <w:t xml:space="preserve">spatio-temporal regulated </w:t>
      </w:r>
      <w:r w:rsidR="00562B8C" w:rsidRPr="00562B8C">
        <w:rPr>
          <w:color w:val="000000"/>
          <w:szCs w:val="27"/>
        </w:rPr>
        <w:t>conditional knock</w:t>
      </w:r>
      <w:r w:rsidR="00562B8C">
        <w:rPr>
          <w:color w:val="000000"/>
          <w:szCs w:val="27"/>
        </w:rPr>
        <w:t>-</w:t>
      </w:r>
      <w:r w:rsidR="00562B8C" w:rsidRPr="00562B8C">
        <w:rPr>
          <w:color w:val="000000"/>
          <w:szCs w:val="27"/>
        </w:rPr>
        <w:t>out</w:t>
      </w:r>
      <w:r w:rsidR="00562B8C">
        <w:rPr>
          <w:color w:val="000000"/>
          <w:szCs w:val="27"/>
        </w:rPr>
        <w:t xml:space="preserve">/in </w:t>
      </w:r>
      <w:r w:rsidR="00562B8C" w:rsidRPr="00562B8C">
        <w:rPr>
          <w:color w:val="000000"/>
          <w:szCs w:val="27"/>
        </w:rPr>
        <w:t>mouse models</w:t>
      </w:r>
      <w:r w:rsidR="00562B8C">
        <w:rPr>
          <w:color w:val="000000"/>
          <w:szCs w:val="27"/>
        </w:rPr>
        <w:t xml:space="preserve"> </w:t>
      </w:r>
      <w:r w:rsidR="00B94B1F">
        <w:rPr>
          <w:color w:val="000000"/>
          <w:szCs w:val="27"/>
        </w:rPr>
        <w:fldChar w:fldCharType="begin">
          <w:fldData xml:space="preserve">PEVuZE5vdGU+PENpdGU+PEF1dGhvcj5MZTwvQXV0aG9yPjxZZWFyPjIwMDA8L1llYXI+PFJlY051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</w:fldData>
        </w:fldChar>
      </w:r>
      <w:r w:rsidR="008E7775">
        <w:rPr>
          <w:color w:val="000000"/>
          <w:szCs w:val="27"/>
        </w:rPr>
        <w:instrText xml:space="preserve"> ADDIN EN.CITE </w:instrText>
      </w:r>
      <w:r w:rsidR="008E7775">
        <w:rPr>
          <w:color w:val="000000"/>
          <w:szCs w:val="27"/>
        </w:rPr>
        <w:fldChar w:fldCharType="begin">
          <w:fldData xml:space="preserve">PEVuZE5vdGU+PENpdGU+PEF1dGhvcj5MZTwvQXV0aG9yPjxZZWFyPjIwMDA8L1llYXI+PFJlY051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B94B1F">
        <w:rPr>
          <w:color w:val="000000"/>
          <w:szCs w:val="27"/>
        </w:rPr>
      </w:r>
      <w:r w:rsidR="00B94B1F">
        <w:rPr>
          <w:color w:val="000000"/>
          <w:szCs w:val="27"/>
        </w:rPr>
        <w:fldChar w:fldCharType="separate"/>
      </w:r>
      <w:r w:rsidR="008E7775">
        <w:rPr>
          <w:noProof/>
          <w:color w:val="000000"/>
          <w:szCs w:val="27"/>
        </w:rPr>
        <w:t>[154, 155]</w:t>
      </w:r>
      <w:r w:rsidR="00B94B1F">
        <w:rPr>
          <w:color w:val="000000"/>
          <w:szCs w:val="27"/>
        </w:rPr>
        <w:fldChar w:fldCharType="end"/>
      </w:r>
      <w:r w:rsidR="00562B8C">
        <w:rPr>
          <w:color w:val="000000"/>
          <w:szCs w:val="27"/>
        </w:rPr>
        <w:t xml:space="preserve">. </w:t>
      </w:r>
      <w:r w:rsidR="00562B8C" w:rsidRPr="00562B8C">
        <w:rPr>
          <w:color w:val="000000"/>
          <w:szCs w:val="27"/>
        </w:rPr>
        <w:t>This system is based on expression of the Cre recombinase gene under the control of a tissue‐specific promoter</w:t>
      </w:r>
      <w:r w:rsidR="00562B8C">
        <w:rPr>
          <w:color w:val="000000"/>
          <w:szCs w:val="27"/>
        </w:rPr>
        <w:t xml:space="preserve"> (lymphatic</w:t>
      </w:r>
      <w:r w:rsidR="003F4B17">
        <w:rPr>
          <w:color w:val="000000"/>
          <w:szCs w:val="27"/>
        </w:rPr>
        <w:t>-</w:t>
      </w:r>
      <w:r w:rsidR="00562B8C">
        <w:rPr>
          <w:color w:val="000000"/>
          <w:szCs w:val="27"/>
        </w:rPr>
        <w:t>specific in this case)</w:t>
      </w:r>
      <w:r w:rsidR="00562B8C" w:rsidRPr="00562B8C">
        <w:rPr>
          <w:color w:val="000000"/>
          <w:szCs w:val="27"/>
        </w:rPr>
        <w:t xml:space="preserve">. Cre recombinase recognizes a 34‐base‐pair DNA sequence called LoxP, and it catalyzes recombination between 2 directly repeated LoxP sites at high efficiency. This recombination results in </w:t>
      </w:r>
      <w:r w:rsidR="00562B8C">
        <w:rPr>
          <w:color w:val="000000"/>
          <w:szCs w:val="27"/>
        </w:rPr>
        <w:t>the removal</w:t>
      </w:r>
      <w:r w:rsidR="00562B8C" w:rsidRPr="00562B8C">
        <w:rPr>
          <w:color w:val="000000"/>
          <w:szCs w:val="27"/>
        </w:rPr>
        <w:t xml:space="preserve"> of the DNA sequence flanked by the 2 LoxP sites (floxed). This method can be used to either delete essential sequences to cause complete gene knock</w:t>
      </w:r>
      <w:r w:rsidR="00B94B1F">
        <w:rPr>
          <w:color w:val="000000"/>
          <w:szCs w:val="27"/>
        </w:rPr>
        <w:t>-</w:t>
      </w:r>
      <w:r w:rsidR="00562B8C" w:rsidRPr="00562B8C">
        <w:rPr>
          <w:color w:val="000000"/>
          <w:szCs w:val="27"/>
        </w:rPr>
        <w:t>out</w:t>
      </w:r>
      <w:r w:rsidR="00562B8C">
        <w:rPr>
          <w:color w:val="000000"/>
          <w:szCs w:val="27"/>
        </w:rPr>
        <w:t xml:space="preserve"> or remove a control elment to allow a gene (reporter) to be expressed</w:t>
      </w:r>
      <w:r w:rsidR="00B94B1F">
        <w:rPr>
          <w:color w:val="000000"/>
          <w:szCs w:val="27"/>
        </w:rPr>
        <w:t xml:space="preserve"> </w:t>
      </w:r>
      <w:r w:rsidR="00B94B1F">
        <w:rPr>
          <w:color w:val="000000"/>
          <w:szCs w:val="27"/>
        </w:rPr>
        <w:fldChar w:fldCharType="begin">
          <w:fldData xml:space="preserve">PEVuZE5vdGU+PENpdGU+PEF1dGhvcj5OYWd5PC9BdXRob3I+PFllYXI+MjAwMDwvWWVhcj48UmVj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</w:fldData>
        </w:fldChar>
      </w:r>
      <w:r w:rsidR="008E7775">
        <w:rPr>
          <w:color w:val="000000"/>
          <w:szCs w:val="27"/>
        </w:rPr>
        <w:instrText xml:space="preserve"> ADDIN EN.CITE </w:instrText>
      </w:r>
      <w:r w:rsidR="008E7775">
        <w:rPr>
          <w:color w:val="000000"/>
          <w:szCs w:val="27"/>
        </w:rPr>
        <w:fldChar w:fldCharType="begin">
          <w:fldData xml:space="preserve">PEVuZE5vdGU+PENpdGU+PEF1dGhvcj5OYWd5PC9BdXRob3I+PFllYXI+MjAwMDwvWWVhcj48UmVj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B94B1F">
        <w:rPr>
          <w:color w:val="000000"/>
          <w:szCs w:val="27"/>
        </w:rPr>
      </w:r>
      <w:r w:rsidR="00B94B1F">
        <w:rPr>
          <w:color w:val="000000"/>
          <w:szCs w:val="27"/>
        </w:rPr>
        <w:fldChar w:fldCharType="separate"/>
      </w:r>
      <w:r w:rsidR="008E7775">
        <w:rPr>
          <w:noProof/>
          <w:color w:val="000000"/>
          <w:szCs w:val="27"/>
        </w:rPr>
        <w:t>[154, 155]</w:t>
      </w:r>
      <w:r w:rsidR="00B94B1F">
        <w:rPr>
          <w:color w:val="000000"/>
          <w:szCs w:val="27"/>
        </w:rPr>
        <w:fldChar w:fldCharType="end"/>
      </w:r>
      <w:r w:rsidR="00B94B1F">
        <w:rPr>
          <w:color w:val="000000"/>
          <w:szCs w:val="27"/>
        </w:rPr>
        <w:t xml:space="preserve"> </w:t>
      </w:r>
      <w:r w:rsidR="00562B8C">
        <w:rPr>
          <w:color w:val="000000"/>
          <w:szCs w:val="27"/>
        </w:rPr>
        <w:t>.</w:t>
      </w:r>
      <w:r w:rsidR="00562B8C" w:rsidRPr="00562B8C">
        <w:rPr>
          <w:color w:val="000000"/>
          <w:szCs w:val="27"/>
        </w:rPr>
        <w:t xml:space="preserve"> Th</w:t>
      </w:r>
      <w:r w:rsidR="00562B8C">
        <w:rPr>
          <w:color w:val="000000"/>
          <w:szCs w:val="27"/>
        </w:rPr>
        <w:t>ese</w:t>
      </w:r>
      <w:r w:rsidR="00562B8C" w:rsidRPr="00562B8C">
        <w:rPr>
          <w:color w:val="000000"/>
          <w:szCs w:val="27"/>
        </w:rPr>
        <w:t xml:space="preserve"> system</w:t>
      </w:r>
      <w:r w:rsidR="00562B8C">
        <w:rPr>
          <w:color w:val="000000"/>
          <w:szCs w:val="27"/>
        </w:rPr>
        <w:t>s</w:t>
      </w:r>
      <w:r w:rsidR="00562B8C" w:rsidRPr="00562B8C">
        <w:rPr>
          <w:color w:val="000000"/>
          <w:szCs w:val="27"/>
        </w:rPr>
        <w:t xml:space="preserve"> w</w:t>
      </w:r>
      <w:r w:rsidR="00562B8C">
        <w:rPr>
          <w:color w:val="000000"/>
          <w:szCs w:val="27"/>
        </w:rPr>
        <w:t>ere further</w:t>
      </w:r>
      <w:r w:rsidR="00562B8C" w:rsidRPr="00562B8C">
        <w:rPr>
          <w:color w:val="000000"/>
          <w:szCs w:val="27"/>
        </w:rPr>
        <w:t xml:space="preserve"> refined to introduce </w:t>
      </w:r>
      <w:r w:rsidR="00562B8C">
        <w:rPr>
          <w:color w:val="000000"/>
          <w:szCs w:val="27"/>
        </w:rPr>
        <w:t xml:space="preserve">the </w:t>
      </w:r>
      <w:r w:rsidR="00562B8C" w:rsidRPr="00562B8C">
        <w:rPr>
          <w:color w:val="000000"/>
          <w:szCs w:val="27"/>
        </w:rPr>
        <w:t xml:space="preserve">temporal control of Cre </w:t>
      </w:r>
      <w:r w:rsidR="00562B8C">
        <w:rPr>
          <w:color w:val="000000"/>
          <w:szCs w:val="27"/>
        </w:rPr>
        <w:t>activation</w:t>
      </w:r>
      <w:r w:rsidR="00562B8C" w:rsidRPr="00562B8C">
        <w:rPr>
          <w:color w:val="000000"/>
          <w:szCs w:val="27"/>
        </w:rPr>
        <w:t xml:space="preserve"> on demand</w:t>
      </w:r>
      <w:r w:rsidR="00562B8C">
        <w:rPr>
          <w:color w:val="000000"/>
          <w:szCs w:val="27"/>
        </w:rPr>
        <w:t xml:space="preserve"> </w:t>
      </w:r>
      <w:r w:rsidR="00B94B1F">
        <w:rPr>
          <w:color w:val="000000"/>
          <w:szCs w:val="27"/>
        </w:rPr>
        <w:fldChar w:fldCharType="begin">
          <w:fldData xml:space="preserve">PEVuZE5vdGU+PENpdGU+PEF1dGhvcj5LdWhuPC9BdXRob3I+PFllYXI+MTk5NTwvWWVhcj48UmVj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</w:fldData>
        </w:fldChar>
      </w:r>
      <w:r w:rsidR="008E7775">
        <w:rPr>
          <w:color w:val="000000"/>
          <w:szCs w:val="27"/>
        </w:rPr>
        <w:instrText xml:space="preserve"> ADDIN EN.CITE </w:instrText>
      </w:r>
      <w:r w:rsidR="008E7775">
        <w:rPr>
          <w:color w:val="000000"/>
          <w:szCs w:val="27"/>
        </w:rPr>
        <w:fldChar w:fldCharType="begin">
          <w:fldData xml:space="preserve">PEVuZE5vdGU+PENpdGU+PEF1dGhvcj5LdWhuPC9BdXRob3I+PFllYXI+MTk5NTwvWWVhcj48UmVj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B94B1F">
        <w:rPr>
          <w:color w:val="000000"/>
          <w:szCs w:val="27"/>
        </w:rPr>
      </w:r>
      <w:r w:rsidR="00B94B1F">
        <w:rPr>
          <w:color w:val="000000"/>
          <w:szCs w:val="27"/>
        </w:rPr>
        <w:fldChar w:fldCharType="separate"/>
      </w:r>
      <w:r w:rsidR="008E7775">
        <w:rPr>
          <w:noProof/>
          <w:color w:val="000000"/>
          <w:szCs w:val="27"/>
        </w:rPr>
        <w:t>[156]</w:t>
      </w:r>
      <w:r w:rsidR="00B94B1F">
        <w:rPr>
          <w:color w:val="000000"/>
          <w:szCs w:val="27"/>
        </w:rPr>
        <w:fldChar w:fldCharType="end"/>
      </w:r>
      <w:r w:rsidR="00562B8C">
        <w:rPr>
          <w:color w:val="000000"/>
          <w:szCs w:val="27"/>
        </w:rPr>
        <w:t>.</w:t>
      </w:r>
      <w:r w:rsidR="00562B8C" w:rsidRPr="00562B8C">
        <w:rPr>
          <w:color w:val="000000"/>
          <w:szCs w:val="27"/>
        </w:rPr>
        <w:t xml:space="preserve"> </w:t>
      </w:r>
      <w:r w:rsidR="00562B8C">
        <w:rPr>
          <w:color w:val="000000"/>
          <w:szCs w:val="27"/>
        </w:rPr>
        <w:t xml:space="preserve">A modification of Cre recombinase, </w:t>
      </w:r>
      <w:r w:rsidR="00562B8C" w:rsidRPr="00562B8C">
        <w:rPr>
          <w:color w:val="000000"/>
          <w:szCs w:val="27"/>
        </w:rPr>
        <w:t xml:space="preserve"> the Cre‐ER version, </w:t>
      </w:r>
      <w:r w:rsidR="00562B8C">
        <w:rPr>
          <w:color w:val="000000"/>
          <w:szCs w:val="27"/>
        </w:rPr>
        <w:t xml:space="preserve"> the </w:t>
      </w:r>
      <w:r w:rsidR="00562B8C" w:rsidRPr="00562B8C">
        <w:rPr>
          <w:color w:val="000000"/>
          <w:szCs w:val="27"/>
        </w:rPr>
        <w:t>Cre is fused with a mutant ligand‐binding domain of the estrogen receptor (ER)</w:t>
      </w:r>
      <w:r w:rsidR="00562B8C">
        <w:rPr>
          <w:color w:val="000000"/>
          <w:szCs w:val="27"/>
        </w:rPr>
        <w:t xml:space="preserve"> </w:t>
      </w:r>
      <w:r w:rsidR="00B94B1F">
        <w:rPr>
          <w:color w:val="000000"/>
          <w:szCs w:val="27"/>
        </w:rPr>
        <w:fldChar w:fldCharType="begin"/>
      </w:r>
      <w:r w:rsidR="008E7775">
        <w:rPr>
          <w:color w:val="000000"/>
          <w:szCs w:val="27"/>
        </w:rPr>
        <w:instrText xml:space="preserve"> ADDIN EN.CITE &lt;EndNote&gt;&lt;Cite&gt;&lt;Author&gt;Feil&lt;/Author&gt;&lt;Year&gt;1996&lt;/Year&gt;&lt;RecNum&gt;294&lt;/RecNum&gt;&lt;DisplayText&gt;[157]&lt;/DisplayText&gt;&lt;record&gt;&lt;rec-number&gt;294&lt;/rec-number&gt;&lt;foreign-keys&gt;&lt;key app="EN" db-id="a0r2rptws9e207exv5ovwvrit9zrezdxdez2" timestamp="1620219068"&gt;294&lt;/key&gt;&lt;/foreign-keys&gt;&lt;ref-type name="Journal Article"&gt;17&lt;/ref-type&gt;&lt;contributors&gt;&lt;authors&gt;&lt;author&gt;Feil, R.&lt;/author&gt;&lt;author&gt;Brocard, J.&lt;/author&gt;&lt;author&gt;Mascrez, B.&lt;/author&gt;&lt;author&gt;LeMeur, M.&lt;/author&gt;&lt;author&gt;Metzger, D.&lt;/author&gt;&lt;author&gt;Chambon, P.&lt;/author&gt;&lt;/authors&gt;&lt;/contributors&gt;&lt;auth-address&gt;Institut de Genetique et de Biologie Moleculaire et Cellulaire, Universite Louis Pasteur, College de France, C.U. de Strasbourg, France.&lt;/auth-address&gt;&lt;titles&gt;&lt;title&gt;Ligand-activated site-specific recombination in mice&lt;/title&gt;&lt;secondary-title&gt;Proc Natl Acad Sci U S A&lt;/secondary-title&gt;&lt;/titles&gt;&lt;periodical&gt;&lt;full-title&gt;Proc Natl Acad Sci U S A&lt;/full-title&gt;&lt;/periodical&gt;&lt;pages&gt;10887-90&lt;/pages&gt;&lt;volume&gt;93&lt;/volume&gt;&lt;number&gt;20&lt;/number&gt;&lt;edition&gt;1996/10/01&lt;/edition&gt;&lt;keywords&gt;&lt;keyword&gt;Animals&lt;/keyword&gt;&lt;keyword&gt;Gene Expression Regulation&lt;/keyword&gt;&lt;keyword&gt;Genetic Engineering/*methods&lt;/keyword&gt;&lt;keyword&gt;Integrases/*chemistry/metabolism&lt;/keyword&gt;&lt;keyword&gt;Ligands&lt;/keyword&gt;&lt;keyword&gt;Mice&lt;/keyword&gt;&lt;keyword&gt;Mice, Transgenic&lt;/keyword&gt;&lt;keyword&gt;Receptors, Estrogen/*chemistry/metabolism&lt;/keyword&gt;&lt;keyword&gt;Recombinant Fusion Proteins/*metabolism&lt;/keyword&gt;&lt;keyword&gt;*Recombination, Genetic&lt;/keyword&gt;&lt;keyword&gt;*Sequence Deletion&lt;/keyword&gt;&lt;keyword&gt;Tamoxifen/*pharmacology&lt;/keyword&gt;&lt;keyword&gt;Transgenes/genetics&lt;/keyword&gt;&lt;keyword&gt;*Viral Proteins&lt;/keyword&gt;&lt;/keywords&gt;&lt;dates&gt;&lt;year&gt;1996&lt;/year&gt;&lt;pub-dates&gt;&lt;date&gt;Oct 1&lt;/date&gt;&lt;/pub-dates&gt;&lt;/dates&gt;&lt;isbn&gt;0027-8424 (Print)&amp;#xD;0027-8424 (Linking)&lt;/isbn&gt;&lt;accession-num&gt;8855277&lt;/accession-num&gt;&lt;urls&gt;&lt;related-urls&gt;&lt;url&gt;https://www.ncbi.nlm.nih.gov/pubmed/8855277&lt;/url&gt;&lt;/related-urls&gt;&lt;/urls&gt;&lt;custom2&gt;PMC38252&lt;/custom2&gt;&lt;electronic-resource-num&gt;10.1073/pnas.93.20.10887&lt;/electronic-resource-num&gt;&lt;/record&gt;&lt;/Cite&gt;&lt;/EndNote&gt;</w:instrText>
      </w:r>
      <w:r w:rsidR="00B94B1F">
        <w:rPr>
          <w:color w:val="000000"/>
          <w:szCs w:val="27"/>
        </w:rPr>
        <w:fldChar w:fldCharType="separate"/>
      </w:r>
      <w:r w:rsidR="008E7775">
        <w:rPr>
          <w:noProof/>
          <w:color w:val="000000"/>
          <w:szCs w:val="27"/>
        </w:rPr>
        <w:t>[157]</w:t>
      </w:r>
      <w:r w:rsidR="00B94B1F">
        <w:rPr>
          <w:color w:val="000000"/>
          <w:szCs w:val="27"/>
        </w:rPr>
        <w:fldChar w:fldCharType="end"/>
      </w:r>
      <w:r w:rsidR="00562B8C">
        <w:rPr>
          <w:color w:val="000000"/>
          <w:szCs w:val="27"/>
        </w:rPr>
        <w:t>.</w:t>
      </w:r>
      <w:r w:rsidR="00562B8C" w:rsidRPr="00562B8C">
        <w:rPr>
          <w:color w:val="000000"/>
          <w:szCs w:val="27"/>
        </w:rPr>
        <w:t xml:space="preserve"> Cre‐ER is inactive and requires the ER ligand tamoxifen (or its metabolite 4‐hydroxytamoxifen [4‐</w:t>
      </w:r>
      <w:r w:rsidR="00562B8C" w:rsidRPr="00562B8C">
        <w:rPr>
          <w:color w:val="000000"/>
          <w:szCs w:val="27"/>
        </w:rPr>
        <w:lastRenderedPageBreak/>
        <w:t xml:space="preserve">OHT]) for activation. </w:t>
      </w:r>
      <w:r w:rsidR="00562B8C">
        <w:rPr>
          <w:color w:val="000000"/>
          <w:szCs w:val="27"/>
        </w:rPr>
        <w:t xml:space="preserve">This system was further </w:t>
      </w:r>
      <w:r w:rsidR="00562B8C" w:rsidRPr="00562B8C">
        <w:rPr>
          <w:color w:val="000000"/>
          <w:szCs w:val="27"/>
        </w:rPr>
        <w:t>improve</w:t>
      </w:r>
      <w:r w:rsidR="00562B8C">
        <w:rPr>
          <w:color w:val="000000"/>
          <w:szCs w:val="27"/>
        </w:rPr>
        <w:t>d</w:t>
      </w:r>
      <w:r w:rsidR="00562B8C" w:rsidRPr="00562B8C">
        <w:rPr>
          <w:color w:val="000000"/>
          <w:szCs w:val="27"/>
        </w:rPr>
        <w:t xml:space="preserve"> to reduce </w:t>
      </w:r>
      <w:r w:rsidR="00562B8C">
        <w:rPr>
          <w:color w:val="000000"/>
          <w:szCs w:val="27"/>
        </w:rPr>
        <w:t>its</w:t>
      </w:r>
      <w:r w:rsidR="00562B8C" w:rsidRPr="00562B8C">
        <w:rPr>
          <w:color w:val="000000"/>
          <w:szCs w:val="27"/>
        </w:rPr>
        <w:t xml:space="preserve"> background</w:t>
      </w:r>
      <w:r w:rsidR="00562B8C">
        <w:rPr>
          <w:color w:val="000000"/>
          <w:szCs w:val="27"/>
        </w:rPr>
        <w:t xml:space="preserve"> activity</w:t>
      </w:r>
      <w:r w:rsidR="00562B8C" w:rsidRPr="00562B8C">
        <w:rPr>
          <w:color w:val="000000"/>
          <w:szCs w:val="27"/>
        </w:rPr>
        <w:t xml:space="preserve"> and increase the sensitivity and efficiency of Cre‐ER by introducing further mutations in the ER domain. The Cre‐ERT2 system is the most effective means of achieving LoxP‐dependent excision of target DNA sequences in both a spatial and a temporal manner</w:t>
      </w:r>
      <w:r w:rsidR="00562B8C">
        <w:rPr>
          <w:color w:val="000000"/>
          <w:szCs w:val="27"/>
        </w:rPr>
        <w:t xml:space="preserve"> </w:t>
      </w:r>
      <w:r w:rsidR="00B94B1F">
        <w:rPr>
          <w:color w:val="000000"/>
          <w:szCs w:val="27"/>
        </w:rPr>
        <w:fldChar w:fldCharType="begin">
          <w:fldData xml:space="preserve">PEVuZE5vdGU+PENpdGU+PEF1dGhvcj5JbmRyYTwvQXV0aG9yPjxZZWFyPjE5OTk8L1llYXI+PFJl
Y051bT4yOTU8L1JlY051bT48RGlzcGxheVRleHQ+WzE1OF08L0Rpc3BsYXlUZXh0PjxyZWNvcmQ+
PHJlYy1udW1iZXI+Mjk1PC9yZWMtbnVtYmVyPjxmb3JlaWduLWtleXM+PGtleSBhcHA9IkVOIiBk
Yi1pZD0iYTByMnJwdHdzOWUyMDdleHY1b3Z3dnJpdDl6cmV6ZHhkZXoyIiB0aW1lc3RhbXA9IjE2
MjAyMTkxMDMiPjI5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L3RpdGxlcz48cGVyaW9kaWNhbD48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JbmRyYTwvQXV0aG9yPjxZZWFyPjE5OTk8L1llYXI+PFJl
Y051bT4yOTU8L1JlY051bT48RGlzcGxheVRleHQ+WzE1OF08L0Rpc3BsYXlUZXh0PjxyZWNvcmQ+
PHJlYy1udW1iZXI+Mjk1PC9yZWMtbnVtYmVyPjxmb3JlaWduLWtleXM+PGtleSBhcHA9IkVOIiBk
Yi1pZD0iYTByMnJwdHdzOWUyMDdleHY1b3Z3dnJpdDl6cmV6ZHhkZXoyIiB0aW1lc3RhbXA9IjE2
MjAyMTkxMDMiPjI5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L3RpdGxlcz48cGVyaW9kaWNhbD48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B94B1F">
        <w:rPr>
          <w:color w:val="000000"/>
          <w:szCs w:val="27"/>
        </w:rPr>
      </w:r>
      <w:r w:rsidR="00B94B1F">
        <w:rPr>
          <w:color w:val="000000"/>
          <w:szCs w:val="27"/>
        </w:rPr>
        <w:fldChar w:fldCharType="separate"/>
      </w:r>
      <w:r w:rsidR="008E7775">
        <w:rPr>
          <w:noProof/>
          <w:color w:val="000000"/>
          <w:szCs w:val="27"/>
        </w:rPr>
        <w:t>[158]</w:t>
      </w:r>
      <w:r w:rsidR="00B94B1F">
        <w:rPr>
          <w:color w:val="000000"/>
          <w:szCs w:val="27"/>
        </w:rPr>
        <w:fldChar w:fldCharType="end"/>
      </w:r>
      <w:r w:rsidR="00562B8C">
        <w:rPr>
          <w:color w:val="000000"/>
          <w:szCs w:val="27"/>
        </w:rPr>
        <w:t>.</w:t>
      </w:r>
    </w:p>
    <w:p w14:paraId="2FF9FD92" w14:textId="5DAD3232" w:rsidR="00562B8C" w:rsidRDefault="00992BFF" w:rsidP="00E83BE0">
      <w:pPr>
        <w:autoSpaceDE w:val="0"/>
        <w:autoSpaceDN w:val="0"/>
        <w:adjustRightInd w:val="0"/>
        <w:spacing w:line="480" w:lineRule="auto"/>
        <w:jc w:val="both"/>
        <w:rPr>
          <w:color w:val="000000"/>
          <w:szCs w:val="27"/>
        </w:rPr>
      </w:pPr>
      <w:r>
        <w:rPr>
          <w:color w:val="000000"/>
          <w:szCs w:val="27"/>
        </w:rPr>
        <w:t xml:space="preserve"> </w:t>
      </w:r>
      <w:r w:rsidR="00351084">
        <w:rPr>
          <w:color w:val="000000"/>
          <w:szCs w:val="27"/>
        </w:rPr>
        <w:t>An added advantage of the</w:t>
      </w:r>
      <w:r w:rsidR="00562B8C">
        <w:rPr>
          <w:color w:val="000000"/>
          <w:szCs w:val="27"/>
        </w:rPr>
        <w:t xml:space="preserve"> use of the Cre systems in modeling lymphatics</w:t>
      </w:r>
      <w:r w:rsidR="00351084">
        <w:rPr>
          <w:color w:val="000000"/>
          <w:szCs w:val="27"/>
        </w:rPr>
        <w:t xml:space="preserve"> is the</w:t>
      </w:r>
      <w:r>
        <w:rPr>
          <w:color w:val="000000"/>
          <w:szCs w:val="27"/>
        </w:rPr>
        <w:t xml:space="preserve"> possibility of targeting specific genes in lymphatic endothelial cells</w:t>
      </w:r>
      <w:r w:rsidR="00351084">
        <w:rPr>
          <w:color w:val="000000"/>
          <w:szCs w:val="27"/>
        </w:rPr>
        <w:t>,</w:t>
      </w:r>
      <w:r>
        <w:rPr>
          <w:color w:val="000000"/>
          <w:szCs w:val="27"/>
        </w:rPr>
        <w:t xml:space="preserve"> </w:t>
      </w:r>
      <w:r w:rsidR="00351084">
        <w:rPr>
          <w:color w:val="000000"/>
          <w:szCs w:val="27"/>
        </w:rPr>
        <w:t>as well as to allow for lineag</w:t>
      </w:r>
      <w:r w:rsidR="000669E6">
        <w:rPr>
          <w:color w:val="000000"/>
          <w:szCs w:val="27"/>
        </w:rPr>
        <w:t>e</w:t>
      </w:r>
      <w:r w:rsidR="00351084">
        <w:rPr>
          <w:color w:val="000000"/>
          <w:szCs w:val="27"/>
        </w:rPr>
        <w:t xml:space="preserve"> tracing if combined with specific reporters</w:t>
      </w:r>
      <w:r>
        <w:rPr>
          <w:color w:val="000000"/>
          <w:szCs w:val="27"/>
        </w:rPr>
        <w:t xml:space="preserve"> </w:t>
      </w:r>
      <w:r w:rsidR="00351084">
        <w:rPr>
          <w:color w:val="000000"/>
          <w:szCs w:val="27"/>
        </w:rPr>
        <w:t xml:space="preserve">(i.e. </w:t>
      </w:r>
      <w:r w:rsidRPr="00ED5B2C">
        <w:rPr>
          <w:i/>
          <w:color w:val="000000"/>
          <w:szCs w:val="27"/>
        </w:rPr>
        <w:t>Lox-STOP-Lox-Reporter</w:t>
      </w:r>
      <w:r>
        <w:rPr>
          <w:color w:val="000000"/>
          <w:szCs w:val="27"/>
        </w:rPr>
        <w:t xml:space="preserve"> </w:t>
      </w:r>
      <w:r w:rsidR="00351084">
        <w:rPr>
          <w:color w:val="000000"/>
          <w:szCs w:val="27"/>
        </w:rPr>
        <w:t>alleles)</w:t>
      </w:r>
      <w:r>
        <w:rPr>
          <w:color w:val="000000"/>
          <w:szCs w:val="27"/>
        </w:rPr>
        <w:fldChar w:fldCharType="begin">
          <w:fldData xml:space="preserve">PEVuZE5vdGU+PENpdGU+PEF1dGhvcj5CaWFuY2hpPC9BdXRob3I+PFllYXI+MjAxNTwvWWVhcj48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CaWFuY2hpPC9BdXRob3I+PFllYXI+MjAxNTwvWWVhcj48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Pr>
          <w:color w:val="000000"/>
          <w:szCs w:val="27"/>
        </w:rPr>
      </w:r>
      <w:r>
        <w:rPr>
          <w:color w:val="000000"/>
          <w:szCs w:val="27"/>
        </w:rPr>
        <w:fldChar w:fldCharType="separate"/>
      </w:r>
      <w:r w:rsidR="008E7775">
        <w:rPr>
          <w:noProof/>
          <w:color w:val="000000"/>
          <w:szCs w:val="27"/>
        </w:rPr>
        <w:t>[159-162]</w:t>
      </w:r>
      <w:r>
        <w:rPr>
          <w:color w:val="000000"/>
          <w:szCs w:val="27"/>
        </w:rPr>
        <w:fldChar w:fldCharType="end"/>
      </w:r>
      <w:r>
        <w:rPr>
          <w:color w:val="000000"/>
          <w:szCs w:val="27"/>
        </w:rPr>
        <w:t xml:space="preserve"> </w:t>
      </w:r>
      <w:r w:rsidR="00AF4720" w:rsidRPr="001F49FE">
        <w:rPr>
          <w:b/>
          <w:color w:val="000000"/>
          <w:szCs w:val="27"/>
        </w:rPr>
        <w:t>(Table 1)</w:t>
      </w:r>
      <w:r w:rsidRPr="00E13DA6">
        <w:rPr>
          <w:color w:val="000000"/>
          <w:szCs w:val="27"/>
        </w:rPr>
        <w:t>.</w:t>
      </w:r>
      <w:r>
        <w:rPr>
          <w:color w:val="000000"/>
          <w:szCs w:val="27"/>
        </w:rPr>
        <w:t xml:space="preserve"> </w:t>
      </w:r>
    </w:p>
    <w:p w14:paraId="2A7AB9A8" w14:textId="3C45B09F" w:rsidR="00685F18" w:rsidRDefault="00685F18" w:rsidP="003F4B17">
      <w:pPr>
        <w:autoSpaceDE w:val="0"/>
        <w:autoSpaceDN w:val="0"/>
        <w:adjustRightInd w:val="0"/>
        <w:spacing w:line="480" w:lineRule="auto"/>
        <w:jc w:val="both"/>
        <w:rPr>
          <w:color w:val="000000"/>
          <w:szCs w:val="27"/>
        </w:rPr>
      </w:pPr>
      <w:r>
        <w:rPr>
          <w:color w:val="000000"/>
          <w:szCs w:val="27"/>
        </w:rPr>
        <w:t xml:space="preserve">Regarding </w:t>
      </w:r>
      <w:r w:rsidR="00E26D09">
        <w:rPr>
          <w:color w:val="000000"/>
          <w:szCs w:val="27"/>
        </w:rPr>
        <w:t>Lyve</w:t>
      </w:r>
      <w:r>
        <w:rPr>
          <w:color w:val="000000"/>
          <w:szCs w:val="27"/>
        </w:rPr>
        <w:t>1, the</w:t>
      </w:r>
      <w:r w:rsidR="00992BFF">
        <w:rPr>
          <w:color w:val="000000"/>
          <w:szCs w:val="27"/>
        </w:rPr>
        <w:t xml:space="preserve"> promoter </w:t>
      </w:r>
      <w:r>
        <w:rPr>
          <w:color w:val="000000"/>
          <w:szCs w:val="27"/>
        </w:rPr>
        <w:t>of this gene has also been</w:t>
      </w:r>
      <w:r w:rsidR="00992BFF">
        <w:rPr>
          <w:color w:val="000000"/>
          <w:szCs w:val="27"/>
        </w:rPr>
        <w:t xml:space="preserve"> </w:t>
      </w:r>
      <w:r>
        <w:rPr>
          <w:color w:val="000000"/>
          <w:szCs w:val="27"/>
        </w:rPr>
        <w:t xml:space="preserve">used for </w:t>
      </w:r>
      <w:r w:rsidR="00351084">
        <w:rPr>
          <w:color w:val="000000"/>
          <w:szCs w:val="27"/>
        </w:rPr>
        <w:t>the generation of mouse strains for lymphatic endothelial cell targeting and for fluorescence-based imaging (</w:t>
      </w:r>
      <w:r w:rsidR="00992BFF" w:rsidRPr="00ED5B2C">
        <w:rPr>
          <w:i/>
          <w:color w:val="000000"/>
          <w:szCs w:val="27"/>
        </w:rPr>
        <w:t>Lyve1-CreERT2</w:t>
      </w:r>
      <w:r w:rsidR="00992BFF" w:rsidRPr="00ED5B2C">
        <w:rPr>
          <w:i/>
          <w:color w:val="000000"/>
          <w:szCs w:val="27"/>
          <w:vertAlign w:val="superscript"/>
        </w:rPr>
        <w:t>tdTomato</w:t>
      </w:r>
      <w:r w:rsidR="00992BFF">
        <w:rPr>
          <w:color w:val="000000"/>
          <w:szCs w:val="27"/>
        </w:rPr>
        <w:t xml:space="preserve"> and </w:t>
      </w:r>
      <w:r w:rsidR="00992BFF" w:rsidRPr="00ED5B2C">
        <w:rPr>
          <w:i/>
          <w:color w:val="000000"/>
          <w:szCs w:val="27"/>
        </w:rPr>
        <w:t>Lyve-1</w:t>
      </w:r>
      <w:r w:rsidR="00992BFF" w:rsidRPr="00ED5B2C">
        <w:rPr>
          <w:i/>
          <w:color w:val="000000"/>
          <w:szCs w:val="27"/>
          <w:vertAlign w:val="superscript"/>
        </w:rPr>
        <w:t>EGFP-hCre</w:t>
      </w:r>
      <w:r w:rsidR="00351084">
        <w:rPr>
          <w:color w:val="000000"/>
          <w:szCs w:val="27"/>
        </w:rPr>
        <w:t>, respectively)</w:t>
      </w:r>
      <w:r w:rsidR="00992BFF">
        <w:rPr>
          <w:color w:val="000000"/>
          <w:szCs w:val="27"/>
        </w:rPr>
        <w:t xml:space="preserve"> </w:t>
      </w:r>
      <w:r w:rsidR="00992BFF">
        <w:rPr>
          <w:color w:val="000000"/>
          <w:szCs w:val="27"/>
        </w:rPr>
        <w:fldChar w:fldCharType="begin">
          <w:fldData xml:space="preserve">PEVuZE5vdGU+PENpdGU+PEF1dGhvcj5Db25ub3I8L0F1dGhvcj48WWVhcj4yMDE2PC9ZZWFyPjxS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</w:fldData>
        </w:fldChar>
      </w:r>
      <w:r w:rsidR="008E7775">
        <w:rPr>
          <w:color w:val="000000"/>
          <w:szCs w:val="27"/>
        </w:rPr>
        <w:instrText xml:space="preserve"> ADDIN EN.CITE </w:instrText>
      </w:r>
      <w:r w:rsidR="008E7775">
        <w:rPr>
          <w:color w:val="000000"/>
          <w:szCs w:val="27"/>
        </w:rPr>
        <w:fldChar w:fldCharType="begin">
          <w:fldData xml:space="preserve">PEVuZE5vdGU+PENpdGU+PEF1dGhvcj5Db25ub3I8L0F1dGhvcj48WWVhcj4yMDE2PC9ZZWFyPjxS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63, 164]</w:t>
      </w:r>
      <w:r w:rsidR="00992BFF">
        <w:rPr>
          <w:color w:val="000000"/>
          <w:szCs w:val="27"/>
        </w:rPr>
        <w:fldChar w:fldCharType="end"/>
      </w:r>
      <w:r w:rsidR="00992BFF">
        <w:rPr>
          <w:color w:val="000000"/>
          <w:szCs w:val="27"/>
        </w:rPr>
        <w:t xml:space="preserve">. They have been used to study lymphatic biology in the cornea, bone, and kidney </w:t>
      </w:r>
      <w:r w:rsidR="00992BFF">
        <w:rPr>
          <w:color w:val="000000"/>
          <w:szCs w:val="27"/>
        </w:rPr>
        <w:fldChar w:fldCharType="begin">
          <w:fldData xml:space="preserve">PEVuZE5vdGU+PENpdGU+PEF1dGhvcj5Nb25yb3k8L0F1dGhvcj48WWVhcj4yMDIwPC9ZZWFyPjxS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=
</w:fldData>
        </w:fldChar>
      </w:r>
      <w:r w:rsidR="008E7775">
        <w:rPr>
          <w:color w:val="000000"/>
          <w:szCs w:val="27"/>
        </w:rPr>
        <w:instrText xml:space="preserve"> ADDIN EN.CITE </w:instrText>
      </w:r>
      <w:r w:rsidR="008E7775">
        <w:rPr>
          <w:color w:val="000000"/>
          <w:szCs w:val="27"/>
        </w:rPr>
        <w:fldChar w:fldCharType="begin">
          <w:fldData xml:space="preserve">PEVuZE5vdGU+PENpdGU+PEF1dGhvcj5Nb25yb3k8L0F1dGhvcj48WWVhcj4yMDIwPC9ZZWFyPjxS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=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63-166]</w:t>
      </w:r>
      <w:r w:rsidR="00992BFF">
        <w:rPr>
          <w:color w:val="000000"/>
          <w:szCs w:val="27"/>
        </w:rPr>
        <w:fldChar w:fldCharType="end"/>
      </w:r>
      <w:r w:rsidR="00992BFF">
        <w:rPr>
          <w:color w:val="000000"/>
          <w:szCs w:val="27"/>
        </w:rPr>
        <w:t xml:space="preserve">. </w:t>
      </w:r>
      <w:r>
        <w:rPr>
          <w:color w:val="000000"/>
          <w:szCs w:val="27"/>
        </w:rPr>
        <w:t>Nevertheless,</w:t>
      </w:r>
      <w:r w:rsidR="00992BFF">
        <w:rPr>
          <w:color w:val="000000"/>
          <w:szCs w:val="27"/>
        </w:rPr>
        <w:t xml:space="preserve"> </w:t>
      </w:r>
      <w:r w:rsidR="00E13DA6">
        <w:rPr>
          <w:color w:val="000000"/>
          <w:szCs w:val="27"/>
        </w:rPr>
        <w:t xml:space="preserve">as in </w:t>
      </w:r>
      <w:r>
        <w:rPr>
          <w:color w:val="000000"/>
          <w:szCs w:val="27"/>
        </w:rPr>
        <w:t>the case of</w:t>
      </w:r>
      <w:r w:rsidR="00992BFF">
        <w:rPr>
          <w:color w:val="000000"/>
          <w:szCs w:val="27"/>
        </w:rPr>
        <w:t xml:space="preserve"> </w:t>
      </w:r>
      <w:r w:rsidR="00AB071D">
        <w:rPr>
          <w:color w:val="000000"/>
          <w:szCs w:val="27"/>
        </w:rPr>
        <w:t xml:space="preserve"> </w:t>
      </w:r>
      <w:r w:rsidR="00992BFF">
        <w:rPr>
          <w:color w:val="000000"/>
          <w:szCs w:val="27"/>
        </w:rPr>
        <w:t>P</w:t>
      </w:r>
      <w:r w:rsidR="00E26D09">
        <w:rPr>
          <w:color w:val="000000"/>
          <w:szCs w:val="27"/>
        </w:rPr>
        <w:t>rox1, Lyve</w:t>
      </w:r>
      <w:r w:rsidR="00992BFF">
        <w:rPr>
          <w:color w:val="000000"/>
          <w:szCs w:val="27"/>
        </w:rPr>
        <w:t>-1 expression is not restricted to the lymphatic endothelium and is also present in embryonic blood vessels and macrophages</w:t>
      </w:r>
      <w:r w:rsidR="00E13DA6">
        <w:rPr>
          <w:color w:val="000000"/>
          <w:szCs w:val="27"/>
        </w:rPr>
        <w:t xml:space="preserve"> </w:t>
      </w:r>
      <w:r w:rsidR="00992BFF">
        <w:rPr>
          <w:color w:val="000000"/>
          <w:szCs w:val="27"/>
        </w:rPr>
        <w:fldChar w:fldCharType="begin">
          <w:fldData xml:space="preserve">PEVuZE5vdGU+PENpdGU+PEF1dGhvcj5Hb3Jkb248L0F1dGhvcj48WWVhcj4yMDA4PC9ZZWFyPjxS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</w:fldData>
        </w:fldChar>
      </w:r>
      <w:r w:rsidR="008E7775">
        <w:rPr>
          <w:color w:val="000000"/>
          <w:szCs w:val="27"/>
        </w:rPr>
        <w:instrText xml:space="preserve"> ADDIN EN.CITE </w:instrText>
      </w:r>
      <w:r w:rsidR="008E7775">
        <w:rPr>
          <w:color w:val="000000"/>
          <w:szCs w:val="27"/>
        </w:rPr>
        <w:fldChar w:fldCharType="begin">
          <w:fldData xml:space="preserve">PEVuZE5vdGU+PENpdGU+PEF1dGhvcj5Hb3Jkb248L0F1dGhvcj48WWVhcj4yMDA4PC9ZZWFyPjxS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67, 168]</w:t>
      </w:r>
      <w:r w:rsidR="00992BFF">
        <w:rPr>
          <w:color w:val="000000"/>
          <w:szCs w:val="27"/>
        </w:rPr>
        <w:fldChar w:fldCharType="end"/>
      </w:r>
      <w:r w:rsidR="00992BFF">
        <w:rPr>
          <w:color w:val="000000"/>
          <w:szCs w:val="27"/>
        </w:rPr>
        <w:t xml:space="preserve">. </w:t>
      </w:r>
    </w:p>
    <w:p w14:paraId="1F2CE8BC" w14:textId="4127E1A7" w:rsidR="00F93D07" w:rsidRDefault="001D4FAF" w:rsidP="003F4B17">
      <w:pPr>
        <w:autoSpaceDE w:val="0"/>
        <w:autoSpaceDN w:val="0"/>
        <w:adjustRightInd w:val="0"/>
        <w:spacing w:line="480" w:lineRule="auto"/>
        <w:jc w:val="both"/>
        <w:rPr>
          <w:color w:val="000000"/>
          <w:szCs w:val="27"/>
        </w:rPr>
      </w:pPr>
      <w:r>
        <w:rPr>
          <w:color w:val="000000"/>
          <w:szCs w:val="27"/>
        </w:rPr>
        <w:t xml:space="preserve">Regarding VEGFR3, </w:t>
      </w:r>
      <w:r w:rsidR="003F4B17">
        <w:rPr>
          <w:color w:val="000000"/>
          <w:szCs w:val="27"/>
        </w:rPr>
        <w:t xml:space="preserve"> This is </w:t>
      </w:r>
      <w:r w:rsidR="00992BFF">
        <w:rPr>
          <w:color w:val="000000"/>
          <w:szCs w:val="27"/>
        </w:rPr>
        <w:t xml:space="preserve">a member of the Vascular Endothelial </w:t>
      </w:r>
      <w:r w:rsidR="00685F18">
        <w:rPr>
          <w:color w:val="000000"/>
          <w:szCs w:val="27"/>
        </w:rPr>
        <w:t>G</w:t>
      </w:r>
      <w:r w:rsidR="00992BFF">
        <w:rPr>
          <w:color w:val="000000"/>
          <w:szCs w:val="27"/>
        </w:rPr>
        <w:t>ro</w:t>
      </w:r>
      <w:r w:rsidR="00685F18">
        <w:rPr>
          <w:color w:val="000000"/>
          <w:szCs w:val="27"/>
        </w:rPr>
        <w:t>wth</w:t>
      </w:r>
      <w:r w:rsidR="00992BFF">
        <w:rPr>
          <w:color w:val="000000"/>
          <w:szCs w:val="27"/>
        </w:rPr>
        <w:t xml:space="preserve"> </w:t>
      </w:r>
      <w:r w:rsidR="00685F18">
        <w:rPr>
          <w:color w:val="000000"/>
          <w:szCs w:val="27"/>
        </w:rPr>
        <w:t>F</w:t>
      </w:r>
      <w:r w:rsidR="00992BFF">
        <w:rPr>
          <w:color w:val="000000"/>
          <w:szCs w:val="27"/>
        </w:rPr>
        <w:t xml:space="preserve">actor (VEGF) receptors that bind VEGF-C </w:t>
      </w:r>
      <w:r w:rsidR="00992BFF">
        <w:rPr>
          <w:color w:val="000000"/>
          <w:szCs w:val="27"/>
        </w:rPr>
        <w:fldChar w:fldCharType="begin">
          <w:fldData xml:space="preserve">PEVuZE5vdGU+PENpdGU+PEF1dGhvcj5Kb3Vrb3Y8L0F1dGhvcj48WWVhcj4xOTk2PC9ZZWFyPjxS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Kb3Vrb3Y8L0F1dGhvcj48WWVhcj4xOTk2PC9ZZWFyPjxS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69]</w:t>
      </w:r>
      <w:r w:rsidR="00992BFF">
        <w:rPr>
          <w:color w:val="000000"/>
          <w:szCs w:val="27"/>
        </w:rPr>
        <w:fldChar w:fldCharType="end"/>
      </w:r>
      <w:r w:rsidR="00992BFF">
        <w:rPr>
          <w:color w:val="000000"/>
          <w:szCs w:val="27"/>
        </w:rPr>
        <w:t xml:space="preserve"> and drive </w:t>
      </w:r>
      <w:r w:rsidR="001151C9">
        <w:rPr>
          <w:color w:val="000000"/>
          <w:szCs w:val="27"/>
        </w:rPr>
        <w:t>lymphangiogenesis</w:t>
      </w:r>
      <w:r w:rsidR="00772EB0">
        <w:rPr>
          <w:color w:val="000000"/>
          <w:szCs w:val="27"/>
        </w:rPr>
        <w:t>, as mentioned above</w:t>
      </w:r>
      <w:r w:rsidR="00992BFF">
        <w:rPr>
          <w:color w:val="000000"/>
          <w:szCs w:val="27"/>
        </w:rPr>
        <w:t xml:space="preserve">. </w:t>
      </w:r>
      <w:r w:rsidR="00772EB0">
        <w:rPr>
          <w:color w:val="000000"/>
          <w:szCs w:val="27"/>
        </w:rPr>
        <w:t xml:space="preserve">In contrast </w:t>
      </w:r>
      <w:r w:rsidR="00992BFF">
        <w:rPr>
          <w:color w:val="000000"/>
          <w:szCs w:val="27"/>
        </w:rPr>
        <w:t>to Prox1</w:t>
      </w:r>
      <w:r w:rsidR="00685F18">
        <w:rPr>
          <w:color w:val="000000"/>
          <w:szCs w:val="27"/>
        </w:rPr>
        <w:t xml:space="preserve"> </w:t>
      </w:r>
      <w:r w:rsidR="00992BFF">
        <w:rPr>
          <w:color w:val="000000"/>
          <w:szCs w:val="27"/>
        </w:rPr>
        <w:t>and L</w:t>
      </w:r>
      <w:r w:rsidR="00685F18">
        <w:rPr>
          <w:color w:val="000000"/>
          <w:szCs w:val="27"/>
        </w:rPr>
        <w:t>yve</w:t>
      </w:r>
      <w:r w:rsidR="00992BFF">
        <w:rPr>
          <w:color w:val="000000"/>
          <w:szCs w:val="27"/>
        </w:rPr>
        <w:t xml:space="preserve">-1, </w:t>
      </w:r>
      <w:r w:rsidR="00685F18">
        <w:rPr>
          <w:color w:val="000000"/>
          <w:szCs w:val="27"/>
        </w:rPr>
        <w:t>whose protein</w:t>
      </w:r>
      <w:r w:rsidR="00992BFF">
        <w:rPr>
          <w:color w:val="000000"/>
          <w:szCs w:val="27"/>
        </w:rPr>
        <w:t xml:space="preserve"> levels are </w:t>
      </w:r>
      <w:r w:rsidR="00685F18">
        <w:rPr>
          <w:color w:val="000000"/>
          <w:szCs w:val="27"/>
        </w:rPr>
        <w:t>relatively constant</w:t>
      </w:r>
      <w:r w:rsidR="00992BFF">
        <w:rPr>
          <w:color w:val="000000"/>
          <w:szCs w:val="27"/>
        </w:rPr>
        <w:t xml:space="preserve"> in LECs</w:t>
      </w:r>
      <w:r w:rsidR="00685F18">
        <w:rPr>
          <w:color w:val="000000"/>
          <w:szCs w:val="27"/>
        </w:rPr>
        <w:t xml:space="preserve"> in mice, </w:t>
      </w:r>
      <w:r w:rsidR="00992BFF">
        <w:rPr>
          <w:color w:val="000000"/>
          <w:szCs w:val="27"/>
        </w:rPr>
        <w:t>V</w:t>
      </w:r>
      <w:r w:rsidR="00685F18">
        <w:rPr>
          <w:color w:val="000000"/>
          <w:szCs w:val="27"/>
        </w:rPr>
        <w:t xml:space="preserve">egfr3 </w:t>
      </w:r>
      <w:r w:rsidR="00992BFF">
        <w:rPr>
          <w:color w:val="000000"/>
          <w:szCs w:val="27"/>
        </w:rPr>
        <w:t>decrease</w:t>
      </w:r>
      <w:r w:rsidR="00685F18">
        <w:rPr>
          <w:color w:val="000000"/>
          <w:szCs w:val="27"/>
        </w:rPr>
        <w:t>s</w:t>
      </w:r>
      <w:r w:rsidR="00992BFF">
        <w:rPr>
          <w:color w:val="000000"/>
          <w:szCs w:val="27"/>
        </w:rPr>
        <w:t xml:space="preserve"> after bir</w:t>
      </w:r>
      <w:r w:rsidR="00685F18">
        <w:rPr>
          <w:color w:val="000000"/>
          <w:szCs w:val="27"/>
        </w:rPr>
        <w:t>th</w:t>
      </w:r>
      <w:r w:rsidR="00992BFF">
        <w:rPr>
          <w:color w:val="000000"/>
          <w:szCs w:val="27"/>
        </w:rPr>
        <w:t xml:space="preserve"> </w:t>
      </w:r>
      <w:r w:rsidR="00992BFF">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70]</w:t>
      </w:r>
      <w:r w:rsidR="00992BFF">
        <w:rPr>
          <w:color w:val="000000"/>
          <w:szCs w:val="27"/>
        </w:rPr>
        <w:fldChar w:fldCharType="end"/>
      </w:r>
      <w:r w:rsidR="00685F18">
        <w:rPr>
          <w:color w:val="000000"/>
          <w:szCs w:val="27"/>
        </w:rPr>
        <w:t>, being rather low</w:t>
      </w:r>
      <w:r w:rsidR="00992BFF">
        <w:rPr>
          <w:color w:val="000000"/>
          <w:szCs w:val="27"/>
        </w:rPr>
        <w:t xml:space="preserve"> in adult lymphatic </w:t>
      </w:r>
      <w:r w:rsidR="00685F18">
        <w:rPr>
          <w:color w:val="000000"/>
          <w:szCs w:val="27"/>
        </w:rPr>
        <w:t>unless</w:t>
      </w:r>
      <w:r w:rsidR="00992BFF">
        <w:rPr>
          <w:color w:val="000000"/>
          <w:szCs w:val="27"/>
        </w:rPr>
        <w:t xml:space="preserve"> </w:t>
      </w:r>
      <w:r w:rsidR="00685F18">
        <w:rPr>
          <w:color w:val="000000"/>
          <w:szCs w:val="27"/>
        </w:rPr>
        <w:t>neo-</w:t>
      </w:r>
      <w:r w:rsidR="00992BFF">
        <w:rPr>
          <w:color w:val="000000"/>
          <w:szCs w:val="27"/>
        </w:rPr>
        <w:t xml:space="preserve">lymphangiogenesis is induced by </w:t>
      </w:r>
      <w:r w:rsidR="00B12300">
        <w:rPr>
          <w:color w:val="000000"/>
          <w:szCs w:val="27"/>
        </w:rPr>
        <w:t xml:space="preserve">a </w:t>
      </w:r>
      <w:r w:rsidR="00685F18">
        <w:rPr>
          <w:color w:val="000000"/>
          <w:szCs w:val="27"/>
        </w:rPr>
        <w:t xml:space="preserve">pathogenic situation such as tumor </w:t>
      </w:r>
      <w:r w:rsidR="003F4B17">
        <w:rPr>
          <w:color w:val="000000"/>
          <w:szCs w:val="27"/>
        </w:rPr>
        <w:t>development</w:t>
      </w:r>
      <w:r w:rsidR="00992BFF">
        <w:rPr>
          <w:color w:val="000000"/>
          <w:szCs w:val="27"/>
        </w:rPr>
        <w:fldChar w:fldCharType="begin">
          <w:fldData xml:space="preserve">PEVuZE5vdGU+PENpdGU+PEF1dGhvcj5LaXZlbMOkPC9BdXRob3I+PFllYXI+MjAxNjwvWWVhcj48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</w:fldData>
        </w:fldChar>
      </w:r>
      <w:r w:rsidR="008E7775">
        <w:rPr>
          <w:color w:val="000000"/>
          <w:szCs w:val="27"/>
        </w:rPr>
        <w:instrText xml:space="preserve"> ADDIN EN.CITE </w:instrText>
      </w:r>
      <w:r w:rsidR="008E7775">
        <w:rPr>
          <w:color w:val="000000"/>
          <w:szCs w:val="27"/>
        </w:rPr>
        <w:fldChar w:fldCharType="begin">
          <w:fldData xml:space="preserve">PEVuZE5vdGU+PENpdGU+PEF1dGhvcj5LaXZlbMOkPC9BdXRob3I+PFllYXI+MjAxNjwvWWVhcj48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53, 170, 171]</w:t>
      </w:r>
      <w:r w:rsidR="00992BFF">
        <w:rPr>
          <w:color w:val="000000"/>
          <w:szCs w:val="27"/>
        </w:rPr>
        <w:fldChar w:fldCharType="end"/>
      </w:r>
      <w:r w:rsidR="00992BFF">
        <w:rPr>
          <w:color w:val="000000"/>
          <w:szCs w:val="27"/>
        </w:rPr>
        <w:t xml:space="preserve">. </w:t>
      </w:r>
      <w:r w:rsidR="00772EB0">
        <w:rPr>
          <w:color w:val="000000"/>
          <w:szCs w:val="27"/>
        </w:rPr>
        <w:t xml:space="preserve">This feature of </w:t>
      </w:r>
      <w:r w:rsidR="00992BFF" w:rsidRPr="001D4FAF">
        <w:rPr>
          <w:color w:val="000000"/>
          <w:szCs w:val="27"/>
        </w:rPr>
        <w:t>Vegfr3</w:t>
      </w:r>
      <w:r w:rsidR="00992BFF">
        <w:rPr>
          <w:color w:val="000000"/>
          <w:szCs w:val="27"/>
        </w:rPr>
        <w:t xml:space="preserve"> </w:t>
      </w:r>
      <w:r w:rsidR="00772EB0">
        <w:rPr>
          <w:color w:val="000000"/>
          <w:szCs w:val="27"/>
        </w:rPr>
        <w:t xml:space="preserve">has been used to </w:t>
      </w:r>
      <w:r w:rsidR="00685F18">
        <w:rPr>
          <w:color w:val="000000"/>
          <w:szCs w:val="27"/>
        </w:rPr>
        <w:t xml:space="preserve">generate transgenic animals to </w:t>
      </w:r>
      <w:r w:rsidR="00992BFF">
        <w:rPr>
          <w:color w:val="000000"/>
          <w:szCs w:val="27"/>
        </w:rPr>
        <w:t xml:space="preserve">drive the expression of </w:t>
      </w:r>
      <w:r w:rsidR="00F93D07">
        <w:rPr>
          <w:color w:val="000000"/>
          <w:szCs w:val="27"/>
        </w:rPr>
        <w:t xml:space="preserve">the </w:t>
      </w:r>
      <w:r w:rsidR="00992BFF">
        <w:rPr>
          <w:color w:val="000000"/>
          <w:szCs w:val="27"/>
        </w:rPr>
        <w:t>fluorescent reporters EGFP</w:t>
      </w:r>
      <w:r w:rsidR="00E13DA6">
        <w:rPr>
          <w:color w:val="000000"/>
          <w:szCs w:val="27"/>
        </w:rPr>
        <w:t xml:space="preserve"> </w:t>
      </w:r>
      <w:r w:rsidR="00AF4720">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AF4720">
        <w:rPr>
          <w:color w:val="000000"/>
          <w:szCs w:val="27"/>
        </w:rPr>
      </w:r>
      <w:r w:rsidR="00AF4720">
        <w:rPr>
          <w:color w:val="000000"/>
          <w:szCs w:val="27"/>
        </w:rPr>
        <w:fldChar w:fldCharType="separate"/>
      </w:r>
      <w:r w:rsidR="008E7775">
        <w:rPr>
          <w:noProof/>
          <w:color w:val="000000"/>
          <w:szCs w:val="27"/>
        </w:rPr>
        <w:t>[170]</w:t>
      </w:r>
      <w:r w:rsidR="00AF4720">
        <w:rPr>
          <w:color w:val="000000"/>
          <w:szCs w:val="27"/>
        </w:rPr>
        <w:fldChar w:fldCharType="end"/>
      </w:r>
      <w:r w:rsidR="00992BFF">
        <w:rPr>
          <w:color w:val="000000"/>
          <w:szCs w:val="27"/>
        </w:rPr>
        <w:t xml:space="preserve"> </w:t>
      </w:r>
      <w:r w:rsidR="00F93D07">
        <w:rPr>
          <w:color w:val="000000"/>
          <w:szCs w:val="27"/>
        </w:rPr>
        <w:t>or</w:t>
      </w:r>
      <w:r w:rsidR="00992BFF">
        <w:rPr>
          <w:color w:val="000000"/>
          <w:szCs w:val="27"/>
        </w:rPr>
        <w:t xml:space="preserve"> YFP </w:t>
      </w:r>
      <w:r w:rsidR="00992BFF">
        <w:rPr>
          <w:color w:val="000000"/>
          <w:szCs w:val="27"/>
        </w:rPr>
        <w:fldChar w:fldCharType="begin">
          <w:fldData xml:space="preserve">PEVuZE5vdGU+PENpdGU+PEF1dGhvcj5DYWx2bzwvQXV0aG9yPjxZZWFyPjIwMTE8L1llYXI+PFJl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DYWx2bzwvQXV0aG9yPjxZZWFyPjIwMTE8L1llYXI+PFJl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72]</w:t>
      </w:r>
      <w:r w:rsidR="00992BFF">
        <w:rPr>
          <w:color w:val="000000"/>
          <w:szCs w:val="27"/>
        </w:rPr>
        <w:fldChar w:fldCharType="end"/>
      </w:r>
      <w:r w:rsidR="00685F18">
        <w:rPr>
          <w:color w:val="000000"/>
          <w:szCs w:val="27"/>
        </w:rPr>
        <w:t xml:space="preserve"> in endothelial cells</w:t>
      </w:r>
      <w:r w:rsidR="00992BFF">
        <w:rPr>
          <w:color w:val="000000"/>
          <w:szCs w:val="27"/>
        </w:rPr>
        <w:t xml:space="preserve">. </w:t>
      </w:r>
      <w:r w:rsidR="00F93D07">
        <w:rPr>
          <w:color w:val="000000"/>
          <w:szCs w:val="27"/>
        </w:rPr>
        <w:t>Limitations of these models however</w:t>
      </w:r>
      <w:r w:rsidR="00B12300">
        <w:rPr>
          <w:color w:val="000000"/>
          <w:szCs w:val="27"/>
        </w:rPr>
        <w:t xml:space="preserve"> </w:t>
      </w:r>
      <w:r w:rsidR="00F93D07">
        <w:rPr>
          <w:color w:val="000000"/>
          <w:szCs w:val="27"/>
        </w:rPr>
        <w:t xml:space="preserve">remained as for </w:t>
      </w:r>
      <w:r w:rsidR="00F93D07">
        <w:rPr>
          <w:color w:val="000000"/>
          <w:szCs w:val="27"/>
        </w:rPr>
        <w:lastRenderedPageBreak/>
        <w:t>other systems based on fluorescence imaging, namely,</w:t>
      </w:r>
      <w:r w:rsidR="00992BFF">
        <w:rPr>
          <w:color w:val="000000"/>
          <w:szCs w:val="27"/>
        </w:rPr>
        <w:t xml:space="preserve"> low signal</w:t>
      </w:r>
      <w:r w:rsidR="00F93D07">
        <w:rPr>
          <w:color w:val="000000"/>
          <w:szCs w:val="27"/>
        </w:rPr>
        <w:t>-</w:t>
      </w:r>
      <w:r w:rsidR="00992BFF">
        <w:rPr>
          <w:color w:val="000000"/>
          <w:szCs w:val="27"/>
        </w:rPr>
        <w:t>to background ratio and low penetration</w:t>
      </w:r>
      <w:r w:rsidR="00F93D07">
        <w:rPr>
          <w:color w:val="000000"/>
          <w:szCs w:val="27"/>
        </w:rPr>
        <w:t>. Therefore, a</w:t>
      </w:r>
      <w:r w:rsidR="00992BFF">
        <w:rPr>
          <w:color w:val="000000"/>
          <w:szCs w:val="27"/>
        </w:rPr>
        <w:t xml:space="preserve"> </w:t>
      </w:r>
      <w:r w:rsidR="00F93D07" w:rsidRPr="00A1224B">
        <w:rPr>
          <w:i/>
          <w:color w:val="000000"/>
          <w:szCs w:val="27"/>
        </w:rPr>
        <w:t>knock in</w:t>
      </w:r>
      <w:r w:rsidR="00F93D07">
        <w:rPr>
          <w:color w:val="000000"/>
          <w:szCs w:val="27"/>
        </w:rPr>
        <w:t xml:space="preserve"> system was developed</w:t>
      </w:r>
      <w:r w:rsidR="00992BFF">
        <w:rPr>
          <w:color w:val="000000"/>
          <w:szCs w:val="27"/>
        </w:rPr>
        <w:t xml:space="preserve"> </w:t>
      </w:r>
      <w:r w:rsidR="00F93D07">
        <w:rPr>
          <w:color w:val="000000"/>
          <w:szCs w:val="27"/>
        </w:rPr>
        <w:t>to insert a</w:t>
      </w:r>
      <w:r w:rsidR="00992BFF">
        <w:rPr>
          <w:color w:val="000000"/>
          <w:szCs w:val="27"/>
        </w:rPr>
        <w:t xml:space="preserve"> </w:t>
      </w:r>
      <w:r w:rsidR="00F93D07">
        <w:rPr>
          <w:color w:val="000000"/>
          <w:szCs w:val="27"/>
        </w:rPr>
        <w:t xml:space="preserve">dual </w:t>
      </w:r>
      <w:r w:rsidR="00992BFF">
        <w:rPr>
          <w:color w:val="000000"/>
          <w:szCs w:val="27"/>
        </w:rPr>
        <w:t>EGFP-Luciferase</w:t>
      </w:r>
      <w:r w:rsidR="00F93D07">
        <w:rPr>
          <w:color w:val="000000"/>
          <w:szCs w:val="27"/>
        </w:rPr>
        <w:t xml:space="preserve"> in the 3’ untranslated region of the </w:t>
      </w:r>
      <w:r w:rsidR="00F93D07" w:rsidRPr="00A1224B">
        <w:rPr>
          <w:i/>
          <w:color w:val="000000"/>
          <w:szCs w:val="27"/>
        </w:rPr>
        <w:t xml:space="preserve">Vegfr3 </w:t>
      </w:r>
      <w:r w:rsidR="00F93D07">
        <w:rPr>
          <w:color w:val="000000"/>
          <w:szCs w:val="27"/>
        </w:rPr>
        <w:t>gene</w:t>
      </w:r>
      <w:r w:rsidR="00B02C00">
        <w:rPr>
          <w:color w:val="000000"/>
          <w:szCs w:val="27"/>
        </w:rPr>
        <w:t xml:space="preserve"> </w:t>
      </w:r>
      <w:r w:rsidR="00B02C00" w:rsidRPr="00515DD6">
        <w:rPr>
          <w:b/>
          <w:color w:val="000000"/>
          <w:szCs w:val="27"/>
        </w:rPr>
        <w:t>(Fig</w:t>
      </w:r>
      <w:r w:rsidR="00515DD6" w:rsidRPr="00515DD6">
        <w:rPr>
          <w:b/>
          <w:color w:val="000000"/>
          <w:szCs w:val="27"/>
        </w:rPr>
        <w:t>ure</w:t>
      </w:r>
      <w:r w:rsidR="00B02C00" w:rsidRPr="00515DD6">
        <w:rPr>
          <w:b/>
          <w:color w:val="000000"/>
          <w:szCs w:val="27"/>
        </w:rPr>
        <w:t xml:space="preserve"> </w:t>
      </w:r>
      <w:r w:rsidR="00166A0A" w:rsidRPr="00515DD6">
        <w:rPr>
          <w:b/>
          <w:color w:val="000000"/>
          <w:szCs w:val="27"/>
        </w:rPr>
        <w:t>4</w:t>
      </w:r>
      <w:r w:rsidR="00B02C00" w:rsidRPr="00515DD6">
        <w:rPr>
          <w:b/>
          <w:color w:val="000000"/>
          <w:szCs w:val="27"/>
        </w:rPr>
        <w:t>)</w:t>
      </w:r>
      <w:r w:rsidR="00992BFF">
        <w:rPr>
          <w:color w:val="000000"/>
          <w:szCs w:val="27"/>
        </w:rPr>
        <w:t xml:space="preserve">. This reporter </w:t>
      </w:r>
      <w:r w:rsidR="00F93D07">
        <w:rPr>
          <w:color w:val="000000"/>
          <w:szCs w:val="27"/>
        </w:rPr>
        <w:t>allowed for EGFP-Luciferase</w:t>
      </w:r>
      <w:r w:rsidR="00772EB0">
        <w:rPr>
          <w:color w:val="000000"/>
          <w:szCs w:val="27"/>
        </w:rPr>
        <w:t xml:space="preserve"> expression coupled to the endogenous and physiological regulation of Vegfr3. These Vegfr3</w:t>
      </w:r>
      <w:r w:rsidR="00772EB0" w:rsidRPr="00A1224B">
        <w:rPr>
          <w:color w:val="000000"/>
          <w:szCs w:val="27"/>
          <w:vertAlign w:val="superscript"/>
        </w:rPr>
        <w:t xml:space="preserve">EGFPLuc </w:t>
      </w:r>
      <w:r w:rsidR="00772EB0">
        <w:rPr>
          <w:color w:val="000000"/>
          <w:szCs w:val="27"/>
        </w:rPr>
        <w:t>mice</w:t>
      </w:r>
      <w:r w:rsidR="00F93D07">
        <w:rPr>
          <w:color w:val="000000"/>
          <w:szCs w:val="27"/>
        </w:rPr>
        <w:t xml:space="preserve"> </w:t>
      </w:r>
      <w:r w:rsidR="00772EB0">
        <w:rPr>
          <w:color w:val="000000"/>
          <w:szCs w:val="27"/>
        </w:rPr>
        <w:t xml:space="preserve">were found useful to image </w:t>
      </w:r>
      <w:r w:rsidR="00992BFF">
        <w:rPr>
          <w:color w:val="000000"/>
          <w:szCs w:val="27"/>
        </w:rPr>
        <w:t xml:space="preserve">LECs by </w:t>
      </w:r>
      <w:r w:rsidR="00F93D07">
        <w:rPr>
          <w:color w:val="000000"/>
          <w:szCs w:val="27"/>
        </w:rPr>
        <w:t xml:space="preserve">(i) </w:t>
      </w:r>
      <w:r w:rsidR="00992BFF">
        <w:rPr>
          <w:color w:val="000000"/>
          <w:szCs w:val="27"/>
        </w:rPr>
        <w:t xml:space="preserve">intra-vital </w:t>
      </w:r>
      <w:r w:rsidR="00F93D07">
        <w:rPr>
          <w:color w:val="000000"/>
          <w:szCs w:val="27"/>
        </w:rPr>
        <w:t xml:space="preserve">fluorescence </w:t>
      </w:r>
      <w:r w:rsidR="00992BFF">
        <w:rPr>
          <w:color w:val="000000"/>
          <w:szCs w:val="27"/>
        </w:rPr>
        <w:t xml:space="preserve">microscopy </w:t>
      </w:r>
      <w:r w:rsidR="00992BFF">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8E7775">
        <w:rPr>
          <w:noProof/>
          <w:color w:val="000000"/>
          <w:szCs w:val="27"/>
        </w:rPr>
        <w:t>[170]</w:t>
      </w:r>
      <w:r w:rsidR="00992BFF">
        <w:rPr>
          <w:color w:val="000000"/>
          <w:szCs w:val="27"/>
        </w:rPr>
        <w:fldChar w:fldCharType="end"/>
      </w:r>
      <w:r w:rsidR="00992BFF">
        <w:rPr>
          <w:color w:val="000000"/>
          <w:szCs w:val="27"/>
        </w:rPr>
        <w:t xml:space="preserve"> and </w:t>
      </w:r>
      <w:r w:rsidR="00F93D07">
        <w:rPr>
          <w:color w:val="000000"/>
          <w:szCs w:val="27"/>
        </w:rPr>
        <w:t>(ii) systemic and</w:t>
      </w:r>
      <w:r w:rsidR="00992BFF">
        <w:rPr>
          <w:color w:val="000000"/>
          <w:szCs w:val="27"/>
        </w:rPr>
        <w:t xml:space="preserve"> no</w:t>
      </w:r>
      <w:r w:rsidR="00F93D07">
        <w:rPr>
          <w:color w:val="000000"/>
          <w:szCs w:val="27"/>
        </w:rPr>
        <w:t>n</w:t>
      </w:r>
      <w:r w:rsidR="00992BFF">
        <w:rPr>
          <w:color w:val="000000"/>
          <w:szCs w:val="27"/>
        </w:rPr>
        <w:t>-invasive molecular optical imaging of bioluminescence</w:t>
      </w:r>
      <w:r w:rsidR="00F93D07">
        <w:rPr>
          <w:color w:val="000000"/>
          <w:szCs w:val="27"/>
        </w:rPr>
        <w:t xml:space="preserve"> </w:t>
      </w:r>
      <w:r w:rsidR="0043132E">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 </w:instrText>
      </w:r>
      <w:r w:rsidR="008E7775">
        <w:rPr>
          <w:color w:val="000000"/>
          <w:szCs w:val="27"/>
        </w:rPr>
        <w:fldChar w:fldCharType="begin">
          <w:fldData xml:space="preserve">PEVuZE5vdGU+PENpdGU+PEF1dGhvcj5NYXJ0aW5lei1Db3JyYWw8L0F1dGhvcj48WWVhcj4yMDEy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=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43132E">
        <w:rPr>
          <w:color w:val="000000"/>
          <w:szCs w:val="27"/>
        </w:rPr>
      </w:r>
      <w:r w:rsidR="0043132E">
        <w:rPr>
          <w:color w:val="000000"/>
          <w:szCs w:val="27"/>
        </w:rPr>
        <w:fldChar w:fldCharType="separate"/>
      </w:r>
      <w:r w:rsidR="008E7775">
        <w:rPr>
          <w:noProof/>
          <w:color w:val="000000"/>
          <w:szCs w:val="27"/>
        </w:rPr>
        <w:t>[170]</w:t>
      </w:r>
      <w:r w:rsidR="0043132E">
        <w:rPr>
          <w:color w:val="000000"/>
          <w:szCs w:val="27"/>
        </w:rPr>
        <w:fldChar w:fldCharType="end"/>
      </w:r>
      <w:r w:rsidR="00992BFF">
        <w:rPr>
          <w:color w:val="000000"/>
          <w:szCs w:val="27"/>
        </w:rPr>
        <w:t>. In contrast to fluorescent proteins, bioluminescence has a very high signal</w:t>
      </w:r>
      <w:r w:rsidR="00F93D07">
        <w:rPr>
          <w:color w:val="000000"/>
          <w:szCs w:val="27"/>
        </w:rPr>
        <w:t>-</w:t>
      </w:r>
      <w:r w:rsidR="00992BFF">
        <w:rPr>
          <w:color w:val="000000"/>
          <w:szCs w:val="27"/>
        </w:rPr>
        <w:t>to</w:t>
      </w:r>
      <w:r w:rsidR="00F93D07">
        <w:rPr>
          <w:color w:val="000000"/>
          <w:szCs w:val="27"/>
        </w:rPr>
        <w:t>-</w:t>
      </w:r>
      <w:r w:rsidR="00992BFF">
        <w:rPr>
          <w:color w:val="000000"/>
          <w:szCs w:val="27"/>
        </w:rPr>
        <w:t xml:space="preserve">noise ratio and greater penetration power, allowing the detection of emissions from deep tissues that would not be visible </w:t>
      </w:r>
      <w:r w:rsidR="00F93D07">
        <w:rPr>
          <w:color w:val="000000"/>
          <w:szCs w:val="27"/>
        </w:rPr>
        <w:t xml:space="preserve">otherwise </w:t>
      </w:r>
      <w:r w:rsidR="00992BFF">
        <w:rPr>
          <w:color w:val="000000"/>
          <w:szCs w:val="27"/>
        </w:rPr>
        <w:t>by fluorescent reporters</w:t>
      </w:r>
      <w:r w:rsidR="00B02C00">
        <w:rPr>
          <w:color w:val="000000"/>
          <w:szCs w:val="27"/>
        </w:rPr>
        <w:t xml:space="preserve"> </w:t>
      </w:r>
      <w:r w:rsidR="00B02C00" w:rsidRPr="00515DD6">
        <w:rPr>
          <w:b/>
          <w:color w:val="000000"/>
          <w:szCs w:val="27"/>
        </w:rPr>
        <w:t>(Fig</w:t>
      </w:r>
      <w:r w:rsidR="00515DD6" w:rsidRPr="00515DD6">
        <w:rPr>
          <w:b/>
          <w:color w:val="000000"/>
          <w:szCs w:val="27"/>
        </w:rPr>
        <w:t>ure</w:t>
      </w:r>
      <w:r w:rsidR="00B02C00" w:rsidRPr="00515DD6">
        <w:rPr>
          <w:b/>
          <w:color w:val="000000"/>
          <w:szCs w:val="27"/>
        </w:rPr>
        <w:t xml:space="preserve"> </w:t>
      </w:r>
      <w:r w:rsidR="00166A0A" w:rsidRPr="00515DD6">
        <w:rPr>
          <w:b/>
          <w:color w:val="000000"/>
          <w:szCs w:val="27"/>
        </w:rPr>
        <w:t>4a</w:t>
      </w:r>
      <w:r w:rsidR="00B02C00" w:rsidRPr="00515DD6">
        <w:rPr>
          <w:b/>
          <w:color w:val="000000"/>
          <w:szCs w:val="27"/>
        </w:rPr>
        <w:t>)</w:t>
      </w:r>
      <w:r w:rsidR="00992BFF">
        <w:rPr>
          <w:color w:val="000000"/>
          <w:szCs w:val="27"/>
        </w:rPr>
        <w:t xml:space="preserve">. </w:t>
      </w:r>
    </w:p>
    <w:p w14:paraId="378DD391" w14:textId="612B0151" w:rsidR="00992BFF" w:rsidRDefault="00F93D07">
      <w:pPr>
        <w:autoSpaceDE w:val="0"/>
        <w:autoSpaceDN w:val="0"/>
        <w:adjustRightInd w:val="0"/>
        <w:spacing w:line="480" w:lineRule="auto"/>
        <w:jc w:val="both"/>
        <w:rPr>
          <w:color w:val="000000"/>
          <w:szCs w:val="27"/>
        </w:rPr>
      </w:pPr>
      <w:r>
        <w:rPr>
          <w:color w:val="000000"/>
          <w:szCs w:val="27"/>
        </w:rPr>
        <w:t>Immune deficient derivatives of the Vegfr3</w:t>
      </w:r>
      <w:r w:rsidRPr="00A1224B">
        <w:rPr>
          <w:color w:val="000000"/>
          <w:szCs w:val="27"/>
          <w:vertAlign w:val="superscript"/>
        </w:rPr>
        <w:t>EGFPLuc</w:t>
      </w:r>
      <w:r w:rsidR="00992BFF">
        <w:rPr>
          <w:color w:val="000000"/>
          <w:szCs w:val="27"/>
        </w:rPr>
        <w:t xml:space="preserve"> reporter </w:t>
      </w:r>
      <w:r w:rsidR="00AB071D">
        <w:rPr>
          <w:color w:val="000000"/>
          <w:szCs w:val="27"/>
        </w:rPr>
        <w:t>revealed</w:t>
      </w:r>
      <w:r w:rsidR="00772EB0">
        <w:rPr>
          <w:color w:val="000000"/>
          <w:szCs w:val="27"/>
        </w:rPr>
        <w:t xml:space="preserve"> new insights on</w:t>
      </w:r>
      <w:r w:rsidR="00992BFF">
        <w:rPr>
          <w:color w:val="000000"/>
          <w:szCs w:val="27"/>
        </w:rPr>
        <w:t xml:space="preserve"> </w:t>
      </w:r>
      <w:r w:rsidR="00772EB0">
        <w:rPr>
          <w:color w:val="000000"/>
          <w:szCs w:val="27"/>
        </w:rPr>
        <w:t>spatio-temporal</w:t>
      </w:r>
      <w:r w:rsidR="00992BFF">
        <w:rPr>
          <w:color w:val="000000"/>
          <w:szCs w:val="27"/>
        </w:rPr>
        <w:t xml:space="preserve"> induction of </w:t>
      </w:r>
      <w:r w:rsidR="001151C9">
        <w:rPr>
          <w:color w:val="000000"/>
          <w:szCs w:val="27"/>
        </w:rPr>
        <w:t xml:space="preserve">lymphangiogenesis </w:t>
      </w:r>
      <w:r>
        <w:rPr>
          <w:color w:val="000000"/>
          <w:szCs w:val="27"/>
        </w:rPr>
        <w:t>by melanoma cells</w:t>
      </w:r>
      <w:r w:rsidR="004D5B45">
        <w:rPr>
          <w:color w:val="000000"/>
          <w:szCs w:val="27"/>
        </w:rPr>
        <w:t xml:space="preserve">, </w:t>
      </w:r>
      <w:r w:rsidR="00AB071D">
        <w:rPr>
          <w:color w:val="000000"/>
          <w:szCs w:val="27"/>
        </w:rPr>
        <w:t>showing</w:t>
      </w:r>
      <w:r w:rsidR="004D5B45">
        <w:rPr>
          <w:color w:val="000000"/>
          <w:szCs w:val="27"/>
        </w:rPr>
        <w:t xml:space="preserve"> different patterns of local vs distal dissemination</w:t>
      </w:r>
      <w:r>
        <w:rPr>
          <w:color w:val="000000"/>
          <w:szCs w:val="27"/>
        </w:rPr>
        <w:t xml:space="preserve"> </w:t>
      </w:r>
      <w:r w:rsidR="004D5B45">
        <w:rPr>
          <w:color w:val="000000"/>
          <w:szCs w:val="27"/>
        </w:rPr>
        <w:t xml:space="preserve">of tumor cells </w:t>
      </w:r>
      <w:r w:rsidR="00577227">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577227">
        <w:rPr>
          <w:color w:val="000000"/>
          <w:szCs w:val="27"/>
        </w:rPr>
      </w:r>
      <w:r w:rsidR="00577227">
        <w:rPr>
          <w:color w:val="000000"/>
          <w:szCs w:val="27"/>
        </w:rPr>
        <w:fldChar w:fldCharType="separate"/>
      </w:r>
      <w:r w:rsidR="00AB071D">
        <w:rPr>
          <w:noProof/>
          <w:color w:val="000000"/>
          <w:szCs w:val="27"/>
        </w:rPr>
        <w:t>[18]</w:t>
      </w:r>
      <w:r w:rsidR="00577227">
        <w:rPr>
          <w:color w:val="000000"/>
          <w:szCs w:val="27"/>
        </w:rPr>
        <w:fldChar w:fldCharType="end"/>
      </w:r>
      <w:r>
        <w:rPr>
          <w:color w:val="000000"/>
          <w:szCs w:val="27"/>
        </w:rPr>
        <w:t>. This model was subsequently crossed to</w:t>
      </w:r>
      <w:r w:rsidR="00577227">
        <w:rPr>
          <w:color w:val="000000"/>
          <w:szCs w:val="27"/>
        </w:rPr>
        <w:t xml:space="preserve"> the </w:t>
      </w:r>
      <w:r w:rsidR="00577227" w:rsidRPr="00FA5172">
        <w:rPr>
          <w:i/>
        </w:rPr>
        <w:t>Tyr::CreERT2;Braf</w:t>
      </w:r>
      <w:r w:rsidR="00577227" w:rsidRPr="00FA5172">
        <w:rPr>
          <w:i/>
          <w:vertAlign w:val="superscript"/>
        </w:rPr>
        <w:t>V600E;</w:t>
      </w:r>
      <w:r w:rsidR="00577227" w:rsidRPr="00FA5172">
        <w:rPr>
          <w:i/>
        </w:rPr>
        <w:t>Pten</w:t>
      </w:r>
      <w:r w:rsidR="00577227" w:rsidRPr="00FA5172">
        <w:rPr>
          <w:i/>
          <w:vertAlign w:val="superscript"/>
        </w:rPr>
        <w:t>lox/lox</w:t>
      </w:r>
      <w:r w:rsidR="00577227">
        <w:rPr>
          <w:color w:val="000000"/>
          <w:szCs w:val="27"/>
        </w:rPr>
        <w:t xml:space="preserve"> </w:t>
      </w:r>
      <w:r w:rsidR="00577227">
        <w:rPr>
          <w:color w:val="000000"/>
          <w:szCs w:val="27"/>
        </w:rPr>
        <w:fldChar w:fldCharType="begin">
          <w:fldData xml:space="preserve">PEVuZE5vdGU+PENpdGU+PEF1dGhvcj5EYW5rb3J0PC9BdXRob3I+PFllYXI+MjAwOTwvWWVhcj48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</w:fldData>
        </w:fldChar>
      </w:r>
      <w:r w:rsidR="008E7775">
        <w:rPr>
          <w:color w:val="000000"/>
          <w:szCs w:val="27"/>
        </w:rPr>
        <w:instrText xml:space="preserve"> ADDIN EN.CITE </w:instrText>
      </w:r>
      <w:r w:rsidR="008E7775">
        <w:rPr>
          <w:color w:val="000000"/>
          <w:szCs w:val="27"/>
        </w:rPr>
        <w:fldChar w:fldCharType="begin">
          <w:fldData xml:space="preserve">PEVuZE5vdGU+PENpdGU+PEF1dGhvcj5EYW5rb3J0PC9BdXRob3I+PFllYXI+MjAwOTwvWWVhcj48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577227">
        <w:rPr>
          <w:color w:val="000000"/>
          <w:szCs w:val="27"/>
        </w:rPr>
      </w:r>
      <w:r w:rsidR="00577227">
        <w:rPr>
          <w:color w:val="000000"/>
          <w:szCs w:val="27"/>
        </w:rPr>
        <w:fldChar w:fldCharType="separate"/>
      </w:r>
      <w:r w:rsidR="008E7775">
        <w:rPr>
          <w:noProof/>
          <w:color w:val="000000"/>
          <w:szCs w:val="27"/>
        </w:rPr>
        <w:t>[173]</w:t>
      </w:r>
      <w:r w:rsidR="00577227">
        <w:rPr>
          <w:color w:val="000000"/>
          <w:szCs w:val="27"/>
        </w:rPr>
        <w:fldChar w:fldCharType="end"/>
      </w:r>
      <w:r w:rsidR="00577227">
        <w:rPr>
          <w:color w:val="000000"/>
          <w:szCs w:val="27"/>
        </w:rPr>
        <w:t xml:space="preserve"> t</w:t>
      </w:r>
      <w:r>
        <w:rPr>
          <w:color w:val="000000"/>
          <w:szCs w:val="27"/>
        </w:rPr>
        <w:t>o generate genetically engineered immunocompetent melanoma models</w:t>
      </w:r>
      <w:r w:rsidR="00B02C00">
        <w:rPr>
          <w:color w:val="000000"/>
          <w:szCs w:val="27"/>
        </w:rPr>
        <w:t xml:space="preserve"> </w:t>
      </w:r>
      <w:r w:rsidR="00577227">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577227">
        <w:rPr>
          <w:color w:val="000000"/>
          <w:szCs w:val="27"/>
        </w:rPr>
      </w:r>
      <w:r w:rsidR="00577227">
        <w:rPr>
          <w:color w:val="000000"/>
          <w:szCs w:val="27"/>
        </w:rPr>
        <w:fldChar w:fldCharType="separate"/>
      </w:r>
      <w:r w:rsidR="00AB071D">
        <w:rPr>
          <w:noProof/>
          <w:color w:val="000000"/>
          <w:szCs w:val="27"/>
        </w:rPr>
        <w:t>[18]</w:t>
      </w:r>
      <w:r w:rsidR="00577227">
        <w:rPr>
          <w:color w:val="000000"/>
          <w:szCs w:val="27"/>
        </w:rPr>
        <w:fldChar w:fldCharType="end"/>
      </w:r>
      <w:r w:rsidR="00515DD6">
        <w:rPr>
          <w:color w:val="000000"/>
          <w:szCs w:val="27"/>
        </w:rPr>
        <w:t xml:space="preserve"> </w:t>
      </w:r>
      <w:r w:rsidR="00515DD6" w:rsidRPr="00515DD6">
        <w:rPr>
          <w:b/>
          <w:color w:val="000000"/>
          <w:szCs w:val="27"/>
        </w:rPr>
        <w:t>(Figure</w:t>
      </w:r>
      <w:r w:rsidR="00B02C00" w:rsidRPr="00515DD6">
        <w:rPr>
          <w:b/>
          <w:color w:val="000000"/>
          <w:szCs w:val="27"/>
        </w:rPr>
        <w:t xml:space="preserve"> </w:t>
      </w:r>
      <w:r w:rsidR="00166A0A" w:rsidRPr="00515DD6">
        <w:rPr>
          <w:b/>
          <w:color w:val="000000"/>
          <w:szCs w:val="27"/>
        </w:rPr>
        <w:t>4b</w:t>
      </w:r>
      <w:r w:rsidR="00B02C00" w:rsidRPr="00515DD6">
        <w:rPr>
          <w:b/>
          <w:color w:val="000000"/>
          <w:szCs w:val="27"/>
        </w:rPr>
        <w:t>)</w:t>
      </w:r>
      <w:r w:rsidR="00577227">
        <w:rPr>
          <w:color w:val="000000"/>
          <w:szCs w:val="27"/>
        </w:rPr>
        <w:t>.</w:t>
      </w:r>
      <w:r w:rsidR="00992BFF">
        <w:rPr>
          <w:color w:val="000000"/>
          <w:szCs w:val="27"/>
        </w:rPr>
        <w:t xml:space="preserve"> </w:t>
      </w:r>
      <w:r w:rsidR="004D5B45">
        <w:rPr>
          <w:color w:val="000000"/>
          <w:szCs w:val="27"/>
        </w:rPr>
        <w:t>Unexpected findings with these Vegfr3-reporter mice were that</w:t>
      </w:r>
      <w:r>
        <w:rPr>
          <w:color w:val="000000"/>
          <w:szCs w:val="27"/>
        </w:rPr>
        <w:t xml:space="preserve"> neolymphangiogenesis at the primary tumor was neither sufficient no</w:t>
      </w:r>
      <w:r w:rsidR="00B46E8C">
        <w:rPr>
          <w:color w:val="000000"/>
          <w:szCs w:val="27"/>
        </w:rPr>
        <w:t>r</w:t>
      </w:r>
      <w:r>
        <w:rPr>
          <w:color w:val="000000"/>
          <w:szCs w:val="27"/>
        </w:rPr>
        <w:t xml:space="preserve"> required for metastatic development </w:t>
      </w:r>
      <w:r w:rsidR="00992BFF">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992BFF">
        <w:rPr>
          <w:color w:val="000000"/>
          <w:szCs w:val="27"/>
        </w:rPr>
      </w:r>
      <w:r w:rsidR="00992BFF">
        <w:rPr>
          <w:color w:val="000000"/>
          <w:szCs w:val="27"/>
        </w:rPr>
        <w:fldChar w:fldCharType="separate"/>
      </w:r>
      <w:r w:rsidR="00AB071D">
        <w:rPr>
          <w:noProof/>
          <w:color w:val="000000"/>
          <w:szCs w:val="27"/>
        </w:rPr>
        <w:t>[18]</w:t>
      </w:r>
      <w:r w:rsidR="00992BFF">
        <w:rPr>
          <w:color w:val="000000"/>
          <w:szCs w:val="27"/>
        </w:rPr>
        <w:fldChar w:fldCharType="end"/>
      </w:r>
      <w:r w:rsidR="00992BFF">
        <w:rPr>
          <w:color w:val="000000"/>
          <w:szCs w:val="27"/>
        </w:rPr>
        <w:t xml:space="preserve">. </w:t>
      </w:r>
      <w:r>
        <w:rPr>
          <w:color w:val="000000"/>
          <w:szCs w:val="27"/>
        </w:rPr>
        <w:t>Thus, for metastatic growth, the key feature identified was the ability to induce neoly</w:t>
      </w:r>
      <w:r w:rsidR="009676C8">
        <w:rPr>
          <w:color w:val="000000"/>
          <w:szCs w:val="27"/>
        </w:rPr>
        <w:t>m</w:t>
      </w:r>
      <w:r>
        <w:rPr>
          <w:color w:val="000000"/>
          <w:szCs w:val="27"/>
        </w:rPr>
        <w:t>phangiogenesis at distal sites</w:t>
      </w:r>
      <w:r w:rsidR="00B02C00">
        <w:rPr>
          <w:color w:val="000000"/>
          <w:szCs w:val="27"/>
        </w:rPr>
        <w:t xml:space="preserve"> </w:t>
      </w:r>
      <w:r w:rsidR="00B02C00" w:rsidRPr="00515DD6">
        <w:rPr>
          <w:b/>
          <w:color w:val="000000"/>
          <w:szCs w:val="27"/>
        </w:rPr>
        <w:t>(Fig</w:t>
      </w:r>
      <w:r w:rsidR="00515DD6" w:rsidRPr="00515DD6">
        <w:rPr>
          <w:b/>
          <w:color w:val="000000"/>
          <w:szCs w:val="27"/>
        </w:rPr>
        <w:t>ure</w:t>
      </w:r>
      <w:r w:rsidR="00B02C00" w:rsidRPr="00515DD6">
        <w:rPr>
          <w:b/>
          <w:color w:val="000000"/>
          <w:szCs w:val="27"/>
        </w:rPr>
        <w:t xml:space="preserve"> </w:t>
      </w:r>
      <w:r w:rsidR="00515DD6" w:rsidRPr="00515DD6">
        <w:rPr>
          <w:b/>
          <w:color w:val="000000"/>
          <w:szCs w:val="27"/>
        </w:rPr>
        <w:t>4</w:t>
      </w:r>
      <w:r w:rsidR="00B02C00" w:rsidRPr="00515DD6">
        <w:rPr>
          <w:b/>
          <w:color w:val="000000"/>
          <w:szCs w:val="27"/>
        </w:rPr>
        <w:t>)</w:t>
      </w:r>
      <w:r w:rsidR="00E13DA6">
        <w:rPr>
          <w:color w:val="000000"/>
          <w:szCs w:val="27"/>
        </w:rPr>
        <w:t xml:space="preserve"> </w:t>
      </w:r>
      <w:r w:rsidR="00AF4720">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AF4720">
        <w:rPr>
          <w:color w:val="000000"/>
          <w:szCs w:val="27"/>
        </w:rPr>
      </w:r>
      <w:r w:rsidR="00AF4720">
        <w:rPr>
          <w:color w:val="000000"/>
          <w:szCs w:val="27"/>
        </w:rPr>
        <w:fldChar w:fldCharType="separate"/>
      </w:r>
      <w:r w:rsidR="00AB071D">
        <w:rPr>
          <w:noProof/>
          <w:color w:val="000000"/>
          <w:szCs w:val="27"/>
        </w:rPr>
        <w:t>[18]</w:t>
      </w:r>
      <w:r w:rsidR="00AF4720">
        <w:rPr>
          <w:color w:val="000000"/>
          <w:szCs w:val="27"/>
        </w:rPr>
        <w:fldChar w:fldCharType="end"/>
      </w:r>
      <w:r>
        <w:rPr>
          <w:color w:val="000000"/>
          <w:szCs w:val="27"/>
        </w:rPr>
        <w:t xml:space="preserve">. </w:t>
      </w:r>
      <w:r w:rsidR="00850CA9">
        <w:rPr>
          <w:color w:val="000000"/>
          <w:szCs w:val="27"/>
        </w:rPr>
        <w:t>As neo-lymphangiogenesis was found to precede</w:t>
      </w:r>
      <w:r w:rsidR="00992BFF">
        <w:rPr>
          <w:color w:val="000000"/>
          <w:szCs w:val="27"/>
        </w:rPr>
        <w:t xml:space="preserve"> metastatic spread</w:t>
      </w:r>
      <w:r w:rsidR="00850CA9">
        <w:rPr>
          <w:color w:val="000000"/>
          <w:szCs w:val="27"/>
        </w:rPr>
        <w:t xml:space="preserve">, these animals have been coined as </w:t>
      </w:r>
      <w:r w:rsidR="00850CA9" w:rsidRPr="00B41617">
        <w:rPr>
          <w:i/>
          <w:color w:val="000000"/>
          <w:szCs w:val="27"/>
        </w:rPr>
        <w:t>MetAlert</w:t>
      </w:r>
      <w:r w:rsidR="00850CA9">
        <w:rPr>
          <w:color w:val="000000"/>
          <w:szCs w:val="27"/>
        </w:rPr>
        <w:t xml:space="preserve"> mice</w:t>
      </w:r>
      <w:r w:rsidR="00992BFF">
        <w:rPr>
          <w:color w:val="000000"/>
          <w:szCs w:val="27"/>
        </w:rPr>
        <w:t xml:space="preserve"> </w:t>
      </w:r>
      <w:r w:rsidR="00577227">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577227">
        <w:rPr>
          <w:color w:val="000000"/>
          <w:szCs w:val="27"/>
        </w:rPr>
      </w:r>
      <w:r w:rsidR="00577227">
        <w:rPr>
          <w:color w:val="000000"/>
          <w:szCs w:val="27"/>
        </w:rPr>
        <w:fldChar w:fldCharType="separate"/>
      </w:r>
      <w:r w:rsidR="00AB071D">
        <w:rPr>
          <w:noProof/>
          <w:color w:val="000000"/>
          <w:szCs w:val="27"/>
        </w:rPr>
        <w:t>[18]</w:t>
      </w:r>
      <w:r w:rsidR="00577227">
        <w:rPr>
          <w:color w:val="000000"/>
          <w:szCs w:val="27"/>
        </w:rPr>
        <w:fldChar w:fldCharType="end"/>
      </w:r>
      <w:r w:rsidR="00B02C00">
        <w:rPr>
          <w:color w:val="000000"/>
          <w:szCs w:val="27"/>
        </w:rPr>
        <w:t xml:space="preserve"> </w:t>
      </w:r>
      <w:r w:rsidR="00B02C00" w:rsidRPr="00515DD6">
        <w:rPr>
          <w:b/>
          <w:color w:val="000000"/>
          <w:szCs w:val="27"/>
        </w:rPr>
        <w:t>(</w:t>
      </w:r>
      <w:r w:rsidR="00515DD6" w:rsidRPr="00515DD6">
        <w:rPr>
          <w:b/>
          <w:color w:val="000000"/>
          <w:szCs w:val="27"/>
        </w:rPr>
        <w:t>Figure 4</w:t>
      </w:r>
      <w:r w:rsidR="00B02C00" w:rsidRPr="00515DD6">
        <w:rPr>
          <w:b/>
          <w:color w:val="000000"/>
          <w:szCs w:val="27"/>
        </w:rPr>
        <w:t>c)</w:t>
      </w:r>
      <w:r w:rsidR="00577227">
        <w:rPr>
          <w:color w:val="000000"/>
          <w:szCs w:val="27"/>
        </w:rPr>
        <w:t>.</w:t>
      </w:r>
      <w:r w:rsidR="00B02C00">
        <w:rPr>
          <w:color w:val="000000"/>
          <w:szCs w:val="27"/>
        </w:rPr>
        <w:t xml:space="preserve"> </w:t>
      </w:r>
      <w:r w:rsidR="00850CA9">
        <w:rPr>
          <w:color w:val="000000"/>
          <w:szCs w:val="27"/>
        </w:rPr>
        <w:t xml:space="preserve">Analyzing the secretome of melanoma cells with the ability to induce this systemic neolymphangiogenesis allowed for the identification of the growth factor Midkine (MDK) as a new pro-metastatic driver in melanoma </w:t>
      </w:r>
      <w:r w:rsidR="00577227">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 </w:instrText>
      </w:r>
      <w:r w:rsidR="008E7775">
        <w:rPr>
          <w:color w:val="000000"/>
          <w:szCs w:val="27"/>
        </w:rPr>
        <w:fldChar w:fldCharType="begin">
          <w:fldData xml:space="preserve">PEVuZE5vdGU+PENpdGU+PEF1dGhvcj5PbG1lZGE8L0F1dGhvcj48WWVhcj4yMDE3PC9ZZWFyPjxS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==
</w:fldData>
        </w:fldChar>
      </w:r>
      <w:r w:rsidR="008E7775">
        <w:rPr>
          <w:color w:val="000000"/>
          <w:szCs w:val="27"/>
        </w:rPr>
        <w:instrText xml:space="preserve"> ADDIN EN.CITE.DATA </w:instrText>
      </w:r>
      <w:r w:rsidR="008E7775">
        <w:rPr>
          <w:color w:val="000000"/>
          <w:szCs w:val="27"/>
        </w:rPr>
      </w:r>
      <w:r w:rsidR="008E7775">
        <w:rPr>
          <w:color w:val="000000"/>
          <w:szCs w:val="27"/>
        </w:rPr>
        <w:fldChar w:fldCharType="end"/>
      </w:r>
      <w:r w:rsidR="00577227">
        <w:rPr>
          <w:color w:val="000000"/>
          <w:szCs w:val="27"/>
        </w:rPr>
      </w:r>
      <w:r w:rsidR="00577227">
        <w:rPr>
          <w:color w:val="000000"/>
          <w:szCs w:val="27"/>
        </w:rPr>
        <w:fldChar w:fldCharType="separate"/>
      </w:r>
      <w:r w:rsidR="00AB071D">
        <w:rPr>
          <w:noProof/>
          <w:color w:val="000000"/>
          <w:szCs w:val="27"/>
        </w:rPr>
        <w:t>[18]</w:t>
      </w:r>
      <w:r w:rsidR="00577227">
        <w:rPr>
          <w:color w:val="000000"/>
          <w:szCs w:val="27"/>
        </w:rPr>
        <w:fldChar w:fldCharType="end"/>
      </w:r>
      <w:r w:rsidR="00850CA9">
        <w:rPr>
          <w:color w:val="000000"/>
          <w:szCs w:val="27"/>
        </w:rPr>
        <w:t xml:space="preserve">. In addition to </w:t>
      </w:r>
      <w:r w:rsidR="00850CA9">
        <w:rPr>
          <w:color w:val="000000"/>
          <w:szCs w:val="27"/>
        </w:rPr>
        <w:lastRenderedPageBreak/>
        <w:t>serv</w:t>
      </w:r>
      <w:r w:rsidR="004D5B45">
        <w:rPr>
          <w:color w:val="000000"/>
          <w:szCs w:val="27"/>
        </w:rPr>
        <w:t>ing</w:t>
      </w:r>
      <w:r w:rsidR="00850CA9">
        <w:rPr>
          <w:color w:val="000000"/>
          <w:szCs w:val="27"/>
        </w:rPr>
        <w:t xml:space="preserve"> as a platform for gene discovery, the </w:t>
      </w:r>
      <w:r w:rsidR="00850CA9" w:rsidRPr="00A1224B">
        <w:rPr>
          <w:i/>
          <w:color w:val="000000"/>
          <w:szCs w:val="27"/>
        </w:rPr>
        <w:t>MetAlert</w:t>
      </w:r>
      <w:r w:rsidR="00850CA9">
        <w:rPr>
          <w:color w:val="000000"/>
          <w:szCs w:val="27"/>
        </w:rPr>
        <w:t xml:space="preserve"> mice can also be used for pharmacological screens in vivo for the identification and pre-clinical testing of anti-lymphangiogeneic compounds </w:t>
      </w:r>
      <w:r w:rsidR="00577227">
        <w:rPr>
          <w:color w:val="000000"/>
          <w:szCs w:val="27"/>
        </w:rPr>
        <w:fldChar w:fldCharType="begin"/>
      </w:r>
      <w:r w:rsidR="008E7775">
        <w:rPr>
          <w:color w:val="000000"/>
          <w:szCs w:val="27"/>
        </w:rPr>
        <w:instrText xml:space="preserve"> ADDIN EN.CITE &lt;EndNote&gt;&lt;Cite&gt;&lt;Author&gt;Olmeda&lt;/Author&gt;&lt;Year&gt;2019&lt;/Year&gt;&lt;RecNum&gt;212&lt;/RecNum&gt;&lt;DisplayText&gt;[174]&lt;/DisplayText&gt;&lt;record&gt;&lt;rec-number&gt;212&lt;/rec-number&gt;&lt;foreign-keys&gt;&lt;key app="EN" db-id="a0r2rptws9e207exv5ovwvrit9zrezdxdez2" timestamp="1610380511"&gt;212&lt;/key&gt;&lt;/foreign-keys&gt;&lt;ref-type name="Journal Article"&gt;17&lt;/ref-type&gt;&lt;contributors&gt;&lt;authors&gt;&lt;author&gt;Olmeda, David&lt;/author&gt;&lt;author&gt;Cerezo-Wallis, Daniela&lt;/author&gt;&lt;author&gt;Calvo, Tonantzin G.&lt;/author&gt;&lt;author&gt;Alonso-Curbelo, Direna&lt;/author&gt;&lt;author&gt;Canon, Estela&lt;/author&gt;&lt;author&gt;Ibartz, Nuria&lt;/author&gt;&lt;author&gt;Munoz, Javier&lt;/author&gt;&lt;author&gt;Ortega, Sagrario&lt;/author&gt;&lt;author&gt;Soengas, Maria S.&lt;/author&gt;&lt;/authors&gt;&lt;/contributors&gt;&lt;titles&gt;&lt;title&gt;Antimetastatic dsRNA mimics identified by live imaging of pathogenic neolymphangiogenesis&lt;/title&gt;&lt;secondary-title&gt;bioRxiv&lt;/secondary-title&gt;&lt;alt-title&gt;Biorxiv&lt;/alt-title&gt;&lt;/titles&gt;&lt;periodical&gt;&lt;full-title&gt;bioRxiv&lt;/full-title&gt;&lt;abbr-1&gt;Biorxiv&lt;/abbr-1&gt;&lt;/periodical&gt;&lt;alt-periodical&gt;&lt;full-title&gt;bioRxiv&lt;/full-title&gt;&lt;abbr-1&gt;Biorxiv&lt;/abbr-1&gt;&lt;/alt-periodical&gt;&lt;pages&gt;2019.12.26.887943&lt;/pages&gt;&lt;dates&gt;&lt;year&gt;2019&lt;/year&gt;&lt;/dates&gt;&lt;urls&gt;&lt;/urls&gt;&lt;electronic-resource-num&gt;10.1101/2019.12.26.887943&lt;/electronic-resource-num&gt;&lt;/record&gt;&lt;/Cite&gt;&lt;/EndNote&gt;</w:instrText>
      </w:r>
      <w:r w:rsidR="00577227">
        <w:rPr>
          <w:color w:val="000000"/>
          <w:szCs w:val="27"/>
        </w:rPr>
        <w:fldChar w:fldCharType="separate"/>
      </w:r>
      <w:r w:rsidR="008E7775">
        <w:rPr>
          <w:noProof/>
          <w:color w:val="000000"/>
          <w:szCs w:val="27"/>
        </w:rPr>
        <w:t>[174]</w:t>
      </w:r>
      <w:r w:rsidR="00577227">
        <w:rPr>
          <w:color w:val="000000"/>
          <w:szCs w:val="27"/>
        </w:rPr>
        <w:fldChar w:fldCharType="end"/>
      </w:r>
      <w:r w:rsidR="00577227">
        <w:rPr>
          <w:color w:val="000000"/>
          <w:szCs w:val="27"/>
        </w:rPr>
        <w:t>.</w:t>
      </w:r>
    </w:p>
    <w:p w14:paraId="151B49EF" w14:textId="7F172521" w:rsidR="00967F7D" w:rsidRDefault="00967F7D" w:rsidP="00A45A42">
      <w:pPr>
        <w:widowControl w:val="0"/>
        <w:autoSpaceDE w:val="0"/>
        <w:autoSpaceDN w:val="0"/>
        <w:adjustRightInd w:val="0"/>
        <w:spacing w:line="480" w:lineRule="auto"/>
        <w:jc w:val="both"/>
        <w:rPr>
          <w:color w:val="000000" w:themeColor="text1"/>
        </w:rPr>
      </w:pPr>
    </w:p>
    <w:p w14:paraId="35F85DCC" w14:textId="49DE6BA6" w:rsidR="001969BF" w:rsidRPr="0027183F" w:rsidRDefault="008E3894" w:rsidP="00A45A42">
      <w:pPr>
        <w:widowControl w:val="0"/>
        <w:autoSpaceDE w:val="0"/>
        <w:autoSpaceDN w:val="0"/>
        <w:adjustRightInd w:val="0"/>
        <w:spacing w:line="480" w:lineRule="auto"/>
        <w:jc w:val="both"/>
        <w:rPr>
          <w:b/>
          <w:bCs/>
          <w:color w:val="000000" w:themeColor="text1"/>
        </w:rPr>
      </w:pPr>
      <w:r>
        <w:rPr>
          <w:b/>
          <w:bCs/>
          <w:color w:val="000000" w:themeColor="text1"/>
        </w:rPr>
        <w:t>8</w:t>
      </w:r>
      <w:r w:rsidR="0027183F">
        <w:rPr>
          <w:b/>
          <w:bCs/>
          <w:color w:val="000000" w:themeColor="text1"/>
        </w:rPr>
        <w:t xml:space="preserve">. </w:t>
      </w:r>
      <w:r w:rsidR="00880CFF" w:rsidRPr="0027183F">
        <w:rPr>
          <w:b/>
          <w:bCs/>
          <w:color w:val="000000" w:themeColor="text1"/>
        </w:rPr>
        <w:t xml:space="preserve">Concluding Remarks. </w:t>
      </w:r>
    </w:p>
    <w:p w14:paraId="2EA8FFD1" w14:textId="0867D09F" w:rsidR="0027183F" w:rsidRDefault="00880CFF" w:rsidP="00EF1D4F">
      <w:pPr>
        <w:widowControl w:val="0"/>
        <w:autoSpaceDE w:val="0"/>
        <w:autoSpaceDN w:val="0"/>
        <w:adjustRightInd w:val="0"/>
        <w:spacing w:line="480" w:lineRule="auto"/>
        <w:jc w:val="both"/>
        <w:rPr>
          <w:color w:val="000000" w:themeColor="text1"/>
        </w:rPr>
      </w:pPr>
      <w:r w:rsidRPr="00880CFF">
        <w:rPr>
          <w:color w:val="000000" w:themeColor="text1"/>
        </w:rPr>
        <w:t xml:space="preserve">The lymphatic system plays </w:t>
      </w:r>
      <w:r>
        <w:rPr>
          <w:color w:val="000000" w:themeColor="text1"/>
        </w:rPr>
        <w:t xml:space="preserve">a </w:t>
      </w:r>
      <w:r w:rsidRPr="00880CFF">
        <w:rPr>
          <w:color w:val="000000" w:themeColor="text1"/>
        </w:rPr>
        <w:t>critical role in tissue homeostasis</w:t>
      </w:r>
      <w:r w:rsidR="004D5B45">
        <w:rPr>
          <w:color w:val="000000" w:themeColor="text1"/>
        </w:rPr>
        <w:t xml:space="preserve"> and</w:t>
      </w:r>
      <w:r w:rsidR="004D5B45" w:rsidRPr="00880CFF">
        <w:rPr>
          <w:color w:val="000000" w:themeColor="text1"/>
        </w:rPr>
        <w:t xml:space="preserve"> </w:t>
      </w:r>
      <w:r w:rsidRPr="00880CFF">
        <w:rPr>
          <w:color w:val="000000" w:themeColor="text1"/>
        </w:rPr>
        <w:t xml:space="preserve">immunity </w:t>
      </w:r>
      <w:r w:rsidR="004D5B45">
        <w:rPr>
          <w:color w:val="000000" w:themeColor="text1"/>
        </w:rPr>
        <w:t xml:space="preserve">during development. From a therapeutic perspective, aberrant deregulation and expansion of the lymphatic vasculature </w:t>
      </w:r>
      <w:r w:rsidRPr="00880CFF">
        <w:rPr>
          <w:color w:val="000000" w:themeColor="text1"/>
        </w:rPr>
        <w:t xml:space="preserve">has been implicated in many pathologies, </w:t>
      </w:r>
      <w:r>
        <w:rPr>
          <w:color w:val="000000" w:themeColor="text1"/>
        </w:rPr>
        <w:t>such as</w:t>
      </w:r>
      <w:r w:rsidRPr="00880CFF">
        <w:rPr>
          <w:color w:val="000000" w:themeColor="text1"/>
        </w:rPr>
        <w:t xml:space="preserve"> lymphedema, chronic inflammation</w:t>
      </w:r>
      <w:r>
        <w:rPr>
          <w:color w:val="000000" w:themeColor="text1"/>
        </w:rPr>
        <w:t xml:space="preserve"> or tumor spread. </w:t>
      </w:r>
      <w:r w:rsidR="004D5B45">
        <w:rPr>
          <w:color w:val="000000" w:themeColor="text1"/>
        </w:rPr>
        <w:t>In the context of cancer,</w:t>
      </w:r>
      <w:r>
        <w:rPr>
          <w:color w:val="000000" w:themeColor="text1"/>
        </w:rPr>
        <w:t xml:space="preserve"> </w:t>
      </w:r>
      <w:r w:rsidR="004D5B45">
        <w:rPr>
          <w:color w:val="000000" w:themeColor="text1"/>
        </w:rPr>
        <w:t xml:space="preserve">imaging techniques to </w:t>
      </w:r>
      <w:r w:rsidR="00571FA8">
        <w:rPr>
          <w:color w:val="000000" w:themeColor="text1"/>
        </w:rPr>
        <w:t>monitor</w:t>
      </w:r>
      <w:r w:rsidRPr="00880CFF">
        <w:rPr>
          <w:color w:val="000000" w:themeColor="text1"/>
        </w:rPr>
        <w:t xml:space="preserve"> lymphatic vessels</w:t>
      </w:r>
      <w:r w:rsidR="00802806">
        <w:rPr>
          <w:color w:val="000000" w:themeColor="text1"/>
        </w:rPr>
        <w:t xml:space="preserve"> and </w:t>
      </w:r>
      <w:r w:rsidR="00571FA8">
        <w:rPr>
          <w:color w:val="000000" w:themeColor="text1"/>
        </w:rPr>
        <w:t>SLN</w:t>
      </w:r>
      <w:r w:rsidRPr="00880CFF">
        <w:rPr>
          <w:color w:val="000000" w:themeColor="text1"/>
        </w:rPr>
        <w:t xml:space="preserve"> in </w:t>
      </w:r>
      <w:r w:rsidR="003F4B17">
        <w:rPr>
          <w:color w:val="000000" w:themeColor="text1"/>
        </w:rPr>
        <w:t>premetastatic niche</w:t>
      </w:r>
      <w:r w:rsidR="00EF1D4F">
        <w:rPr>
          <w:color w:val="000000" w:themeColor="text1"/>
        </w:rPr>
        <w:t xml:space="preserve"> formation </w:t>
      </w:r>
      <w:r w:rsidR="00571FA8">
        <w:rPr>
          <w:color w:val="000000" w:themeColor="text1"/>
        </w:rPr>
        <w:t xml:space="preserve">have provided insight into </w:t>
      </w:r>
      <w:r w:rsidR="004D5B45">
        <w:rPr>
          <w:color w:val="000000" w:themeColor="text1"/>
        </w:rPr>
        <w:t>cancer initiation and progression</w:t>
      </w:r>
      <w:r w:rsidR="00571FA8">
        <w:rPr>
          <w:color w:val="000000" w:themeColor="text1"/>
        </w:rPr>
        <w:t>,</w:t>
      </w:r>
      <w:r w:rsidR="004D5B45">
        <w:rPr>
          <w:color w:val="000000" w:themeColor="text1"/>
        </w:rPr>
        <w:t xml:space="preserve"> </w:t>
      </w:r>
      <w:r w:rsidR="00571FA8">
        <w:rPr>
          <w:color w:val="000000" w:themeColor="text1"/>
        </w:rPr>
        <w:t>with implications for</w:t>
      </w:r>
      <w:r w:rsidR="004D5B45">
        <w:rPr>
          <w:color w:val="000000" w:themeColor="text1"/>
        </w:rPr>
        <w:t xml:space="preserve"> </w:t>
      </w:r>
      <w:r w:rsidR="00571FA8">
        <w:rPr>
          <w:color w:val="000000" w:themeColor="text1"/>
        </w:rPr>
        <w:t>pharmacological testing of anticancer agents</w:t>
      </w:r>
      <w:r w:rsidRPr="00880CFF">
        <w:rPr>
          <w:color w:val="000000" w:themeColor="text1"/>
        </w:rPr>
        <w:t xml:space="preserve">. </w:t>
      </w:r>
      <w:r w:rsidR="00EF1D4F">
        <w:rPr>
          <w:color w:val="000000" w:themeColor="text1"/>
        </w:rPr>
        <w:t xml:space="preserve">In this review, </w:t>
      </w:r>
      <w:r w:rsidR="00630C96">
        <w:rPr>
          <w:color w:val="000000" w:themeColor="text1"/>
        </w:rPr>
        <w:t>pros and cons of different labeling compounds and delivery agents for nanomedicines targeted to LECs and/or LN compartments. We have also</w:t>
      </w:r>
      <w:r w:rsidR="00EF1D4F">
        <w:rPr>
          <w:color w:val="000000" w:themeColor="text1"/>
        </w:rPr>
        <w:t xml:space="preserve"> </w:t>
      </w:r>
      <w:r w:rsidR="00EF1D4F" w:rsidRPr="00EF1D4F">
        <w:rPr>
          <w:color w:val="000000" w:themeColor="text1"/>
        </w:rPr>
        <w:t>summarize</w:t>
      </w:r>
      <w:r w:rsidR="00EF1D4F">
        <w:rPr>
          <w:color w:val="000000" w:themeColor="text1"/>
        </w:rPr>
        <w:t>d</w:t>
      </w:r>
      <w:r w:rsidR="00EF1D4F" w:rsidRPr="00EF1D4F">
        <w:rPr>
          <w:color w:val="000000" w:themeColor="text1"/>
        </w:rPr>
        <w:t xml:space="preserve"> the </w:t>
      </w:r>
      <w:r w:rsidR="004D5B45">
        <w:rPr>
          <w:color w:val="000000" w:themeColor="text1"/>
        </w:rPr>
        <w:t>s</w:t>
      </w:r>
      <w:r w:rsidR="00EF1D4F" w:rsidRPr="00EF1D4F">
        <w:rPr>
          <w:color w:val="000000" w:themeColor="text1"/>
        </w:rPr>
        <w:t xml:space="preserve">tate-of-the-art of lymphatic imaging </w:t>
      </w:r>
      <w:r w:rsidR="00EF1D4F">
        <w:rPr>
          <w:color w:val="000000" w:themeColor="text1"/>
        </w:rPr>
        <w:t xml:space="preserve">techniques </w:t>
      </w:r>
      <w:r w:rsidR="00EF1D4F" w:rsidRPr="00EF1D4F">
        <w:rPr>
          <w:color w:val="000000" w:themeColor="text1"/>
        </w:rPr>
        <w:t xml:space="preserve">including </w:t>
      </w:r>
      <w:r w:rsidR="00571FA8">
        <w:rPr>
          <w:color w:val="000000" w:themeColor="text1"/>
        </w:rPr>
        <w:t xml:space="preserve">animal </w:t>
      </w:r>
      <w:r w:rsidR="00EF1D4F">
        <w:rPr>
          <w:color w:val="000000" w:themeColor="text1"/>
        </w:rPr>
        <w:t xml:space="preserve">models </w:t>
      </w:r>
      <w:r w:rsidR="00571FA8">
        <w:rPr>
          <w:color w:val="000000" w:themeColor="text1"/>
        </w:rPr>
        <w:t>to visualize pathogenic</w:t>
      </w:r>
      <w:r w:rsidR="00EF1D4F" w:rsidRPr="00EF1D4F">
        <w:rPr>
          <w:color w:val="000000" w:themeColor="text1"/>
        </w:rPr>
        <w:t xml:space="preserve"> lymphatic vessels</w:t>
      </w:r>
      <w:r w:rsidR="00571FA8">
        <w:rPr>
          <w:color w:val="000000" w:themeColor="text1"/>
        </w:rPr>
        <w:t xml:space="preserve"> in vivo</w:t>
      </w:r>
      <w:r w:rsidR="00630C96">
        <w:rPr>
          <w:color w:val="000000" w:themeColor="text1"/>
        </w:rPr>
        <w:t>, and how these mice can be used for gene discovery and pharmacological analyses.</w:t>
      </w:r>
    </w:p>
    <w:p w14:paraId="0739A024" w14:textId="388A059B" w:rsidR="00A65D0D" w:rsidRDefault="00002163" w:rsidP="00EF1D4F">
      <w:pPr>
        <w:widowControl w:val="0"/>
        <w:autoSpaceDE w:val="0"/>
        <w:autoSpaceDN w:val="0"/>
        <w:adjustRightInd w:val="0"/>
        <w:spacing w:line="480" w:lineRule="auto"/>
        <w:jc w:val="both"/>
        <w:rPr>
          <w:color w:val="000000" w:themeColor="text1"/>
        </w:rPr>
      </w:pPr>
      <w:r w:rsidRPr="00A65D0D">
        <w:rPr>
          <w:color w:val="000000" w:themeColor="text1"/>
        </w:rPr>
        <w:t xml:space="preserve">Given </w:t>
      </w:r>
      <w:r w:rsidR="00E934FA" w:rsidRPr="00A65D0D">
        <w:rPr>
          <w:color w:val="000000" w:themeColor="text1"/>
        </w:rPr>
        <w:t xml:space="preserve">the important roles of lymphatics in </w:t>
      </w:r>
      <w:r w:rsidR="004D5B45">
        <w:rPr>
          <w:color w:val="000000" w:themeColor="text1"/>
        </w:rPr>
        <w:t xml:space="preserve">the crosstalk with multiple immune cell types, </w:t>
      </w:r>
      <w:r w:rsidR="00630C96">
        <w:rPr>
          <w:color w:val="000000" w:themeColor="text1"/>
        </w:rPr>
        <w:t>great attention is being developed to</w:t>
      </w:r>
      <w:r w:rsidR="004D5B45">
        <w:rPr>
          <w:color w:val="000000" w:themeColor="text1"/>
        </w:rPr>
        <w:t xml:space="preserve"> </w:t>
      </w:r>
      <w:r w:rsidR="00E934FA" w:rsidRPr="00A65D0D">
        <w:rPr>
          <w:color w:val="000000" w:themeColor="text1"/>
        </w:rPr>
        <w:t>intravital imaging techniques</w:t>
      </w:r>
      <w:r w:rsidR="004D5B45">
        <w:rPr>
          <w:color w:val="000000" w:themeColor="text1"/>
        </w:rPr>
        <w:t xml:space="preserve">. </w:t>
      </w:r>
      <w:r w:rsidR="00630C96">
        <w:rPr>
          <w:color w:val="000000" w:themeColor="text1"/>
        </w:rPr>
        <w:t>These include</w:t>
      </w:r>
      <w:r w:rsidR="004D5B45">
        <w:rPr>
          <w:color w:val="000000" w:themeColor="text1"/>
        </w:rPr>
        <w:t xml:space="preserve"> genetically engineered mouse strains (GEMs) </w:t>
      </w:r>
      <w:r w:rsidR="00630C96">
        <w:rPr>
          <w:color w:val="000000" w:themeColor="text1"/>
        </w:rPr>
        <w:t>to trace</w:t>
      </w:r>
      <w:r w:rsidR="004D5B45">
        <w:rPr>
          <w:color w:val="000000" w:themeColor="text1"/>
        </w:rPr>
        <w:t xml:space="preserve"> </w:t>
      </w:r>
      <w:r w:rsidR="00630C96">
        <w:rPr>
          <w:color w:val="000000" w:themeColor="text1"/>
        </w:rPr>
        <w:t>specific</w:t>
      </w:r>
      <w:r w:rsidR="004D5B45">
        <w:rPr>
          <w:color w:val="000000" w:themeColor="text1"/>
        </w:rPr>
        <w:t xml:space="preserve"> immune cells (i.e. T cells, macrophages or dendritic cells), opening </w:t>
      </w:r>
      <w:r w:rsidR="00AB071D">
        <w:rPr>
          <w:color w:val="000000" w:themeColor="text1"/>
        </w:rPr>
        <w:t xml:space="preserve">the </w:t>
      </w:r>
      <w:r w:rsidR="004D5B45">
        <w:rPr>
          <w:color w:val="000000" w:themeColor="text1"/>
        </w:rPr>
        <w:t xml:space="preserve">gate </w:t>
      </w:r>
      <w:r w:rsidR="00AB071D">
        <w:rPr>
          <w:color w:val="000000" w:themeColor="text1"/>
        </w:rPr>
        <w:t xml:space="preserve">for </w:t>
      </w:r>
      <w:r w:rsidR="004D5B45">
        <w:rPr>
          <w:color w:val="000000" w:themeColor="text1"/>
        </w:rPr>
        <w:t xml:space="preserve">potential </w:t>
      </w:r>
      <w:r w:rsidR="00770C5C" w:rsidRPr="00A65D0D">
        <w:rPr>
          <w:color w:val="000000" w:themeColor="text1"/>
        </w:rPr>
        <w:t>no</w:t>
      </w:r>
      <w:r w:rsidR="004D5B45">
        <w:rPr>
          <w:color w:val="000000" w:themeColor="text1"/>
        </w:rPr>
        <w:t>n</w:t>
      </w:r>
      <w:r w:rsidR="00770C5C" w:rsidRPr="00A65D0D">
        <w:rPr>
          <w:color w:val="000000" w:themeColor="text1"/>
        </w:rPr>
        <w:t xml:space="preserve"> invasive longitudinal studies </w:t>
      </w:r>
      <w:r w:rsidR="004D5B45">
        <w:rPr>
          <w:color w:val="000000" w:themeColor="text1"/>
        </w:rPr>
        <w:t>in vivo</w:t>
      </w:r>
      <w:r w:rsidR="00AB071D">
        <w:rPr>
          <w:color w:val="000000" w:themeColor="text1"/>
        </w:rPr>
        <w:t xml:space="preserve"> </w:t>
      </w:r>
      <w:r w:rsidR="00AB071D">
        <w:rPr>
          <w:color w:val="000000" w:themeColor="text1"/>
        </w:rPr>
        <w:fldChar w:fldCharType="begin"/>
      </w:r>
      <w:r w:rsidR="008E7775">
        <w:rPr>
          <w:color w:val="000000" w:themeColor="text1"/>
        </w:rPr>
        <w:instrText xml:space="preserve"> ADDIN EN.CITE &lt;EndNote&gt;&lt;Cite&gt;&lt;Author&gt;McCarthy&lt;/Author&gt;&lt;Year&gt;2020&lt;/Year&gt;&lt;RecNum&gt;242&lt;/RecNum&gt;&lt;DisplayText&gt;[175]&lt;/DisplayText&gt;&lt;record&gt;&lt;rec-number&gt;242&lt;/rec-number&gt;&lt;foreign-keys&gt;&lt;key app="EN" db-id="a0r2rptws9e207exv5ovwvrit9zrezdxdez2" timestamp="1612115113"&gt;242&lt;/key&gt;&lt;/foreign-keys&gt;&lt;ref-type name="Journal Article"&gt;17&lt;/ref-type&gt;&lt;contributors&gt;&lt;authors&gt;&lt;author&gt;McCarthy, Claire E.&lt;/author&gt;&lt;author&gt;White, Jordan M.&lt;/author&gt;&lt;author&gt;Viola, Nerissa T.&lt;/author&gt;&lt;author&gt;Gibson, Heather M.&lt;/author&gt;&lt;/authors&gt;&lt;/contributors&gt;&lt;titles&gt;&lt;title&gt;In vivo Imaging Technologies to Monitor the Immune System&lt;/title&gt;&lt;secondary-title&gt;Frontiers in immunology&lt;/secondary-title&gt;&lt;alt-title&gt;Front Immunol&lt;/alt-title&gt;&lt;/titles&gt;&lt;alt-periodical&gt;&lt;full-title&gt;Front Immunol&lt;/full-title&gt;&lt;/alt-periodical&gt;&lt;pages&gt;1067-1067&lt;/pages&gt;&lt;volume&gt;11&lt;/volume&gt;&lt;keywords&gt;&lt;keyword&gt;*computed tomography (CT)&lt;/keyword&gt;&lt;keyword&gt;*imaging&lt;/keyword&gt;&lt;keyword&gt;*magnetic resonance imaging (MRI)&lt;/keyword&gt;&lt;keyword&gt;*optical imaging (OI)&lt;/keyword&gt;&lt;keyword&gt;*positron emission tomography (PET)&lt;/keyword&gt;&lt;keyword&gt;*scintigraphy&lt;/keyword&gt;&lt;keyword&gt;*single-photon emission computed tomography (SPECT)&lt;/keyword&gt;&lt;keyword&gt;*ultrasound&lt;/keyword&gt;&lt;/keywords&gt;&lt;dates&gt;&lt;year&gt;2020&lt;/year&gt;&lt;/dates&gt;&lt;publisher&gt;Frontiers Media S.A.&lt;/publisher&gt;&lt;isbn&gt;1664-3224&lt;/isbn&gt;&lt;accession-num&gt;32582173&lt;/accession-num&gt;&lt;urls&gt;&lt;related-urls&gt;&lt;url&gt;https://pubmed.ncbi.nlm.nih.gov/32582173&lt;/url&gt;&lt;url&gt;https://www.ncbi.nlm.nih.gov/pmc/articles/PMC7280489/&lt;/url&gt;&lt;/related-urls&gt;&lt;/urls&gt;&lt;electronic-resource-num&gt;10.3389/fimmu.2020.01067&lt;/electronic-resource-num&gt;&lt;remote-database-name&gt;PubMed&lt;/remote-database-name&gt;&lt;language&gt;eng&lt;/language&gt;&lt;/record&gt;&lt;/Cite&gt;&lt;/EndNote&gt;</w:instrText>
      </w:r>
      <w:r w:rsidR="00AB071D">
        <w:rPr>
          <w:color w:val="000000" w:themeColor="text1"/>
        </w:rPr>
        <w:fldChar w:fldCharType="separate"/>
      </w:r>
      <w:r w:rsidR="008E7775">
        <w:rPr>
          <w:noProof/>
          <w:color w:val="000000" w:themeColor="text1"/>
        </w:rPr>
        <w:t>[175]</w:t>
      </w:r>
      <w:r w:rsidR="00AB071D">
        <w:rPr>
          <w:color w:val="000000" w:themeColor="text1"/>
        </w:rPr>
        <w:fldChar w:fldCharType="end"/>
      </w:r>
      <w:r w:rsidR="004D5B45">
        <w:rPr>
          <w:color w:val="000000" w:themeColor="text1"/>
        </w:rPr>
        <w:t>.</w:t>
      </w:r>
      <w:r w:rsidR="00770C5C" w:rsidRPr="00A65D0D">
        <w:rPr>
          <w:color w:val="000000" w:themeColor="text1"/>
        </w:rPr>
        <w:t xml:space="preserve"> </w:t>
      </w:r>
      <w:r w:rsidR="004D5B45">
        <w:rPr>
          <w:color w:val="000000" w:themeColor="text1"/>
        </w:rPr>
        <w:t>Crosses to Prox-1, Lyve1 or</w:t>
      </w:r>
      <w:r w:rsidR="00770C5C" w:rsidRPr="00A65D0D">
        <w:rPr>
          <w:color w:val="000000" w:themeColor="text1"/>
        </w:rPr>
        <w:t xml:space="preserve"> </w:t>
      </w:r>
      <w:r w:rsidR="00770C5C" w:rsidRPr="00A65D0D">
        <w:rPr>
          <w:color w:val="000000" w:themeColor="text1"/>
          <w:szCs w:val="27"/>
        </w:rPr>
        <w:t>Vegfr3-</w:t>
      </w:r>
      <w:r w:rsidR="004D5B45">
        <w:rPr>
          <w:color w:val="000000" w:themeColor="text1"/>
          <w:szCs w:val="27"/>
        </w:rPr>
        <w:t>based reporters</w:t>
      </w:r>
      <w:r w:rsidR="00770C5C" w:rsidRPr="00A65D0D">
        <w:rPr>
          <w:color w:val="000000" w:themeColor="text1"/>
          <w:szCs w:val="27"/>
        </w:rPr>
        <w:t xml:space="preserve"> </w:t>
      </w:r>
      <w:r w:rsidR="004D5B45">
        <w:rPr>
          <w:color w:val="000000" w:themeColor="text1"/>
          <w:szCs w:val="27"/>
        </w:rPr>
        <w:t>may prove useful in this regard</w:t>
      </w:r>
      <w:r w:rsidR="00E934FA" w:rsidRPr="00A65D0D">
        <w:rPr>
          <w:color w:val="000000" w:themeColor="text1"/>
        </w:rPr>
        <w:t xml:space="preserve">. </w:t>
      </w:r>
      <w:r w:rsidR="00B92B41" w:rsidRPr="00A65D0D">
        <w:rPr>
          <w:color w:val="000000" w:themeColor="text1"/>
        </w:rPr>
        <w:t>Such model</w:t>
      </w:r>
      <w:r w:rsidR="00D420DB">
        <w:rPr>
          <w:color w:val="000000" w:themeColor="text1"/>
        </w:rPr>
        <w:t>s</w:t>
      </w:r>
      <w:r w:rsidR="00B92B41" w:rsidRPr="00A65D0D">
        <w:rPr>
          <w:color w:val="000000" w:themeColor="text1"/>
        </w:rPr>
        <w:t xml:space="preserve"> </w:t>
      </w:r>
      <w:r w:rsidR="00D420DB">
        <w:rPr>
          <w:color w:val="000000" w:themeColor="text1"/>
        </w:rPr>
        <w:t>may also represent a</w:t>
      </w:r>
      <w:r w:rsidR="00B92B41" w:rsidRPr="00A65D0D">
        <w:rPr>
          <w:color w:val="000000" w:themeColor="text1"/>
        </w:rPr>
        <w:t xml:space="preserve"> unique platform </w:t>
      </w:r>
      <w:r w:rsidR="00D420DB">
        <w:rPr>
          <w:color w:val="000000" w:themeColor="text1"/>
        </w:rPr>
        <w:t xml:space="preserve">for high throughput testing </w:t>
      </w:r>
      <w:r w:rsidR="003F4B17">
        <w:rPr>
          <w:color w:val="000000" w:themeColor="text1"/>
        </w:rPr>
        <w:t xml:space="preserve">of </w:t>
      </w:r>
      <w:r w:rsidR="00B92B41" w:rsidRPr="00A65D0D">
        <w:rPr>
          <w:color w:val="000000" w:themeColor="text1"/>
        </w:rPr>
        <w:t xml:space="preserve">immunotherapeutic </w:t>
      </w:r>
      <w:r w:rsidR="00D420DB">
        <w:rPr>
          <w:color w:val="000000" w:themeColor="text1"/>
        </w:rPr>
        <w:t xml:space="preserve">agents and to visualize potential </w:t>
      </w:r>
      <w:r w:rsidR="00D420DB">
        <w:rPr>
          <w:color w:val="000000" w:themeColor="text1"/>
        </w:rPr>
        <w:lastRenderedPageBreak/>
        <w:t>organ-dependent actions or toxicities</w:t>
      </w:r>
      <w:r w:rsidR="00D420DB" w:rsidRPr="00A65D0D">
        <w:rPr>
          <w:color w:val="000000" w:themeColor="text1"/>
        </w:rPr>
        <w:t xml:space="preserve"> </w:t>
      </w:r>
      <w:r w:rsidR="00BA443F" w:rsidRPr="00A65D0D">
        <w:rPr>
          <w:color w:val="000000" w:themeColor="text1"/>
          <w:szCs w:val="27"/>
        </w:rPr>
        <w:fldChar w:fldCharType="begin"/>
      </w:r>
      <w:r w:rsidR="008E7775">
        <w:rPr>
          <w:color w:val="000000" w:themeColor="text1"/>
          <w:szCs w:val="27"/>
        </w:rPr>
        <w:instrText xml:space="preserve"> ADDIN EN.CITE &lt;EndNote&gt;&lt;Cite&gt;&lt;Author&gt;Olmeda&lt;/Author&gt;&lt;Year&gt;2019&lt;/Year&gt;&lt;RecNum&gt;212&lt;/RecNum&gt;&lt;DisplayText&gt;[174]&lt;/DisplayText&gt;&lt;record&gt;&lt;rec-number&gt;212&lt;/rec-number&gt;&lt;foreign-keys&gt;&lt;key app="EN" db-id="a0r2rptws9e207exv5ovwvrit9zrezdxdez2" timestamp="1610380511"&gt;212&lt;/key&gt;&lt;/foreign-keys&gt;&lt;ref-type name="Journal Article"&gt;17&lt;/ref-type&gt;&lt;contributors&gt;&lt;authors&gt;&lt;author&gt;Olmeda, David&lt;/author&gt;&lt;author&gt;Cerezo-Wallis, Daniela&lt;/author&gt;&lt;author&gt;Calvo, Tonantzin G.&lt;/author&gt;&lt;author&gt;Alonso-Curbelo, Direna&lt;/author&gt;&lt;author&gt;Canon, Estela&lt;/author&gt;&lt;author&gt;Ibartz, Nuria&lt;/author&gt;&lt;author&gt;Munoz, Javier&lt;/author&gt;&lt;author&gt;Ortega, Sagrario&lt;/author&gt;&lt;author&gt;Soengas, Maria S.&lt;/author&gt;&lt;/authors&gt;&lt;/contributors&gt;&lt;titles&gt;&lt;title&gt;Antimetastatic dsRNA mimics identified by live imaging of pathogenic neolymphangiogenesis&lt;/title&gt;&lt;secondary-title&gt;bioRxiv&lt;/secondary-title&gt;&lt;alt-title&gt;Biorxiv&lt;/alt-title&gt;&lt;/titles&gt;&lt;periodical&gt;&lt;full-title&gt;bioRxiv&lt;/full-title&gt;&lt;abbr-1&gt;Biorxiv&lt;/abbr-1&gt;&lt;/periodical&gt;&lt;alt-periodical&gt;&lt;full-title&gt;bioRxiv&lt;/full-title&gt;&lt;abbr-1&gt;Biorxiv&lt;/abbr-1&gt;&lt;/alt-periodical&gt;&lt;pages&gt;2019.12.26.887943&lt;/pages&gt;&lt;dates&gt;&lt;year&gt;2019&lt;/year&gt;&lt;/dates&gt;&lt;urls&gt;&lt;/urls&gt;&lt;electronic-resource-num&gt;10.1101/2019.12.26.887943&lt;/electronic-resource-num&gt;&lt;/record&gt;&lt;/Cite&gt;&lt;/EndNote&gt;</w:instrText>
      </w:r>
      <w:r w:rsidR="00BA443F" w:rsidRPr="00A65D0D">
        <w:rPr>
          <w:color w:val="000000" w:themeColor="text1"/>
          <w:szCs w:val="27"/>
        </w:rPr>
        <w:fldChar w:fldCharType="separate"/>
      </w:r>
      <w:r w:rsidR="008E7775">
        <w:rPr>
          <w:noProof/>
          <w:color w:val="000000" w:themeColor="text1"/>
          <w:szCs w:val="27"/>
        </w:rPr>
        <w:t>[174]</w:t>
      </w:r>
      <w:r w:rsidR="00BA443F" w:rsidRPr="00A65D0D">
        <w:rPr>
          <w:color w:val="000000" w:themeColor="text1"/>
          <w:szCs w:val="27"/>
        </w:rPr>
        <w:fldChar w:fldCharType="end"/>
      </w:r>
      <w:r w:rsidR="00B92B41" w:rsidRPr="00A65D0D">
        <w:rPr>
          <w:color w:val="000000" w:themeColor="text1"/>
        </w:rPr>
        <w:t>.</w:t>
      </w:r>
      <w:r w:rsidR="00770C5C" w:rsidRPr="00A65D0D">
        <w:rPr>
          <w:color w:val="000000" w:themeColor="text1"/>
        </w:rPr>
        <w:t xml:space="preserve"> </w:t>
      </w:r>
      <w:r w:rsidR="00BA443F" w:rsidRPr="00A65D0D">
        <w:rPr>
          <w:color w:val="000000" w:themeColor="text1"/>
        </w:rPr>
        <w:t xml:space="preserve"> </w:t>
      </w:r>
      <w:r w:rsidR="00D420DB">
        <w:rPr>
          <w:color w:val="000000" w:themeColor="text1"/>
        </w:rPr>
        <w:t>To this end,</w:t>
      </w:r>
      <w:r w:rsidR="00770C5C" w:rsidRPr="00A65D0D">
        <w:rPr>
          <w:color w:val="000000" w:themeColor="text1"/>
        </w:rPr>
        <w:t xml:space="preserve"> future </w:t>
      </w:r>
      <w:r w:rsidR="00770C5C" w:rsidRPr="006A39C9">
        <w:rPr>
          <w:i/>
          <w:iCs/>
          <w:color w:val="000000" w:themeColor="text1"/>
        </w:rPr>
        <w:t>in vivo</w:t>
      </w:r>
      <w:r w:rsidR="00770C5C" w:rsidRPr="00A65D0D">
        <w:rPr>
          <w:color w:val="000000" w:themeColor="text1"/>
        </w:rPr>
        <w:t xml:space="preserve"> models should improve </w:t>
      </w:r>
      <w:r w:rsidR="00D420DB">
        <w:rPr>
          <w:color w:val="000000" w:themeColor="text1"/>
        </w:rPr>
        <w:t>sen</w:t>
      </w:r>
      <w:r w:rsidR="00AB071D">
        <w:rPr>
          <w:color w:val="000000" w:themeColor="text1"/>
        </w:rPr>
        <w:t>s</w:t>
      </w:r>
      <w:r w:rsidR="00D420DB">
        <w:rPr>
          <w:color w:val="000000" w:themeColor="text1"/>
        </w:rPr>
        <w:t>itivity</w:t>
      </w:r>
      <w:r w:rsidR="00770C5C" w:rsidRPr="00A65D0D">
        <w:rPr>
          <w:color w:val="000000" w:themeColor="text1"/>
        </w:rPr>
        <w:t xml:space="preserve"> and spatial resolution</w:t>
      </w:r>
      <w:r w:rsidR="00AB071D">
        <w:rPr>
          <w:color w:val="000000" w:themeColor="text1"/>
        </w:rPr>
        <w:t>,</w:t>
      </w:r>
      <w:r w:rsidR="00770C5C" w:rsidRPr="00A65D0D">
        <w:rPr>
          <w:color w:val="000000" w:themeColor="text1"/>
        </w:rPr>
        <w:t xml:space="preserve"> </w:t>
      </w:r>
      <w:r w:rsidR="00D420DB">
        <w:rPr>
          <w:color w:val="000000" w:themeColor="text1"/>
        </w:rPr>
        <w:t>for example</w:t>
      </w:r>
      <w:r w:rsidR="00AB071D">
        <w:rPr>
          <w:color w:val="000000" w:themeColor="text1"/>
        </w:rPr>
        <w:t>,</w:t>
      </w:r>
      <w:r w:rsidR="00770C5C" w:rsidRPr="00A65D0D">
        <w:rPr>
          <w:color w:val="000000" w:themeColor="text1"/>
        </w:rPr>
        <w:t xml:space="preserve"> comb</w:t>
      </w:r>
      <w:r w:rsidR="00D420DB">
        <w:rPr>
          <w:color w:val="000000" w:themeColor="text1"/>
        </w:rPr>
        <w:t>in</w:t>
      </w:r>
      <w:r w:rsidR="00AB071D">
        <w:rPr>
          <w:color w:val="000000" w:themeColor="text1"/>
        </w:rPr>
        <w:t xml:space="preserve">ing </w:t>
      </w:r>
      <w:r w:rsidR="00770C5C" w:rsidRPr="00A65D0D">
        <w:rPr>
          <w:color w:val="000000" w:themeColor="text1"/>
        </w:rPr>
        <w:t xml:space="preserve">techniques </w:t>
      </w:r>
      <w:r w:rsidR="00D420DB">
        <w:rPr>
          <w:color w:val="000000" w:themeColor="text1"/>
        </w:rPr>
        <w:t xml:space="preserve">such </w:t>
      </w:r>
      <w:r w:rsidR="00770C5C" w:rsidRPr="00A65D0D">
        <w:rPr>
          <w:color w:val="000000" w:themeColor="text1"/>
        </w:rPr>
        <w:t xml:space="preserve">as </w:t>
      </w:r>
      <w:r w:rsidR="00BA443F" w:rsidRPr="00A65D0D">
        <w:rPr>
          <w:color w:val="000000" w:themeColor="text1"/>
        </w:rPr>
        <w:t>two-ph</w:t>
      </w:r>
      <w:r w:rsidR="00770C5C" w:rsidRPr="00A65D0D">
        <w:rPr>
          <w:color w:val="000000" w:themeColor="text1"/>
        </w:rPr>
        <w:t xml:space="preserve">oton intravital microscopy, optical imaging </w:t>
      </w:r>
      <w:r w:rsidR="00D420DB">
        <w:rPr>
          <w:color w:val="000000" w:themeColor="text1"/>
        </w:rPr>
        <w:t>or</w:t>
      </w:r>
      <w:r w:rsidR="00D420DB" w:rsidRPr="00A65D0D">
        <w:rPr>
          <w:color w:val="000000" w:themeColor="text1"/>
        </w:rPr>
        <w:t xml:space="preserve"> </w:t>
      </w:r>
      <w:r w:rsidR="00770C5C" w:rsidRPr="00A65D0D">
        <w:rPr>
          <w:color w:val="000000" w:themeColor="text1"/>
        </w:rPr>
        <w:t>PET/SPECT imaging</w:t>
      </w:r>
      <w:r w:rsidR="00D420DB">
        <w:rPr>
          <w:color w:val="000000" w:themeColor="text1"/>
        </w:rPr>
        <w:t xml:space="preserve">. </w:t>
      </w:r>
      <w:r w:rsidR="00770C5C" w:rsidRPr="00A65D0D">
        <w:rPr>
          <w:color w:val="000000" w:themeColor="text1"/>
        </w:rPr>
        <w:t xml:space="preserve"> </w:t>
      </w:r>
    </w:p>
    <w:p w14:paraId="7F72B886" w14:textId="39F90E7A" w:rsidR="00CA7FD1" w:rsidRDefault="00EF1D4F" w:rsidP="00EF1D4F">
      <w:pPr>
        <w:widowControl w:val="0"/>
        <w:autoSpaceDE w:val="0"/>
        <w:autoSpaceDN w:val="0"/>
        <w:adjustRightInd w:val="0"/>
        <w:spacing w:line="480" w:lineRule="auto"/>
        <w:jc w:val="both"/>
        <w:rPr>
          <w:color w:val="000000" w:themeColor="text1"/>
        </w:rPr>
      </w:pPr>
      <w:r w:rsidRPr="00A65D0D">
        <w:rPr>
          <w:color w:val="000000" w:themeColor="text1"/>
        </w:rPr>
        <w:t>Int</w:t>
      </w:r>
      <w:r>
        <w:rPr>
          <w:color w:val="000000" w:themeColor="text1"/>
        </w:rPr>
        <w:t xml:space="preserve">erestingly, </w:t>
      </w:r>
      <w:r w:rsidR="00563978">
        <w:rPr>
          <w:color w:val="000000" w:themeColor="text1"/>
        </w:rPr>
        <w:t xml:space="preserve">besides the development of synthetic probes to track the lymphatic system, </w:t>
      </w:r>
      <w:r>
        <w:rPr>
          <w:color w:val="000000" w:themeColor="text1"/>
        </w:rPr>
        <w:t xml:space="preserve">data </w:t>
      </w:r>
      <w:r w:rsidR="00563978">
        <w:rPr>
          <w:color w:val="000000" w:themeColor="text1"/>
        </w:rPr>
        <w:t>during</w:t>
      </w:r>
      <w:r>
        <w:rPr>
          <w:color w:val="000000" w:themeColor="text1"/>
        </w:rPr>
        <w:t xml:space="preserve"> </w:t>
      </w:r>
      <w:r w:rsidR="00F93EF9">
        <w:rPr>
          <w:color w:val="000000" w:themeColor="text1"/>
        </w:rPr>
        <w:t xml:space="preserve">the </w:t>
      </w:r>
      <w:r>
        <w:rPr>
          <w:color w:val="000000" w:themeColor="text1"/>
        </w:rPr>
        <w:t xml:space="preserve">last years showed </w:t>
      </w:r>
      <w:r w:rsidR="006C6965">
        <w:rPr>
          <w:color w:val="000000" w:themeColor="text1"/>
        </w:rPr>
        <w:t xml:space="preserve">that </w:t>
      </w:r>
      <w:r w:rsidR="00802806">
        <w:rPr>
          <w:color w:val="000000" w:themeColor="text1"/>
        </w:rPr>
        <w:t>nanomedicine</w:t>
      </w:r>
      <w:r w:rsidR="00630C96">
        <w:rPr>
          <w:color w:val="000000" w:themeColor="text1"/>
        </w:rPr>
        <w:t>s</w:t>
      </w:r>
      <w:r w:rsidR="00802806">
        <w:rPr>
          <w:color w:val="000000" w:themeColor="text1"/>
        </w:rPr>
        <w:t xml:space="preserve"> </w:t>
      </w:r>
      <w:r w:rsidR="00630C96">
        <w:rPr>
          <w:color w:val="000000" w:themeColor="text1"/>
        </w:rPr>
        <w:t>functionalized to carrry</w:t>
      </w:r>
      <w:r w:rsidR="00802806">
        <w:rPr>
          <w:color w:val="000000" w:themeColor="text1"/>
        </w:rPr>
        <w:t xml:space="preserve"> chemotherapeutic agents </w:t>
      </w:r>
      <w:r w:rsidR="00630C96">
        <w:rPr>
          <w:color w:val="000000" w:themeColor="text1"/>
        </w:rPr>
        <w:t>or immunomodulators to</w:t>
      </w:r>
      <w:r w:rsidR="00802806">
        <w:rPr>
          <w:color w:val="000000" w:themeColor="text1"/>
        </w:rPr>
        <w:t xml:space="preserve"> SLNs</w:t>
      </w:r>
      <w:r w:rsidR="006C6965">
        <w:rPr>
          <w:color w:val="000000" w:themeColor="text1"/>
        </w:rPr>
        <w:t xml:space="preserve"> could be promising treatments in cancer. In this regard, extracellular vesicles </w:t>
      </w:r>
      <w:r w:rsidR="00630C96">
        <w:rPr>
          <w:color w:val="000000" w:themeColor="text1"/>
        </w:rPr>
        <w:t>may represent</w:t>
      </w:r>
      <w:r w:rsidR="006C6965">
        <w:rPr>
          <w:color w:val="000000" w:themeColor="text1"/>
        </w:rPr>
        <w:t xml:space="preserve"> physiological vehicles </w:t>
      </w:r>
      <w:r w:rsidR="00630C96">
        <w:rPr>
          <w:color w:val="000000" w:themeColor="text1"/>
        </w:rPr>
        <w:t>to improve the delivery of nanomedicines to desired organs</w:t>
      </w:r>
      <w:r w:rsidR="006C6965">
        <w:rPr>
          <w:color w:val="000000" w:themeColor="text1"/>
        </w:rPr>
        <w:t xml:space="preserve">. </w:t>
      </w:r>
      <w:r w:rsidR="00630C96">
        <w:rPr>
          <w:color w:val="000000" w:themeColor="text1"/>
        </w:rPr>
        <w:t>In particular</w:t>
      </w:r>
      <w:r w:rsidR="006C6965">
        <w:rPr>
          <w:color w:val="000000" w:themeColor="text1"/>
        </w:rPr>
        <w:t xml:space="preserve">, </w:t>
      </w:r>
      <w:r w:rsidR="00563978">
        <w:rPr>
          <w:color w:val="000000" w:themeColor="text1"/>
        </w:rPr>
        <w:t>tumor-</w:t>
      </w:r>
      <w:r>
        <w:rPr>
          <w:color w:val="000000" w:themeColor="text1"/>
        </w:rPr>
        <w:t xml:space="preserve">secreted </w:t>
      </w:r>
      <w:r w:rsidR="00630C96">
        <w:rPr>
          <w:color w:val="000000" w:themeColor="text1"/>
        </w:rPr>
        <w:t>exosomes have been already proven as</w:t>
      </w:r>
      <w:r>
        <w:rPr>
          <w:color w:val="000000" w:themeColor="text1"/>
        </w:rPr>
        <w:t xml:space="preserve"> </w:t>
      </w:r>
      <w:r w:rsidR="00563978">
        <w:rPr>
          <w:color w:val="000000" w:themeColor="text1"/>
        </w:rPr>
        <w:t xml:space="preserve">biological probes to track </w:t>
      </w:r>
      <w:r w:rsidR="008E2DE1">
        <w:rPr>
          <w:color w:val="000000" w:themeColor="text1"/>
        </w:rPr>
        <w:t xml:space="preserve">ant target </w:t>
      </w:r>
      <w:r w:rsidR="00563978">
        <w:rPr>
          <w:color w:val="000000" w:themeColor="text1"/>
        </w:rPr>
        <w:t>SLN</w:t>
      </w:r>
      <w:r>
        <w:rPr>
          <w:color w:val="000000" w:themeColor="text1"/>
        </w:rPr>
        <w:t xml:space="preserve">. In addition, tumor-secreted exosomes </w:t>
      </w:r>
      <w:r w:rsidR="00630C96">
        <w:rPr>
          <w:color w:val="000000" w:themeColor="text1"/>
        </w:rPr>
        <w:t xml:space="preserve">can </w:t>
      </w:r>
      <w:r w:rsidR="00563978">
        <w:rPr>
          <w:color w:val="000000" w:themeColor="text1"/>
        </w:rPr>
        <w:t xml:space="preserve">influence </w:t>
      </w:r>
      <w:r w:rsidR="00630C96">
        <w:rPr>
          <w:color w:val="000000" w:themeColor="text1"/>
        </w:rPr>
        <w:t>local and systemic immune responses, adding further versatility to drug development.</w:t>
      </w:r>
      <w:r w:rsidR="00563978">
        <w:rPr>
          <w:color w:val="000000" w:themeColor="text1"/>
        </w:rPr>
        <w:t xml:space="preserve"> </w:t>
      </w:r>
      <w:r w:rsidR="003F4B17">
        <w:rPr>
          <w:color w:val="000000" w:themeColor="text1"/>
        </w:rPr>
        <w:t>Important pending considerations in this regard</w:t>
      </w:r>
      <w:r w:rsidR="00563978" w:rsidRPr="00A1224B">
        <w:rPr>
          <w:color w:val="000000" w:themeColor="text1"/>
        </w:rPr>
        <w:t xml:space="preserve"> are the determinants</w:t>
      </w:r>
      <w:r w:rsidR="00691D1E">
        <w:rPr>
          <w:color w:val="000000" w:themeColor="text1"/>
        </w:rPr>
        <w:t xml:space="preserve"> to customize the cargo that can be loaded</w:t>
      </w:r>
      <w:r w:rsidR="003F4B17">
        <w:rPr>
          <w:color w:val="000000" w:themeColor="text1"/>
        </w:rPr>
        <w:t xml:space="preserve"> in</w:t>
      </w:r>
      <w:r w:rsidR="00B14ABA">
        <w:rPr>
          <w:color w:val="000000" w:themeColor="text1"/>
        </w:rPr>
        <w:t>to</w:t>
      </w:r>
      <w:r w:rsidR="00563978" w:rsidRPr="00A1224B">
        <w:rPr>
          <w:color w:val="000000" w:themeColor="text1"/>
        </w:rPr>
        <w:t xml:space="preserve"> synthetic exosomes</w:t>
      </w:r>
      <w:r w:rsidR="001B238B">
        <w:rPr>
          <w:color w:val="000000" w:themeColor="text1"/>
        </w:rPr>
        <w:t xml:space="preserve"> </w:t>
      </w:r>
      <w:r w:rsidR="001B238B">
        <w:rPr>
          <w:color w:val="000000" w:themeColor="text1"/>
        </w:rPr>
        <w:fldChar w:fldCharType="begin">
          <w:fldData xml:space="preserve">PEVuZE5vdGU+PENpdGU+PEF1dGhvcj5SYW5raW4tVHVybmVyPC9BdXRob3I+PFllYXI+MjAyMTwv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</w:fldData>
        </w:fldChar>
      </w:r>
      <w:r w:rsidR="008E7775">
        <w:rPr>
          <w:color w:val="000000" w:themeColor="text1"/>
        </w:rPr>
        <w:instrText xml:space="preserve"> ADDIN EN.CITE </w:instrText>
      </w:r>
      <w:r w:rsidR="008E7775">
        <w:rPr>
          <w:color w:val="000000" w:themeColor="text1"/>
        </w:rPr>
        <w:fldChar w:fldCharType="begin">
          <w:fldData xml:space="preserve">PEVuZE5vdGU+PENpdGU+PEF1dGhvcj5SYW5raW4tVHVybmVyPC9BdXRob3I+PFllYXI+MjAyMTwv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</w:fldData>
        </w:fldChar>
      </w:r>
      <w:r w:rsidR="008E7775">
        <w:rPr>
          <w:color w:val="000000" w:themeColor="text1"/>
        </w:rPr>
        <w:instrText xml:space="preserve"> ADDIN EN.CITE.DATA </w:instrText>
      </w:r>
      <w:r w:rsidR="008E7775">
        <w:rPr>
          <w:color w:val="000000" w:themeColor="text1"/>
        </w:rPr>
      </w:r>
      <w:r w:rsidR="008E7775">
        <w:rPr>
          <w:color w:val="000000" w:themeColor="text1"/>
        </w:rPr>
        <w:fldChar w:fldCharType="end"/>
      </w:r>
      <w:r w:rsidR="001B238B">
        <w:rPr>
          <w:color w:val="000000" w:themeColor="text1"/>
        </w:rPr>
      </w:r>
      <w:r w:rsidR="001B238B">
        <w:rPr>
          <w:color w:val="000000" w:themeColor="text1"/>
        </w:rPr>
        <w:fldChar w:fldCharType="separate"/>
      </w:r>
      <w:r w:rsidR="008E7775">
        <w:rPr>
          <w:noProof/>
          <w:color w:val="000000" w:themeColor="text1"/>
        </w:rPr>
        <w:t>[176]</w:t>
      </w:r>
      <w:r w:rsidR="001B238B">
        <w:rPr>
          <w:color w:val="000000" w:themeColor="text1"/>
        </w:rPr>
        <w:fldChar w:fldCharType="end"/>
      </w:r>
      <w:r w:rsidR="00691D1E">
        <w:rPr>
          <w:color w:val="000000" w:themeColor="text1"/>
        </w:rPr>
        <w:t xml:space="preserve">. Moreover, </w:t>
      </w:r>
      <w:r w:rsidR="003F4B17">
        <w:rPr>
          <w:color w:val="000000" w:themeColor="text1"/>
        </w:rPr>
        <w:t>possible inflammatory effects and other se</w:t>
      </w:r>
      <w:r w:rsidR="00653B0A">
        <w:rPr>
          <w:color w:val="000000" w:themeColor="text1"/>
        </w:rPr>
        <w:t>condary toxicities of exosomes need to be taken into considera</w:t>
      </w:r>
      <w:r w:rsidR="00B14ABA">
        <w:rPr>
          <w:color w:val="000000" w:themeColor="text1"/>
        </w:rPr>
        <w:t>t</w:t>
      </w:r>
      <w:r w:rsidR="00653B0A">
        <w:rPr>
          <w:color w:val="000000" w:themeColor="text1"/>
        </w:rPr>
        <w:t xml:space="preserve">ion before </w:t>
      </w:r>
      <w:r w:rsidR="00691D1E">
        <w:rPr>
          <w:color w:val="000000" w:themeColor="text1"/>
        </w:rPr>
        <w:t>clinical testing</w:t>
      </w:r>
      <w:r w:rsidR="00653B0A">
        <w:rPr>
          <w:color w:val="000000" w:themeColor="text1"/>
        </w:rPr>
        <w:t>. Nevertheless, this</w:t>
      </w:r>
      <w:r w:rsidR="00563978">
        <w:rPr>
          <w:color w:val="000000" w:themeColor="text1"/>
        </w:rPr>
        <w:t xml:space="preserve"> i</w:t>
      </w:r>
      <w:r w:rsidR="00B46E8C">
        <w:rPr>
          <w:color w:val="000000" w:themeColor="text1"/>
        </w:rPr>
        <w:t>t</w:t>
      </w:r>
      <w:r w:rsidR="00563978">
        <w:rPr>
          <w:color w:val="000000" w:themeColor="text1"/>
        </w:rPr>
        <w:t xml:space="preserve"> is a </w:t>
      </w:r>
      <w:r w:rsidR="00653B0A">
        <w:rPr>
          <w:color w:val="000000" w:themeColor="text1"/>
        </w:rPr>
        <w:t xml:space="preserve">blooming </w:t>
      </w:r>
      <w:r w:rsidR="00563978">
        <w:rPr>
          <w:color w:val="000000" w:themeColor="text1"/>
        </w:rPr>
        <w:t>field that deserve</w:t>
      </w:r>
      <w:r w:rsidR="00A41C8C">
        <w:rPr>
          <w:color w:val="000000" w:themeColor="text1"/>
        </w:rPr>
        <w:t>s</w:t>
      </w:r>
      <w:r w:rsidR="00563978">
        <w:rPr>
          <w:color w:val="000000" w:themeColor="text1"/>
        </w:rPr>
        <w:t xml:space="preserve"> further </w:t>
      </w:r>
      <w:r w:rsidR="00243E59">
        <w:rPr>
          <w:color w:val="000000" w:themeColor="text1"/>
        </w:rPr>
        <w:t xml:space="preserve">development. </w:t>
      </w:r>
    </w:p>
    <w:p w14:paraId="784D0427" w14:textId="052B0FC0" w:rsidR="00EF1D4F" w:rsidRDefault="00D420DB" w:rsidP="00EF1D4F">
      <w:pPr>
        <w:widowControl w:val="0"/>
        <w:autoSpaceDE w:val="0"/>
        <w:autoSpaceDN w:val="0"/>
        <w:adjustRightInd w:val="0"/>
        <w:spacing w:line="480" w:lineRule="auto"/>
        <w:jc w:val="both"/>
        <w:rPr>
          <w:color w:val="000000" w:themeColor="text1"/>
        </w:rPr>
      </w:pPr>
      <w:r>
        <w:rPr>
          <w:color w:val="000000" w:themeColor="text1"/>
        </w:rPr>
        <w:t xml:space="preserve">In </w:t>
      </w:r>
      <w:r w:rsidR="008E2DE1">
        <w:rPr>
          <w:color w:val="000000" w:themeColor="text1"/>
        </w:rPr>
        <w:t>summary</w:t>
      </w:r>
      <w:r>
        <w:rPr>
          <w:color w:val="000000" w:themeColor="text1"/>
        </w:rPr>
        <w:t xml:space="preserve">, there is great excitement in the context of </w:t>
      </w:r>
      <w:r w:rsidR="00691D1E">
        <w:rPr>
          <w:color w:val="000000" w:themeColor="text1"/>
        </w:rPr>
        <w:t xml:space="preserve">imaging of the </w:t>
      </w:r>
      <w:r w:rsidR="008E2DE1">
        <w:rPr>
          <w:color w:val="000000" w:themeColor="text1"/>
        </w:rPr>
        <w:t>lymphatic system</w:t>
      </w:r>
      <w:r>
        <w:rPr>
          <w:color w:val="000000" w:themeColor="text1"/>
        </w:rPr>
        <w:t xml:space="preserve"> imaging </w:t>
      </w:r>
      <w:r w:rsidR="00653B0A">
        <w:rPr>
          <w:color w:val="000000" w:themeColor="text1"/>
        </w:rPr>
        <w:t xml:space="preserve">to visualize </w:t>
      </w:r>
      <w:r w:rsidR="00691D1E">
        <w:rPr>
          <w:color w:val="000000" w:themeColor="text1"/>
        </w:rPr>
        <w:t xml:space="preserve">and treat </w:t>
      </w:r>
      <w:r w:rsidR="00653B0A">
        <w:rPr>
          <w:color w:val="000000" w:themeColor="text1"/>
        </w:rPr>
        <w:t xml:space="preserve">metastatic </w:t>
      </w:r>
      <w:r w:rsidR="00691D1E">
        <w:rPr>
          <w:color w:val="000000" w:themeColor="text1"/>
        </w:rPr>
        <w:t>progression in cancer</w:t>
      </w:r>
      <w:r w:rsidR="00653B0A">
        <w:rPr>
          <w:color w:val="000000" w:themeColor="text1"/>
        </w:rPr>
        <w:t xml:space="preserve"> (particularly </w:t>
      </w:r>
      <w:r w:rsidR="00691D1E">
        <w:rPr>
          <w:color w:val="000000" w:themeColor="text1"/>
        </w:rPr>
        <w:t>at early stages of development)</w:t>
      </w:r>
      <w:r w:rsidR="008E2DE1">
        <w:rPr>
          <w:color w:val="000000" w:themeColor="text1"/>
        </w:rPr>
        <w:t xml:space="preserve">. </w:t>
      </w:r>
      <w:r w:rsidR="00653B0A">
        <w:rPr>
          <w:color w:val="000000" w:themeColor="text1"/>
        </w:rPr>
        <w:t>Combining these strategies with the development of multifunctional (customizable) nanoparticles may open yet new avenues of research in basic and clinical oncology that could be exploited as well in other pathologies that involve or targe</w:t>
      </w:r>
      <w:r w:rsidR="00B14ABA">
        <w:rPr>
          <w:color w:val="000000" w:themeColor="text1"/>
        </w:rPr>
        <w:t>t</w:t>
      </w:r>
      <w:r w:rsidR="00653B0A">
        <w:rPr>
          <w:color w:val="000000" w:themeColor="text1"/>
        </w:rPr>
        <w:t xml:space="preserve"> the lymphatic system.</w:t>
      </w:r>
    </w:p>
    <w:p w14:paraId="10C17E83" w14:textId="317ED5F7" w:rsidR="00D50644" w:rsidRDefault="00D50644" w:rsidP="00D50644">
      <w:pPr>
        <w:spacing w:after="120" w:line="360" w:lineRule="auto"/>
        <w:jc w:val="both"/>
        <w:rPr>
          <w:b/>
        </w:rPr>
      </w:pPr>
    </w:p>
    <w:p w14:paraId="39529DDC" w14:textId="77777777" w:rsidR="00A65D0D" w:rsidRDefault="00A65D0D" w:rsidP="00D50644">
      <w:pPr>
        <w:spacing w:after="120" w:line="360" w:lineRule="auto"/>
        <w:jc w:val="both"/>
        <w:rPr>
          <w:b/>
        </w:rPr>
      </w:pPr>
    </w:p>
    <w:p w14:paraId="4B15B057" w14:textId="3D8F8FF7" w:rsidR="00D50644" w:rsidRPr="0081652F" w:rsidRDefault="00A1224B" w:rsidP="00A65D0D">
      <w:pPr>
        <w:spacing w:after="120" w:line="480" w:lineRule="auto"/>
        <w:jc w:val="both"/>
        <w:rPr>
          <w:b/>
        </w:rPr>
      </w:pPr>
      <w:r>
        <w:rPr>
          <w:b/>
          <w:bCs/>
          <w:color w:val="000000" w:themeColor="text1"/>
        </w:rPr>
        <w:lastRenderedPageBreak/>
        <w:t xml:space="preserve">8. </w:t>
      </w:r>
      <w:r w:rsidR="00D50644" w:rsidRPr="0081652F">
        <w:rPr>
          <w:b/>
        </w:rPr>
        <w:t>Acknowledgements</w:t>
      </w:r>
    </w:p>
    <w:p w14:paraId="21DC94E0" w14:textId="278187C8" w:rsidR="00967F7D" w:rsidRPr="00076A01" w:rsidRDefault="00D50644" w:rsidP="00A65D0D">
      <w:pPr>
        <w:spacing w:after="120" w:line="480" w:lineRule="auto"/>
        <w:jc w:val="both"/>
      </w:pPr>
      <w:bookmarkStart w:id="0" w:name="_GoBack"/>
      <w:r w:rsidRPr="0081652F">
        <w:t xml:space="preserve">The authors gratefully acknowledge the support of the following sources of funding: </w:t>
      </w:r>
      <w:r w:rsidRPr="00264DB3">
        <w:t xml:space="preserve">M.S.S. is funded by grants from the Spanish Ministry of Economy and Innovation (SAF2017-89533-R), Team Science and Established Investigator awards by the Melanoma Research Alliance, grants from Worldwide Cancer Research and Fundación ‘La Caixa’ Health Research 2019, and a collaborative grant from the Asociación Española Contra el Cáncer (AECC). </w:t>
      </w:r>
      <w:r w:rsidR="000D66BC" w:rsidRPr="003961FB">
        <w:t>H.P.</w:t>
      </w:r>
      <w:r w:rsidR="000D66BC">
        <w:t xml:space="preserve"> acknowledges RETOS </w:t>
      </w:r>
      <w:r w:rsidR="000D66BC" w:rsidRPr="003961FB">
        <w:t>SAF2017-82924-R (AEI/10.13039/501100011033/FEDER-UE)</w:t>
      </w:r>
      <w:r w:rsidR="000D66BC">
        <w:t>, Fundación Ramón Areces and La Caixa Foundation (HR-18-00256)</w:t>
      </w:r>
      <w:r w:rsidR="000D66BC" w:rsidRPr="0081652F">
        <w:t xml:space="preserve">. We are also grateful for the support of the </w:t>
      </w:r>
      <w:r w:rsidR="000D66BC" w:rsidRPr="003961FB">
        <w:t>Translational NeTwork for the CLinical application of Extracellular VesicleS, TeNTaCLES. RED2018-102411-T(AEI/10.13039/501100011033). </w:t>
      </w:r>
      <w:r w:rsidR="000D66BC">
        <w:t xml:space="preserve"> </w:t>
      </w:r>
      <w:r w:rsidRPr="00264DB3">
        <w:t>D.O. is funded by grants from the Spanish Ministry of Health (AES-PIS PI18/1057) and ‘Fundación BBVA-Becas Leonardo a Investigadores y Creadores Culturales 2018’. D.C.-W. was a recipient of a predoctoral fellowship from Fundación ‘La Caixa’ and currently with a Cancer Research Institute Irvington Postdoctoral Fellowship. </w:t>
      </w:r>
      <w:r w:rsidR="000D66BC">
        <w:t xml:space="preserve">E.C. </w:t>
      </w:r>
      <w:r w:rsidR="000D66BC" w:rsidRPr="00264DB3">
        <w:t>is funded by the European Union’s Horizon 2020 research and innovation programme “proEVLifeCycle” under the Marie Skłodowska-Curie grant agreement No 860303</w:t>
      </w:r>
      <w:r w:rsidR="000D66BC">
        <w:t>.</w:t>
      </w:r>
    </w:p>
    <w:bookmarkEnd w:id="0"/>
    <w:p w14:paraId="29F03168" w14:textId="77777777" w:rsidR="00A1224B" w:rsidRDefault="00A1224B" w:rsidP="00A1224B">
      <w:pPr>
        <w:spacing w:line="480" w:lineRule="auto"/>
        <w:jc w:val="both"/>
        <w:rPr>
          <w:b/>
          <w:bCs/>
          <w:color w:val="000000" w:themeColor="text1"/>
        </w:rPr>
      </w:pPr>
    </w:p>
    <w:p w14:paraId="704BE698" w14:textId="668C283A" w:rsidR="000C4D09" w:rsidRPr="00A1224B" w:rsidRDefault="00A1224B" w:rsidP="00A1224B">
      <w:pPr>
        <w:spacing w:line="480" w:lineRule="auto"/>
        <w:jc w:val="both"/>
        <w:rPr>
          <w:b/>
          <w:bCs/>
        </w:rPr>
      </w:pPr>
      <w:r>
        <w:rPr>
          <w:b/>
          <w:bCs/>
          <w:color w:val="000000" w:themeColor="text1"/>
        </w:rPr>
        <w:t xml:space="preserve">9. </w:t>
      </w:r>
      <w:r w:rsidR="00356D3D" w:rsidRPr="00A1224B">
        <w:rPr>
          <w:b/>
          <w:bCs/>
        </w:rPr>
        <w:t>Referenc</w:t>
      </w:r>
      <w:r w:rsidR="00B168DF" w:rsidRPr="00A1224B">
        <w:rPr>
          <w:b/>
          <w:bCs/>
        </w:rPr>
        <w:t>es</w:t>
      </w:r>
      <w:r w:rsidR="00356D3D" w:rsidRPr="00A1224B">
        <w:rPr>
          <w:b/>
          <w:bCs/>
        </w:rPr>
        <w:t xml:space="preserve">. </w:t>
      </w:r>
    </w:p>
    <w:p w14:paraId="68582547" w14:textId="77777777" w:rsidR="008E7775" w:rsidRPr="008E7775" w:rsidRDefault="000C4D09" w:rsidP="00691D1E">
      <w:pPr>
        <w:pStyle w:val="EndNoteBibliography"/>
        <w:ind w:left="567" w:hanging="567"/>
        <w:rPr>
          <w:noProof/>
        </w:rPr>
      </w:pPr>
      <w:r w:rsidRPr="00A1224B">
        <w:rPr>
          <w:rFonts w:ascii="Times New Roman" w:hAnsi="Times New Roman" w:cs="Times New Roman"/>
        </w:rPr>
        <w:fldChar w:fldCharType="begin"/>
      </w:r>
      <w:r w:rsidRPr="00A1224B">
        <w:rPr>
          <w:rFonts w:ascii="Times New Roman" w:hAnsi="Times New Roman" w:cs="Times New Roman"/>
        </w:rPr>
        <w:instrText xml:space="preserve"> ADDIN EN.REFLIST </w:instrText>
      </w:r>
      <w:r w:rsidRPr="00A1224B">
        <w:rPr>
          <w:rFonts w:ascii="Times New Roman" w:hAnsi="Times New Roman" w:cs="Times New Roman"/>
        </w:rPr>
        <w:fldChar w:fldCharType="separate"/>
      </w:r>
      <w:r w:rsidR="008E7775" w:rsidRPr="008E7775">
        <w:rPr>
          <w:noProof/>
        </w:rPr>
        <w:t>[1] F.R. Sabin, On the origin of the lymphatic system from the veins and the development of the lymph hearts and thoracic duct in the pig, American Journal of Anatomy, 1 (1902) 367-389.</w:t>
      </w:r>
    </w:p>
    <w:p w14:paraId="6D42EB90" w14:textId="77777777" w:rsidR="008E7775" w:rsidRPr="008E7775" w:rsidRDefault="008E7775" w:rsidP="00691D1E">
      <w:pPr>
        <w:pStyle w:val="EndNoteBibliography"/>
        <w:ind w:left="567" w:hanging="567"/>
        <w:rPr>
          <w:noProof/>
        </w:rPr>
      </w:pPr>
      <w:r w:rsidRPr="008E7775">
        <w:rPr>
          <w:noProof/>
        </w:rPr>
        <w:t>[2] A. González-Loyola, T.V. Petrova, Development and aging of the lymphatic vascular system, Adv Drug Deliv Rev, 169 (2021) 63-78.</w:t>
      </w:r>
    </w:p>
    <w:p w14:paraId="279BA3C0" w14:textId="77777777" w:rsidR="008E7775" w:rsidRPr="008E7775" w:rsidRDefault="008E7775" w:rsidP="00691D1E">
      <w:pPr>
        <w:pStyle w:val="EndNoteBibliography"/>
        <w:ind w:left="567" w:hanging="567"/>
        <w:rPr>
          <w:noProof/>
        </w:rPr>
      </w:pPr>
      <w:r w:rsidRPr="008E7775">
        <w:rPr>
          <w:noProof/>
        </w:rPr>
        <w:t>[3] M.J. Karkkainen, P. Haiko, K. Sainio, J. Partanen, J. Taipale, T.V. Petrova, M. Jeltsch, D.G. Jackson, M. Talikka, H. Rauvala, C. Betsholtz, K. Alitalo, Vascular endothelial growth factor C is required for sprouting of the first lymphatic vessels from embryonic veins, Nat Immunol, 5 (2004) 74-80.</w:t>
      </w:r>
    </w:p>
    <w:p w14:paraId="42AB8472" w14:textId="77777777" w:rsidR="008E7775" w:rsidRPr="008E7775" w:rsidRDefault="008E7775" w:rsidP="00691D1E">
      <w:pPr>
        <w:pStyle w:val="EndNoteBibliography"/>
        <w:ind w:left="567" w:hanging="567"/>
        <w:rPr>
          <w:noProof/>
        </w:rPr>
      </w:pPr>
      <w:r w:rsidRPr="008E7775">
        <w:rPr>
          <w:noProof/>
        </w:rPr>
        <w:lastRenderedPageBreak/>
        <w:t>[4] J.T. Wigle, G. Oliver, Prox1 function is required for the development of the murine lymphatic system, Cell, 98 (1999) 769-778.</w:t>
      </w:r>
    </w:p>
    <w:p w14:paraId="57D84334" w14:textId="77777777" w:rsidR="008E7775" w:rsidRPr="008E7775" w:rsidRDefault="008E7775" w:rsidP="00691D1E">
      <w:pPr>
        <w:pStyle w:val="EndNoteBibliography"/>
        <w:ind w:left="567" w:hanging="567"/>
        <w:rPr>
          <w:noProof/>
        </w:rPr>
      </w:pPr>
      <w:r w:rsidRPr="008E7775">
        <w:rPr>
          <w:noProof/>
        </w:rPr>
        <w:t>[5] T.V. Petrova, T. Mäkinen, T.P. Mäkelä, J. Saarela, I. Virtanen, R.E. Ferrell, D.N. Finegold, D. Kerjaschki, S. Ylä-Herttuala, K. Alitalo, Lymphatic endothelial reprogramming of vascular endothelial cells by the Prox-1 homeobox transcription factor, Embo j, 21 (2002) 4593-4599.</w:t>
      </w:r>
    </w:p>
    <w:p w14:paraId="3F42E486" w14:textId="77777777" w:rsidR="008E7775" w:rsidRPr="008E7775" w:rsidRDefault="008E7775" w:rsidP="00691D1E">
      <w:pPr>
        <w:pStyle w:val="EndNoteBibliography"/>
        <w:ind w:left="567" w:hanging="567"/>
        <w:rPr>
          <w:noProof/>
        </w:rPr>
      </w:pPr>
      <w:r w:rsidRPr="008E7775">
        <w:rPr>
          <w:noProof/>
        </w:rPr>
        <w:t>[6] J. Kang, J. Yoo, S. Lee, W. Tang, B. Aguilar, S. Ramu, I. Choi, H.H. Otu, J.W. Shin, G.P. Dotto, C.J. Koh, M. Detmar, Y.K. Hong, An exquisite cross-control mechanism among endothelial cell fate regulators directs the plasticity and heterogeneity of lymphatic endothelial cells, Blood, 116 (2010) 140-150.</w:t>
      </w:r>
    </w:p>
    <w:p w14:paraId="035E18D4" w14:textId="77777777" w:rsidR="008E7775" w:rsidRPr="008E7775" w:rsidRDefault="008E7775" w:rsidP="00691D1E">
      <w:pPr>
        <w:pStyle w:val="EndNoteBibliography"/>
        <w:ind w:left="567" w:hanging="567"/>
        <w:rPr>
          <w:noProof/>
        </w:rPr>
      </w:pPr>
      <w:r w:rsidRPr="008E7775">
        <w:rPr>
          <w:noProof/>
        </w:rPr>
        <w:t>[7] A. Alitalo, M. Detmar, Interaction of tumor cells and lymphatic vessels in cancer progression, Oncogene, 31 (2012) 4499-4508.</w:t>
      </w:r>
    </w:p>
    <w:p w14:paraId="13C9104B" w14:textId="77777777" w:rsidR="008E7775" w:rsidRPr="008E7775" w:rsidRDefault="008E7775" w:rsidP="00691D1E">
      <w:pPr>
        <w:pStyle w:val="EndNoteBibliography"/>
        <w:ind w:left="567" w:hanging="567"/>
        <w:rPr>
          <w:noProof/>
        </w:rPr>
      </w:pPr>
      <w:r w:rsidRPr="008E7775">
        <w:rPr>
          <w:noProof/>
        </w:rPr>
        <w:t>[8] B.W. Wong, X. Wang, A. Zecchin, B. Thienpont, I. Cornelissen, J. Kalucka, M. Garcia-Caballero, R. Missiaen, H. Huang, U. Bruning, S. Blacher, S. Vinckier, J. Goveia, M. Knobloch, H. Zhao, C. Dierkes, C. Shi, R. Hagerling, V. Moral-Darde, S. Wyns, M. Lippens, S. Jessberger, S.M. Fendt, A. Luttun, A. Noel, F. Kiefer, B. Ghesquiere, L. Moons, L. Schoonjans, M. Dewerchin, G. Eelen, D. Lambrechts, P. Carmeliet, The role of fatty acid beta-oxidation in lymphangiogenesis, Nature, 542 (2017) 49-54.</w:t>
      </w:r>
    </w:p>
    <w:p w14:paraId="7ED1D023" w14:textId="77777777" w:rsidR="008E7775" w:rsidRPr="008E7775" w:rsidRDefault="008E7775" w:rsidP="00691D1E">
      <w:pPr>
        <w:pStyle w:val="EndNoteBibliography"/>
        <w:ind w:left="567" w:hanging="567"/>
        <w:rPr>
          <w:noProof/>
        </w:rPr>
      </w:pPr>
      <w:r w:rsidRPr="008E7775">
        <w:rPr>
          <w:noProof/>
        </w:rPr>
        <w:t>[9] F. Fogt, T.L. Pascha, P.J. Zhang, R.E. Gausas, A. Rahemtulla, R.L. Zimmerman, Proliferation of D2-40-expressing intestinal lymphatic vessels in the lamina propria in inflammatory bowel disease, Int J Mol Med, 13 (2004) 211-214.</w:t>
      </w:r>
    </w:p>
    <w:p w14:paraId="27CB2819" w14:textId="77777777" w:rsidR="008E7775" w:rsidRPr="008E7775" w:rsidRDefault="008E7775" w:rsidP="00691D1E">
      <w:pPr>
        <w:pStyle w:val="EndNoteBibliography"/>
        <w:ind w:left="567" w:hanging="567"/>
        <w:rPr>
          <w:noProof/>
        </w:rPr>
      </w:pPr>
      <w:r w:rsidRPr="008E7775">
        <w:rPr>
          <w:noProof/>
        </w:rPr>
        <w:t>[10] T. Dietrich, J. Onderka, F. Bock, F.E. Kruse, D. Vossmeyer, R. Stragies, G. Zahn, C. Cursiefen, Inhibition of inflammatory lymphangiogenesis by integrin alpha5 blockade, Am J Pathol, 171 (2007) 361-372.</w:t>
      </w:r>
    </w:p>
    <w:p w14:paraId="40596A5A" w14:textId="77777777" w:rsidR="008E7775" w:rsidRPr="008E7775" w:rsidRDefault="008E7775" w:rsidP="00691D1E">
      <w:pPr>
        <w:pStyle w:val="EndNoteBibliography"/>
        <w:ind w:left="567" w:hanging="567"/>
        <w:rPr>
          <w:noProof/>
        </w:rPr>
      </w:pPr>
      <w:r w:rsidRPr="008E7775">
        <w:rPr>
          <w:noProof/>
        </w:rPr>
        <w:t>[11] Q. Zhang, Y. Lu, S.T. Proulx, R. Guo, Z. Yao, E.M. Schwarz, B.F. Boyce, L. Xing, Increased lymphangiogenesis in joints of mice with inflammatory arthritis, Arthritis Res Ther, 9 (2007) R118.</w:t>
      </w:r>
    </w:p>
    <w:p w14:paraId="7D6280A0" w14:textId="77777777" w:rsidR="008E7775" w:rsidRPr="008E7775" w:rsidRDefault="008E7775" w:rsidP="00691D1E">
      <w:pPr>
        <w:pStyle w:val="EndNoteBibliography"/>
        <w:ind w:left="567" w:hanging="567"/>
        <w:rPr>
          <w:noProof/>
        </w:rPr>
      </w:pPr>
      <w:r w:rsidRPr="008E7775">
        <w:rPr>
          <w:noProof/>
        </w:rPr>
        <w:t>[12] G.J. Randolph, S. Ivanov, B.H. Zinselmeyer, J.P. Scallan, The Lymphatic System: Integral Roles in Immunity, Annu Rev Immunol, 35 (2017) 31-52.</w:t>
      </w:r>
    </w:p>
    <w:p w14:paraId="6D957362" w14:textId="77777777" w:rsidR="008E7775" w:rsidRPr="008E7775" w:rsidRDefault="008E7775" w:rsidP="00691D1E">
      <w:pPr>
        <w:pStyle w:val="EndNoteBibliography"/>
        <w:ind w:left="567" w:hanging="567"/>
        <w:rPr>
          <w:noProof/>
        </w:rPr>
      </w:pPr>
      <w:r w:rsidRPr="008E7775">
        <w:rPr>
          <w:noProof/>
        </w:rPr>
        <w:t>[13] S. Liao, P.Y. von der Weid, Lymphatic system: an active pathway for immune protection, Semin Cell Dev Biol, 38 (2015) 83-89.</w:t>
      </w:r>
    </w:p>
    <w:p w14:paraId="3BC361FB" w14:textId="77777777" w:rsidR="008E7775" w:rsidRPr="008E7775" w:rsidRDefault="008E7775" w:rsidP="00691D1E">
      <w:pPr>
        <w:pStyle w:val="EndNoteBibliography"/>
        <w:ind w:left="567" w:hanging="567"/>
        <w:rPr>
          <w:noProof/>
        </w:rPr>
      </w:pPr>
      <w:r w:rsidRPr="008E7775">
        <w:rPr>
          <w:noProof/>
        </w:rPr>
        <w:t>[14] Q. Ma, L.C. Dieterich, M. Detmar, Multiple roles of lymphatic vessels in tumor progression, Curr Opin Immunol, 53 (2018) 7-12.</w:t>
      </w:r>
    </w:p>
    <w:p w14:paraId="15484DBC" w14:textId="77777777" w:rsidR="008E7775" w:rsidRPr="008E7775" w:rsidRDefault="008E7775" w:rsidP="00691D1E">
      <w:pPr>
        <w:pStyle w:val="EndNoteBibliography"/>
        <w:ind w:left="567" w:hanging="567"/>
        <w:rPr>
          <w:noProof/>
        </w:rPr>
      </w:pPr>
      <w:r w:rsidRPr="008E7775">
        <w:rPr>
          <w:noProof/>
        </w:rPr>
        <w:t>[15] S.A. Stacker, S.P. Williams, T. Karnezis, R. Shayan, S.B. Fox, M.G. Achen, Lymphangiogenesis and lymphatic vessel remodelling in cancer, Nat Rev Cancer, 14 (2014) 159-172.</w:t>
      </w:r>
    </w:p>
    <w:p w14:paraId="0260EBFF" w14:textId="77777777" w:rsidR="008E7775" w:rsidRPr="008E7775" w:rsidRDefault="008E7775" w:rsidP="00691D1E">
      <w:pPr>
        <w:pStyle w:val="EndNoteBibliography"/>
        <w:ind w:left="567" w:hanging="567"/>
        <w:rPr>
          <w:noProof/>
        </w:rPr>
      </w:pPr>
      <w:r w:rsidRPr="008E7775">
        <w:rPr>
          <w:noProof/>
        </w:rPr>
        <w:t>[16] M.J. O'Melia, A.W. Lund, S.N. Thomas, The Biophysics of Lymphatic Transport: Engineering Tools and Immunological Consequences, iScience, 22 (2019) 28-43.</w:t>
      </w:r>
    </w:p>
    <w:p w14:paraId="4D67BDC0" w14:textId="77777777" w:rsidR="008E7775" w:rsidRPr="008E7775" w:rsidRDefault="008E7775" w:rsidP="00691D1E">
      <w:pPr>
        <w:pStyle w:val="EndNoteBibliography"/>
        <w:ind w:left="567" w:hanging="567"/>
        <w:rPr>
          <w:noProof/>
        </w:rPr>
      </w:pPr>
      <w:r w:rsidRPr="008E7775">
        <w:rPr>
          <w:noProof/>
        </w:rPr>
        <w:t>[17] K. Vaahtomeri, K. Alitalo, Lymphatic Vessels in Tumor Dissemination versus Immunotherapy, Cancer Res, 80 (2020) 3463-3465.</w:t>
      </w:r>
    </w:p>
    <w:p w14:paraId="1FFA6779" w14:textId="77777777" w:rsidR="008E7775" w:rsidRPr="008E7775" w:rsidRDefault="008E7775" w:rsidP="00691D1E">
      <w:pPr>
        <w:pStyle w:val="EndNoteBibliography"/>
        <w:ind w:left="567" w:hanging="567"/>
        <w:rPr>
          <w:noProof/>
        </w:rPr>
      </w:pPr>
      <w:r w:rsidRPr="008E7775">
        <w:rPr>
          <w:noProof/>
        </w:rPr>
        <w:t xml:space="preserve">[18] D. Olmeda, D. Cerezo-Wallis, E. Riveiro-Falkenbach, P.C. Pennacchi, M. Contreras-Alcalde, N. Ibarz, M. Cifdaloz, X. Catena, T.G. Calvo, E. Canon, D. Alonso-Curbelo, J. Suarez, L. Osterloh, O. Grana, F. Mulero, D. Megias, M. Canamero, J.L. Martinez-Torrecuadrada, C. Mondal, J. Di Martino, D. Lora, I. Martinez-Corral, J.J. Bravo-Cordero, J. Munoz, S. Puig, P. Ortiz-Romero, J.L. </w:t>
      </w:r>
      <w:r w:rsidRPr="008E7775">
        <w:rPr>
          <w:noProof/>
        </w:rPr>
        <w:lastRenderedPageBreak/>
        <w:t>Rodriguez-Peralto, S. Ortega, M.S. Soengas, Whole-body imaging of lymphovascular niches identifies pre-metastatic roles of midkine, Nature, 546 (2017) 676-680.</w:t>
      </w:r>
    </w:p>
    <w:p w14:paraId="6667D5C9" w14:textId="77777777" w:rsidR="008E7775" w:rsidRPr="008E7775" w:rsidRDefault="008E7775" w:rsidP="00691D1E">
      <w:pPr>
        <w:pStyle w:val="EndNoteBibliography"/>
        <w:ind w:left="567" w:hanging="567"/>
        <w:rPr>
          <w:noProof/>
        </w:rPr>
      </w:pPr>
      <w:r w:rsidRPr="008E7775">
        <w:rPr>
          <w:noProof/>
        </w:rPr>
        <w:t>[19] A. Muller, B. Homey, H. Soto, N. Ge, D. Catron, M.E. Buchanan, T. McClanahan, E. Murphy, W. Yuan, S.N. Wagner, J.L. Barrera, A. Mohar, E. Verastegui, A. Zlotnik, Involvement of chemokine receptors in breast cancer metastasis, Nature, 410 (2001) 50-56.</w:t>
      </w:r>
    </w:p>
    <w:p w14:paraId="43E2B20A" w14:textId="77777777" w:rsidR="008E7775" w:rsidRPr="008E7775" w:rsidRDefault="008E7775" w:rsidP="00691D1E">
      <w:pPr>
        <w:pStyle w:val="EndNoteBibliography"/>
        <w:ind w:left="567" w:hanging="567"/>
        <w:rPr>
          <w:noProof/>
        </w:rPr>
      </w:pPr>
      <w:r w:rsidRPr="008E7775">
        <w:rPr>
          <w:noProof/>
        </w:rPr>
        <w:t>[20] C.C. Schimanski, R. Bahre, I. Gockel, A. Müller, K. Frerichs, V. Hörner, A. Teufel, N. Simiantonaki, S. Biesterfeld, T. Wehler, M. Schuler, T. Achenbach, T. Junginger, P.R. Galle, M. Moehler, Dissemination of hepatocellular carcinoma is mediated via chemokine receptor CXCR4, British Journal of Cancer, 95 (2006) 210-217.</w:t>
      </w:r>
    </w:p>
    <w:p w14:paraId="0ADBB4A6" w14:textId="77777777" w:rsidR="008E7775" w:rsidRPr="008E7775" w:rsidRDefault="008E7775" w:rsidP="00691D1E">
      <w:pPr>
        <w:pStyle w:val="EndNoteBibliography"/>
        <w:ind w:left="567" w:hanging="567"/>
        <w:rPr>
          <w:noProof/>
        </w:rPr>
      </w:pPr>
      <w:r w:rsidRPr="008E7775">
        <w:rPr>
          <w:noProof/>
        </w:rPr>
        <w:t>[21] A. Issa, T.X. Le, A.N. Shoushtari, J.D. Shields, M.A. Swartz, Vascular endothelial growth factor-C and C-C chemokine receptor 7 in tumor cell-lymphatic cross-talk promote invasive phenotype, Cancer Res, 69 (2009) 349-357.</w:t>
      </w:r>
    </w:p>
    <w:p w14:paraId="7710D836" w14:textId="77777777" w:rsidR="008E7775" w:rsidRPr="008E7775" w:rsidRDefault="008E7775" w:rsidP="00691D1E">
      <w:pPr>
        <w:pStyle w:val="EndNoteBibliography"/>
        <w:ind w:left="567" w:hanging="567"/>
        <w:rPr>
          <w:noProof/>
        </w:rPr>
      </w:pPr>
      <w:r w:rsidRPr="008E7775">
        <w:rPr>
          <w:noProof/>
        </w:rPr>
        <w:t>[22] K. Alitalo, T. Tammela, T.V. Petrova, Lymphangiogenesis in development and human disease, Nature, 438 (2005) 946-953.</w:t>
      </w:r>
    </w:p>
    <w:p w14:paraId="4F64A242" w14:textId="77777777" w:rsidR="008E7775" w:rsidRPr="008E7775" w:rsidRDefault="008E7775" w:rsidP="00691D1E">
      <w:pPr>
        <w:pStyle w:val="EndNoteBibliography"/>
        <w:ind w:left="567" w:hanging="567"/>
        <w:rPr>
          <w:noProof/>
        </w:rPr>
      </w:pPr>
      <w:r w:rsidRPr="008E7775">
        <w:rPr>
          <w:noProof/>
        </w:rPr>
        <w:t>[23] Y. He, I. Rajantie, K. Pajusola, M. Jeltsch, T. Holopainen, S. Yla-Herttuala, T. Harding, K. Jooss, T. Takahashi, K. Alitalo, Vascular endothelial cell growth factor receptor 3-mediated activation of lymphatic endothelium is crucial for tumor cell entry and spread via lymphatic vessels, Cancer Res, 65 (2005) 4739-4746.</w:t>
      </w:r>
    </w:p>
    <w:p w14:paraId="773EAD82" w14:textId="77777777" w:rsidR="008E7775" w:rsidRPr="008E7775" w:rsidRDefault="008E7775" w:rsidP="00691D1E">
      <w:pPr>
        <w:pStyle w:val="EndNoteBibliography"/>
        <w:ind w:left="567" w:hanging="567"/>
        <w:rPr>
          <w:noProof/>
        </w:rPr>
      </w:pPr>
      <w:r w:rsidRPr="008E7775">
        <w:rPr>
          <w:noProof/>
        </w:rPr>
        <w:t>[24] S.M. Maula, M. Luukkaa, R. Grenman, D. Jackson, S. Jalkanen, R. Ristamaki, Intratumoral lymphatics are essential for the metastatic spread and prognosis in squamous cell carcinomas of the head and neck region, Cancer Res, 63 (2003) 1920-1926.</w:t>
      </w:r>
    </w:p>
    <w:p w14:paraId="3F714295" w14:textId="77777777" w:rsidR="008E7775" w:rsidRPr="008E7775" w:rsidRDefault="008E7775" w:rsidP="00691D1E">
      <w:pPr>
        <w:pStyle w:val="EndNoteBibliography"/>
        <w:ind w:left="567" w:hanging="567"/>
        <w:rPr>
          <w:noProof/>
        </w:rPr>
      </w:pPr>
      <w:r w:rsidRPr="008E7775">
        <w:rPr>
          <w:noProof/>
        </w:rPr>
        <w:t>[25] M. Skobe, T. Hawighorst, D.G. Jackson, R. Prevo, L. Janes, P. Velasco, L. Riccardi, K. Alitalo, K. Claffey, M. Detmar, Induction of tumor lymphangiogenesis by VEGF-C promotes breast cancer metastasis, Nat Med, 7 (2001) 192-198.</w:t>
      </w:r>
    </w:p>
    <w:p w14:paraId="6C560D9D" w14:textId="77777777" w:rsidR="008E7775" w:rsidRPr="008E7775" w:rsidRDefault="008E7775" w:rsidP="00691D1E">
      <w:pPr>
        <w:pStyle w:val="EndNoteBibliography"/>
        <w:ind w:left="567" w:hanging="567"/>
        <w:rPr>
          <w:noProof/>
        </w:rPr>
      </w:pPr>
      <w:r w:rsidRPr="008E7775">
        <w:rPr>
          <w:noProof/>
        </w:rPr>
        <w:t>[26] T.P. Padera, A. Kadambi, E. di Tomaso, C.M. Carreira, E.B. Brown, Y. Boucher, N.C. Choi, D. Mathisen, J. Wain, E.J. Mark, L.L. Munn, R.K. Jain, Lymphatic metastasis in the absence of functional intratumor lymphatics, Science, 296 (2002) 1883-1886.</w:t>
      </w:r>
    </w:p>
    <w:p w14:paraId="55735B9E" w14:textId="77777777" w:rsidR="008E7775" w:rsidRPr="008E7775" w:rsidRDefault="008E7775" w:rsidP="00691D1E">
      <w:pPr>
        <w:pStyle w:val="EndNoteBibliography"/>
        <w:ind w:left="567" w:hanging="567"/>
        <w:rPr>
          <w:noProof/>
        </w:rPr>
      </w:pPr>
      <w:r w:rsidRPr="008E7775">
        <w:rPr>
          <w:noProof/>
        </w:rPr>
        <w:t>[27] S.T. Proulx, P. Luciani, A. Christiansen, S. Karaman, K.S. Blum, M. Rinderknecht, J.C. Leroux, M. Detmar, Use of a PEG-conjugated bright near-infrared dye for functional imaging of rerouting of tumor lymphatic drainage after sentinel lymph node metastasis, Biomaterials, 34 (2013) 5128-5137.</w:t>
      </w:r>
    </w:p>
    <w:p w14:paraId="3EC6A54F" w14:textId="77777777" w:rsidR="008E7775" w:rsidRPr="008E7775" w:rsidRDefault="008E7775" w:rsidP="00691D1E">
      <w:pPr>
        <w:pStyle w:val="EndNoteBibliography"/>
        <w:ind w:left="567" w:hanging="567"/>
        <w:rPr>
          <w:noProof/>
        </w:rPr>
      </w:pPr>
      <w:r w:rsidRPr="008E7775">
        <w:rPr>
          <w:noProof/>
        </w:rPr>
        <w:t>[28] C.D. Commerford, L.C. Dieterich, Y. He, T. Hell, J.A. Montoya-Zegarra, S.F. Noerrelykke, E. Russo, M. Rocken, M. Detmar, Mechanisms of Tumor-Induced Lymphovascular Niche Formation in Draining Lymph Nodes, Cell Rep, 25 (2018) 3554-3563 e3554.</w:t>
      </w:r>
    </w:p>
    <w:p w14:paraId="03D316D7" w14:textId="77777777" w:rsidR="008E7775" w:rsidRPr="008E7775" w:rsidRDefault="008E7775" w:rsidP="00691D1E">
      <w:pPr>
        <w:pStyle w:val="EndNoteBibliography"/>
        <w:ind w:left="567" w:hanging="567"/>
        <w:rPr>
          <w:noProof/>
        </w:rPr>
      </w:pPr>
      <w:r w:rsidRPr="008E7775">
        <w:rPr>
          <w:noProof/>
        </w:rPr>
        <w:t>[29] A.J. Leu, D.A. Berk, A. Lymboussaki, K. Alitalo, R.K. Jain, Absence of functional lymphatics within a murine sarcoma: a molecular and functional evaluation, Cancer Res, 60 (2000) 4324-4327.</w:t>
      </w:r>
    </w:p>
    <w:p w14:paraId="2180F3DD" w14:textId="77777777" w:rsidR="008E7775" w:rsidRPr="008E7775" w:rsidRDefault="008E7775" w:rsidP="00691D1E">
      <w:pPr>
        <w:pStyle w:val="EndNoteBibliography"/>
        <w:ind w:left="567" w:hanging="567"/>
        <w:rPr>
          <w:noProof/>
        </w:rPr>
      </w:pPr>
      <w:r w:rsidRPr="008E7775">
        <w:rPr>
          <w:noProof/>
        </w:rPr>
        <w:t xml:space="preserve">[30] D. Kalyane, N. Raval, R. Maheshwari, V. Tambe, K. Kalia, R.K. Tekade, Employment of enhanced permeability and retention effect (EPR): </w:t>
      </w:r>
      <w:r w:rsidRPr="008E7775">
        <w:rPr>
          <w:noProof/>
        </w:rPr>
        <w:lastRenderedPageBreak/>
        <w:t>Nanoparticle-based precision tools for targeting of therapeutic and diagnostic agent in cancer, Mater Sci Eng C Mater Biol Appl, 98 (2019) 1252-1276.</w:t>
      </w:r>
    </w:p>
    <w:p w14:paraId="46B6A005" w14:textId="77777777" w:rsidR="008E7775" w:rsidRPr="008E7775" w:rsidRDefault="008E7775" w:rsidP="00691D1E">
      <w:pPr>
        <w:pStyle w:val="EndNoteBibliography"/>
        <w:ind w:left="567" w:hanging="567"/>
        <w:rPr>
          <w:noProof/>
        </w:rPr>
      </w:pPr>
      <w:r w:rsidRPr="008E7775">
        <w:rPr>
          <w:noProof/>
        </w:rPr>
        <w:t>[31] S.Y. Wong, H. Haack, D. Crowley, M. Barry, R.T. Bronson, R.O. Hynes, Tumor-secreted vascular endothelial growth factor-C is necessary for prostate cancer lymphangiogenesis, but lymphangiogenesis is unnecessary for lymph node metastasis, Cancer Res, 65 (2005) 9789-9798.</w:t>
      </w:r>
    </w:p>
    <w:p w14:paraId="064BB357" w14:textId="77777777" w:rsidR="008E7775" w:rsidRPr="008E7775" w:rsidRDefault="008E7775" w:rsidP="00691D1E">
      <w:pPr>
        <w:pStyle w:val="EndNoteBibliography"/>
        <w:ind w:left="567" w:hanging="567"/>
        <w:rPr>
          <w:noProof/>
        </w:rPr>
      </w:pPr>
      <w:r w:rsidRPr="008E7775">
        <w:rPr>
          <w:noProof/>
        </w:rPr>
        <w:t>[32] A.W. Lund, F.V. Duraes, S. Hirosue, V.R. Raghavan, C. Nembrini, S.N. Thomas, A. Issa, S. Hugues, M.A. Swartz, VEGF-C promotes immune tolerance in B16 melanomas and cross-presentation of tumor antigen by lymph node lymphatics, Cell Rep, 1 (2012) 191-199.</w:t>
      </w:r>
    </w:p>
    <w:p w14:paraId="4A83150A" w14:textId="77777777" w:rsidR="008E7775" w:rsidRPr="008E7775" w:rsidRDefault="008E7775" w:rsidP="00691D1E">
      <w:pPr>
        <w:pStyle w:val="EndNoteBibliography"/>
        <w:ind w:left="567" w:hanging="567"/>
        <w:rPr>
          <w:noProof/>
        </w:rPr>
      </w:pPr>
      <w:r w:rsidRPr="008E7775">
        <w:rPr>
          <w:noProof/>
        </w:rPr>
        <w:t>[33] L.C. Dieterich, K. Ikenberg, T. Cetintas, K. Kapaklikaya, C. Hutmacher, M. Detmar, Tumor-Associated Lymphatic Vessels Upregulate PDL1 to Inhibit T-Cell Activation, Front Immunol, 8 (2017) 66.</w:t>
      </w:r>
    </w:p>
    <w:p w14:paraId="50AE2346" w14:textId="77777777" w:rsidR="008E7775" w:rsidRPr="008E7775" w:rsidRDefault="008E7775" w:rsidP="00691D1E">
      <w:pPr>
        <w:pStyle w:val="EndNoteBibliography"/>
        <w:ind w:left="567" w:hanging="567"/>
        <w:rPr>
          <w:noProof/>
        </w:rPr>
      </w:pPr>
      <w:r w:rsidRPr="008E7775">
        <w:rPr>
          <w:noProof/>
        </w:rPr>
        <w:t>[34] R.S. Lane, J. Femel, A.P. Breazeale, C.P. Loo, G. Thibault, A. Kaempf, M. Mori, T. Tsujikawa, Y.H. Chang, A.W. Lund, IFNγ-activated dermal lymphatic vessels inhibit cytotoxic T cells in melanoma and inflamed skin, J Exp Med, 215 (2018) 3057-3074.</w:t>
      </w:r>
    </w:p>
    <w:p w14:paraId="35C4C6F6" w14:textId="77777777" w:rsidR="008E7775" w:rsidRPr="008E7775" w:rsidRDefault="008E7775" w:rsidP="00691D1E">
      <w:pPr>
        <w:pStyle w:val="EndNoteBibliography"/>
        <w:ind w:left="567" w:hanging="567"/>
        <w:rPr>
          <w:noProof/>
        </w:rPr>
      </w:pPr>
      <w:r w:rsidRPr="008E7775">
        <w:rPr>
          <w:noProof/>
        </w:rPr>
        <w:t>[35] A.W. Lund, M. Wagner, M. Fankhauser, E.S. Steinskog, M.A. Broggi, S. Spranger, T.F. Gajewski, K. Alitalo, H.P. Eikesdal, H. Wiig, M.A. Swartz, Lymphatic vessels regulate immune microenvironments in human and murine melanoma, J Clin Invest, 126 (2016) 3389-3402.</w:t>
      </w:r>
    </w:p>
    <w:p w14:paraId="6DCC51DC" w14:textId="77777777" w:rsidR="008E7775" w:rsidRPr="008E7775" w:rsidRDefault="008E7775" w:rsidP="00691D1E">
      <w:pPr>
        <w:pStyle w:val="EndNoteBibliography"/>
        <w:ind w:left="567" w:hanging="567"/>
        <w:rPr>
          <w:noProof/>
        </w:rPr>
      </w:pPr>
      <w:r w:rsidRPr="008E7775">
        <w:rPr>
          <w:noProof/>
        </w:rPr>
        <w:t>[36] V. Lukacs-Kornek, D. Malhotra, A.L. Fletcher, S.E. Acton, K.G. Elpek, P. Tayalia, A.R. Collier, S.J. Turley, Regulated release of nitric oxide by nonhematopoietic stroma controls expansion of the activated T cell pool in lymph nodes, Nat Immunol, 12 (2011) 1096-1104.</w:t>
      </w:r>
    </w:p>
    <w:p w14:paraId="50A118D3" w14:textId="77777777" w:rsidR="008E7775" w:rsidRPr="008E7775" w:rsidRDefault="008E7775" w:rsidP="00691D1E">
      <w:pPr>
        <w:pStyle w:val="EndNoteBibliography"/>
        <w:ind w:left="567" w:hanging="567"/>
        <w:rPr>
          <w:noProof/>
        </w:rPr>
      </w:pPr>
      <w:r w:rsidRPr="008E7775">
        <w:rPr>
          <w:noProof/>
        </w:rPr>
        <w:t>[37] M. Norder, M.G. Gutierrez, S. Zicari, E. Cervi, A. Caruso, C.A. Guzman, Lymph node-derived lymphatic endothelial cells express functional costimulatory molecules and impair dendritic cell-induced allogenic T-cell proliferation, FASEB J, 26 (2012) 2835-2846.</w:t>
      </w:r>
    </w:p>
    <w:p w14:paraId="78AAEDE7" w14:textId="77777777" w:rsidR="008E7775" w:rsidRPr="008E7775" w:rsidRDefault="008E7775" w:rsidP="00691D1E">
      <w:pPr>
        <w:pStyle w:val="EndNoteBibliography"/>
        <w:ind w:left="567" w:hanging="567"/>
        <w:rPr>
          <w:noProof/>
        </w:rPr>
      </w:pPr>
      <w:r w:rsidRPr="008E7775">
        <w:rPr>
          <w:noProof/>
        </w:rPr>
        <w:t>[38] E.F. Tewalt, J.N. Cohen, S.J. Rouhani, C.J. Guidi, H. Qiao, S.P. Fahl, M.R. Conaway, T.P. Bender, K.S. Tung, A.T. Vella, A.J. Adler, L. Chen, V.H. Engelhard, Lymphatic endothelial cells induce tolerance via PD-L1 and lack of costimulation leading to high-level PD-1 expression on CD8 T cells, Blood, 120 (2012) 4772-4782.</w:t>
      </w:r>
    </w:p>
    <w:p w14:paraId="459CB25E" w14:textId="77777777" w:rsidR="008E7775" w:rsidRPr="008E7775" w:rsidRDefault="008E7775" w:rsidP="00691D1E">
      <w:pPr>
        <w:pStyle w:val="EndNoteBibliography"/>
        <w:ind w:left="567" w:hanging="567"/>
        <w:rPr>
          <w:noProof/>
        </w:rPr>
      </w:pPr>
      <w:r w:rsidRPr="008E7775">
        <w:rPr>
          <w:noProof/>
        </w:rPr>
        <w:t>[39] S. Podgrabinska, O. Kamalu, L. Mayer, M. Shimaoka, H. Snoeck, G.J. Randolph, M. Skobe, Inflamed lymphatic endothelium suppresses dendritic cell maturation and function via Mac-1/ICAM-1-dependent mechanism, J Immunol, 183 (2009) 1767-1779.</w:t>
      </w:r>
    </w:p>
    <w:p w14:paraId="1CB0A19D" w14:textId="77777777" w:rsidR="008E7775" w:rsidRPr="008E7775" w:rsidRDefault="008E7775" w:rsidP="00691D1E">
      <w:pPr>
        <w:pStyle w:val="EndNoteBibliography"/>
        <w:ind w:left="567" w:hanging="567"/>
        <w:rPr>
          <w:noProof/>
        </w:rPr>
      </w:pPr>
      <w:r w:rsidRPr="008E7775">
        <w:rPr>
          <w:noProof/>
        </w:rPr>
        <w:t>[40] S. Liao, G. Cheng, D.A. Conner, Y. Huang, R.S. Kucherlapati, L.L. Munn, N.H. Ruddle, R.K. Jain, D. Fukumura, T.P. Padera, Impaired lymphatic contraction associated with immunosuppression, Proc Natl Acad Sci U S A, 108 (2011) 18784-18789.</w:t>
      </w:r>
    </w:p>
    <w:p w14:paraId="41DDF927" w14:textId="77777777" w:rsidR="008E7775" w:rsidRPr="008E7775" w:rsidRDefault="008E7775" w:rsidP="00691D1E">
      <w:pPr>
        <w:pStyle w:val="EndNoteBibliography"/>
        <w:ind w:left="567" w:hanging="567"/>
        <w:rPr>
          <w:noProof/>
        </w:rPr>
      </w:pPr>
      <w:r w:rsidRPr="008E7775">
        <w:rPr>
          <w:noProof/>
        </w:rPr>
        <w:t>[41] A. Ruddell, P. Mezquita, K.A. Brandvold, A. Farr, B.M. Iritani, B lymphocyte-specific c-Myc expression stimulates early and functional expansion of the vasculature and lymphatics during lymphomagenesis, Am J Pathol, 163 (2003) 2233-2245.</w:t>
      </w:r>
    </w:p>
    <w:p w14:paraId="68C6A7A5" w14:textId="77777777" w:rsidR="008E7775" w:rsidRPr="008E7775" w:rsidRDefault="008E7775" w:rsidP="00691D1E">
      <w:pPr>
        <w:pStyle w:val="EndNoteBibliography"/>
        <w:ind w:left="567" w:hanging="567"/>
        <w:rPr>
          <w:noProof/>
        </w:rPr>
      </w:pPr>
      <w:r w:rsidRPr="008E7775">
        <w:rPr>
          <w:noProof/>
        </w:rPr>
        <w:lastRenderedPageBreak/>
        <w:t>[42] A. Zumsteg, V. Baeriswyl, N. Imaizumi, R. Schwendener, C. Ruegg, G. Christofori, Myeloid cells contribute to tumor lymphangiogenesis, PLoS One, 4 (2009) e7067.</w:t>
      </w:r>
    </w:p>
    <w:p w14:paraId="1725B3F0" w14:textId="77777777" w:rsidR="008E7775" w:rsidRPr="008E7775" w:rsidRDefault="008E7775" w:rsidP="00691D1E">
      <w:pPr>
        <w:pStyle w:val="EndNoteBibliography"/>
        <w:ind w:left="567" w:hanging="567"/>
        <w:rPr>
          <w:noProof/>
        </w:rPr>
      </w:pPr>
      <w:r w:rsidRPr="008E7775">
        <w:rPr>
          <w:noProof/>
        </w:rPr>
        <w:t>[43] A.K. Polomska, S.T. Proulx, Imaging technology of the lymphatic system, Adv Drug Deliv Rev, (2020).</w:t>
      </w:r>
    </w:p>
    <w:p w14:paraId="016CE94E" w14:textId="77777777" w:rsidR="008E7775" w:rsidRPr="008E7775" w:rsidRDefault="008E7775" w:rsidP="00691D1E">
      <w:pPr>
        <w:pStyle w:val="EndNoteBibliography"/>
        <w:ind w:left="567" w:hanging="567"/>
        <w:rPr>
          <w:noProof/>
        </w:rPr>
      </w:pPr>
      <w:r w:rsidRPr="008E7775">
        <w:rPr>
          <w:noProof/>
        </w:rPr>
        <w:t>[44] J.P. Sleeman, The lymph node pre-metastatic niche, J Mol Med (Berl), 93 (2015) 1173-1184.</w:t>
      </w:r>
    </w:p>
    <w:p w14:paraId="170F8A5E" w14:textId="77777777" w:rsidR="008E7775" w:rsidRPr="008E7775" w:rsidRDefault="008E7775" w:rsidP="00691D1E">
      <w:pPr>
        <w:pStyle w:val="EndNoteBibliography"/>
        <w:ind w:left="567" w:hanging="567"/>
        <w:rPr>
          <w:noProof/>
        </w:rPr>
      </w:pPr>
      <w:r w:rsidRPr="008E7775">
        <w:rPr>
          <w:noProof/>
        </w:rPr>
        <w:t>[45] H. Peinado, H. Zhang, I.R. Matei, B. Costa-Silva, A. Hoshino, G. Rodrigues, B. Psaila, R.N. Kaplan, J.F. Bromberg, Y. Kang, M.J. Bissell, T.R. Cox, A.J. Giaccia, J.T. Erler, S. Hiratsuka, C.M. Ghajar, D. Lyden, Pre-metastatic niches: organ-specific homes for metastases, Nat Rev Cancer, 17 (2017) 302-317.</w:t>
      </w:r>
    </w:p>
    <w:p w14:paraId="7AD9079E" w14:textId="77777777" w:rsidR="008E7775" w:rsidRPr="008E7775" w:rsidRDefault="008E7775" w:rsidP="00691D1E">
      <w:pPr>
        <w:pStyle w:val="EndNoteBibliography"/>
        <w:ind w:left="567" w:hanging="567"/>
        <w:rPr>
          <w:noProof/>
        </w:rPr>
      </w:pPr>
      <w:r w:rsidRPr="008E7775">
        <w:rPr>
          <w:noProof/>
        </w:rPr>
        <w:t>[46] M. Rinderknecht, M. Detmar, Tumor lymphangiogenesis and melanoma metastasis, J Cell Physiol, 216 (2008) 347-354.</w:t>
      </w:r>
    </w:p>
    <w:p w14:paraId="25F4C0A3" w14:textId="77777777" w:rsidR="008E7775" w:rsidRPr="008E7775" w:rsidRDefault="008E7775" w:rsidP="00691D1E">
      <w:pPr>
        <w:pStyle w:val="EndNoteBibliography"/>
        <w:ind w:left="567" w:hanging="567"/>
        <w:rPr>
          <w:noProof/>
        </w:rPr>
      </w:pPr>
      <w:r w:rsidRPr="008E7775">
        <w:rPr>
          <w:noProof/>
        </w:rPr>
        <w:t>[47] C.C. Pieper, S. Hur, C.M. Sommer, G. Nadolski, G. Maleux, J. Kim, M. Itkin, Back to the Future: Lipiodol in Lymphography-From Diagnostics to Theranostics, Invest Radiol, 54 (2019) 600-615.</w:t>
      </w:r>
    </w:p>
    <w:p w14:paraId="2925C430" w14:textId="77777777" w:rsidR="008E7775" w:rsidRPr="008E7775" w:rsidRDefault="008E7775" w:rsidP="00691D1E">
      <w:pPr>
        <w:pStyle w:val="EndNoteBibliography"/>
        <w:ind w:left="567" w:hanging="567"/>
        <w:rPr>
          <w:noProof/>
        </w:rPr>
      </w:pPr>
      <w:r w:rsidRPr="008E7775">
        <w:rPr>
          <w:noProof/>
        </w:rPr>
        <w:t>[48] M. Toliyat, K. Singh, R.C. Sibley, M. Chamarthy, S.P. Kalva, A.K. Pillai, Interventional radiology in the management of thoracic duct injuries: Anatomy, techniques and results, Clin Imaging, 42 (2017) 183-192.</w:t>
      </w:r>
    </w:p>
    <w:p w14:paraId="6392CE35" w14:textId="77777777" w:rsidR="008E7775" w:rsidRPr="008E7775" w:rsidRDefault="008E7775" w:rsidP="00691D1E">
      <w:pPr>
        <w:pStyle w:val="EndNoteBibliography"/>
        <w:ind w:left="567" w:hanging="567"/>
        <w:rPr>
          <w:noProof/>
        </w:rPr>
      </w:pPr>
      <w:r w:rsidRPr="008E7775">
        <w:rPr>
          <w:noProof/>
        </w:rPr>
        <w:t>[49] T. Iimura, Y. Fukushima, S. Kumita, R. Ogawa, H. Hyakusoku, Estimating Lymphodynamic Conditions and Lymphovenous Anastomosis Efficacy Using (99m)Tc-phytate Lymphoscintigraphy with SPECT-CT in Patients with Lower-limb Lymphedema, Plast Reconstr Surg Glob Open, 3 (2015) e404.</w:t>
      </w:r>
    </w:p>
    <w:p w14:paraId="4DE85B8C" w14:textId="77777777" w:rsidR="008E7775" w:rsidRPr="008E7775" w:rsidRDefault="008E7775" w:rsidP="00691D1E">
      <w:pPr>
        <w:pStyle w:val="EndNoteBibliography"/>
        <w:ind w:left="567" w:hanging="567"/>
        <w:rPr>
          <w:noProof/>
        </w:rPr>
      </w:pPr>
      <w:r w:rsidRPr="008E7775">
        <w:rPr>
          <w:noProof/>
        </w:rPr>
        <w:t>[50] K. Tew, D. Farlow, SPECT/CT in Melanoma Lymphoscintigraphy, Clin Nucl Med, 41 (2016) 961-963.</w:t>
      </w:r>
    </w:p>
    <w:p w14:paraId="3D325182" w14:textId="77777777" w:rsidR="008E7775" w:rsidRPr="008E7775" w:rsidRDefault="008E7775" w:rsidP="00691D1E">
      <w:pPr>
        <w:pStyle w:val="EndNoteBibliography"/>
        <w:ind w:left="567" w:hanging="567"/>
        <w:rPr>
          <w:noProof/>
        </w:rPr>
      </w:pPr>
      <w:r w:rsidRPr="008E7775">
        <w:rPr>
          <w:noProof/>
        </w:rPr>
        <w:t>[51] R.A. Valdes Olmos, D.D.D. Rietbergen, D. Rubello, L.M. Pereira Arias-Bouda, A. Collarino, P.M. Colletti, S. Vidal-Sicart, F.W.B. van Leeuwen, Sentinel Node Imaging and Radioguided Surgery in the Era of SPECT/CT and PET/CT: Toward New Interventional Nuclear Medicine Strategies, Clin Nucl Med, 45 (2020) 771-777.</w:t>
      </w:r>
    </w:p>
    <w:p w14:paraId="6AD5A1FB" w14:textId="77777777" w:rsidR="008E7775" w:rsidRPr="008E7775" w:rsidRDefault="008E7775" w:rsidP="00691D1E">
      <w:pPr>
        <w:pStyle w:val="EndNoteBibliography"/>
        <w:ind w:left="567" w:hanging="567"/>
        <w:rPr>
          <w:noProof/>
        </w:rPr>
      </w:pPr>
      <w:r w:rsidRPr="008E7775">
        <w:rPr>
          <w:noProof/>
        </w:rPr>
        <w:t>[52] A. Bollinger, B.R. Amann-Vesti, Fluorescence microlymphography: diagnostic potential in lymphedema and basis for the measurement of lymphatic pressure and flow velocity, Lymphology, 40 (2007) 52-62.</w:t>
      </w:r>
    </w:p>
    <w:p w14:paraId="34D302D7" w14:textId="77777777" w:rsidR="008E7775" w:rsidRPr="008E7775" w:rsidRDefault="008E7775" w:rsidP="00691D1E">
      <w:pPr>
        <w:pStyle w:val="EndNoteBibliography"/>
        <w:ind w:left="567" w:hanging="567"/>
        <w:rPr>
          <w:noProof/>
        </w:rPr>
      </w:pPr>
      <w:r w:rsidRPr="008E7775">
        <w:rPr>
          <w:noProof/>
        </w:rPr>
        <w:t>[53] H.H. Keo, M. Husmann, E. Groechenig, T. Willenberg, S.B. Gretener, Diagnostic accuracy of fluorescence microlymphography for detecting limb lymphedema, Eur J Vasc Endovasc Surg, 49 (2015) 474-479.</w:t>
      </w:r>
    </w:p>
    <w:p w14:paraId="115CD1C8" w14:textId="77777777" w:rsidR="008E7775" w:rsidRPr="008E7775" w:rsidRDefault="008E7775" w:rsidP="00691D1E">
      <w:pPr>
        <w:pStyle w:val="EndNoteBibliography"/>
        <w:ind w:left="567" w:hanging="567"/>
        <w:rPr>
          <w:noProof/>
        </w:rPr>
      </w:pPr>
      <w:r w:rsidRPr="008E7775">
        <w:rPr>
          <w:noProof/>
        </w:rPr>
        <w:t>[54] E.M. Sevick-Muraca, R. Sharma, J.C. Rasmussen, M.V. Marshall, J.A. Wendt, H.Q. Pham, E. Bonefas, J.P. Houston, L. Sampath, K.E. Adams, D.K. Blanchard, R.E. Fisher, S.B. Chiang, R. Elledge, M.E. Mawad, Imaging of lymph flow in breast cancer patients after microdose administration of a near-infrared fluorophore: feasibility study, Radiology, 246 (2008) 734-741.</w:t>
      </w:r>
    </w:p>
    <w:p w14:paraId="66F6D722" w14:textId="77777777" w:rsidR="008E7775" w:rsidRPr="008E7775" w:rsidRDefault="008E7775" w:rsidP="00691D1E">
      <w:pPr>
        <w:pStyle w:val="EndNoteBibliography"/>
        <w:ind w:left="567" w:hanging="567"/>
        <w:rPr>
          <w:noProof/>
        </w:rPr>
      </w:pPr>
      <w:r w:rsidRPr="008E7775">
        <w:rPr>
          <w:noProof/>
        </w:rPr>
        <w:t>[55] S. Yoneya, T. Saito, Y. Komatsu, I. Koyama, K. Takahashi, J. Duvoll-Young, Binding properties of indocyanine green in human blood, Invest Ophthalmol Vis Sci, 39 (1998) 1286-1290.</w:t>
      </w:r>
    </w:p>
    <w:p w14:paraId="1D6952F8" w14:textId="77777777" w:rsidR="008E7775" w:rsidRPr="008E7775" w:rsidRDefault="008E7775" w:rsidP="00691D1E">
      <w:pPr>
        <w:pStyle w:val="EndNoteBibliography"/>
        <w:ind w:left="567" w:hanging="567"/>
        <w:rPr>
          <w:noProof/>
        </w:rPr>
      </w:pPr>
      <w:r w:rsidRPr="008E7775">
        <w:rPr>
          <w:noProof/>
        </w:rPr>
        <w:t>[56] K. Polom, D. Murawa, Y.S. Rho, P. Nowaczyk, M. Hunerbein, P. Murawa, Current trends and emerging future of indocyanine green usage in surgery and oncology: a literature review, Cancer, 117 (2011) 4812-4822.</w:t>
      </w:r>
    </w:p>
    <w:p w14:paraId="0A026FA8" w14:textId="77777777" w:rsidR="008E7775" w:rsidRPr="008E7775" w:rsidRDefault="008E7775" w:rsidP="00691D1E">
      <w:pPr>
        <w:pStyle w:val="EndNoteBibliography"/>
        <w:ind w:left="567" w:hanging="567"/>
        <w:rPr>
          <w:noProof/>
        </w:rPr>
      </w:pPr>
      <w:r w:rsidRPr="008E7775">
        <w:rPr>
          <w:noProof/>
        </w:rPr>
        <w:lastRenderedPageBreak/>
        <w:t>[57] S. Kim, Y.T. Lim, E.G. Soltesz, A.M. De Grand, J. Lee, A. Nakayama, J.A. Parker, T. Mihaljevic, R.G. Laurence, D.M. Dor, L.H. Cohn, M.G. Bawendi, J.V. Frangioni, Near-infrared fluorescent type II quantum dots for sentinel lymph node mapping, Nat Biotechnol, 22 (2004) 93-97.</w:t>
      </w:r>
    </w:p>
    <w:p w14:paraId="4D6A3590" w14:textId="77777777" w:rsidR="008E7775" w:rsidRPr="008E7775" w:rsidRDefault="008E7775" w:rsidP="00691D1E">
      <w:pPr>
        <w:pStyle w:val="EndNoteBibliography"/>
        <w:ind w:left="567" w:hanging="567"/>
        <w:rPr>
          <w:noProof/>
        </w:rPr>
      </w:pPr>
      <w:r w:rsidRPr="008E7775">
        <w:rPr>
          <w:noProof/>
        </w:rPr>
        <w:t>[58] J.A. Fitzpatrick, S.K. Andreko, L.A. Ernst, A.S. Waggoner, B. Ballou, M.P. Bruchez, Long-term persistence and spectral blue shifting of quantum dots in vivo, Nano Lett, 9 (2009) 2736-2741.</w:t>
      </w:r>
    </w:p>
    <w:p w14:paraId="1B2964A5" w14:textId="77777777" w:rsidR="008E7775" w:rsidRPr="008E7775" w:rsidRDefault="008E7775" w:rsidP="00691D1E">
      <w:pPr>
        <w:pStyle w:val="EndNoteBibliography"/>
        <w:ind w:left="567" w:hanging="567"/>
        <w:rPr>
          <w:noProof/>
        </w:rPr>
      </w:pPr>
      <w:r w:rsidRPr="008E7775">
        <w:rPr>
          <w:noProof/>
        </w:rPr>
        <w:t>[59] W.M. Pabon-Ramos, V. Raman, F.R. Schwartz, B.C. Tong, L.M. Koweek, Magnetic Resonance Lymphangiography of the Central Lymphatic System: Technique and Clinical Applications, J Magn Reson Imaging, 53 (2021) 374-380.</w:t>
      </w:r>
    </w:p>
    <w:p w14:paraId="5B19A681" w14:textId="77777777" w:rsidR="008E7775" w:rsidRPr="008E7775" w:rsidRDefault="008E7775" w:rsidP="00691D1E">
      <w:pPr>
        <w:pStyle w:val="EndNoteBibliography"/>
        <w:ind w:left="567" w:hanging="567"/>
        <w:rPr>
          <w:noProof/>
        </w:rPr>
      </w:pPr>
      <w:r w:rsidRPr="008E7775">
        <w:rPr>
          <w:noProof/>
        </w:rPr>
        <w:t>[60] A.S. Fortuin, R. Brüggemann, J. van der Linden, I. Panfilov, B. Israël, T.W.J. Scheenen, J.O. Barentsz, Ultra-small superparamagnetic iron oxides for metastatic lymph node detection: back on the block, Wiley Interdiscip Rev Nanomed Nanobiotechnol, 10 (2018).</w:t>
      </w:r>
    </w:p>
    <w:p w14:paraId="5275E133" w14:textId="77777777" w:rsidR="008E7775" w:rsidRPr="008E7775" w:rsidRDefault="008E7775" w:rsidP="00691D1E">
      <w:pPr>
        <w:pStyle w:val="EndNoteBibliography"/>
        <w:ind w:left="567" w:hanging="567"/>
        <w:rPr>
          <w:noProof/>
        </w:rPr>
      </w:pPr>
      <w:r w:rsidRPr="008E7775">
        <w:rPr>
          <w:noProof/>
        </w:rPr>
        <w:t>[61] M. Gkagkanasiou, A. Ploussi, M. Gazouli, E.P. Efstathopoulos, USPIO-Enhanced MRI Neuroimaging: A Review, J Neuroimaging, 26 (2016) 161-168.</w:t>
      </w:r>
    </w:p>
    <w:p w14:paraId="2042F8E2" w14:textId="77777777" w:rsidR="008E7775" w:rsidRPr="008E7775" w:rsidRDefault="008E7775" w:rsidP="00691D1E">
      <w:pPr>
        <w:pStyle w:val="EndNoteBibliography"/>
        <w:ind w:left="567" w:hanging="567"/>
        <w:rPr>
          <w:noProof/>
        </w:rPr>
      </w:pPr>
      <w:r w:rsidRPr="008E7775">
        <w:rPr>
          <w:noProof/>
        </w:rPr>
        <w:t>[62] W.B. Eubank, D.A. Mankoff, H.J. Vesselle, J.F. Eary, E.K. Schubert, L.K. Dunnwald, S.K. Lindsley, J.R. Gralow, M.M. Austin-Seymour, G.K. Ellis, R.B. Livingston, Detection of locoregional and distant recurrences in breast cancer patients by using FDG PET, Radiographics, 22 (2002) 5-17.</w:t>
      </w:r>
    </w:p>
    <w:p w14:paraId="32154661" w14:textId="77777777" w:rsidR="008E7775" w:rsidRPr="008E7775" w:rsidRDefault="008E7775" w:rsidP="00691D1E">
      <w:pPr>
        <w:pStyle w:val="EndNoteBibliography"/>
        <w:ind w:left="567" w:hanging="567"/>
        <w:rPr>
          <w:noProof/>
        </w:rPr>
      </w:pPr>
      <w:r w:rsidRPr="008E7775">
        <w:rPr>
          <w:noProof/>
        </w:rPr>
        <w:t>[63] H.M. de Vries, O.R. Brouwer, S. Heijmink, S. Horenblas, E. Vegt, Recent developments in penile cancer imaging, Curr Opin Urol, 29 (2019) 150-155.</w:t>
      </w:r>
    </w:p>
    <w:p w14:paraId="231EAE11" w14:textId="77777777" w:rsidR="008E7775" w:rsidRPr="008E7775" w:rsidRDefault="008E7775" w:rsidP="00691D1E">
      <w:pPr>
        <w:pStyle w:val="EndNoteBibliography"/>
        <w:ind w:left="567" w:hanging="567"/>
        <w:rPr>
          <w:noProof/>
        </w:rPr>
      </w:pPr>
      <w:r w:rsidRPr="008E7775">
        <w:rPr>
          <w:noProof/>
        </w:rPr>
        <w:t>[64] V. Mumprecht, M. Honer, B. Vigl, S.T. Proulx, E. Trachsel, M. Kaspar, N.E. Banziger-Tobler, R. Schibli, D. Neri, M. Detmar, In vivo imaging of inflammation- and tumor-induced lymph node lymphangiogenesis by immuno-positron emission tomography, Cancer Res, 70 (2010) 8842-8851.</w:t>
      </w:r>
    </w:p>
    <w:p w14:paraId="126DF0FB" w14:textId="77777777" w:rsidR="008E7775" w:rsidRPr="008E7775" w:rsidRDefault="008E7775" w:rsidP="00691D1E">
      <w:pPr>
        <w:pStyle w:val="EndNoteBibliography"/>
        <w:ind w:left="567" w:hanging="567"/>
        <w:rPr>
          <w:noProof/>
        </w:rPr>
      </w:pPr>
      <w:r w:rsidRPr="008E7775">
        <w:rPr>
          <w:noProof/>
        </w:rPr>
        <w:t>[65] D.L. Thorek, D. Ulmert, N.F. Diop, M.E. Lupu, M.G. Doran, R. Huang, D.S. Abou, S.M. Larson, J. Grimm, Non-invasive mapping of deep-tissue lymph nodes in live animals using a multimodal PET/MRI nanoparticle, Nat Commun, 5 (2014) 3097.</w:t>
      </w:r>
    </w:p>
    <w:p w14:paraId="07C12DCF" w14:textId="77777777" w:rsidR="008E7775" w:rsidRPr="008E7775" w:rsidRDefault="008E7775" w:rsidP="00691D1E">
      <w:pPr>
        <w:pStyle w:val="EndNoteBibliography"/>
        <w:ind w:left="567" w:hanging="567"/>
        <w:rPr>
          <w:noProof/>
        </w:rPr>
      </w:pPr>
      <w:r w:rsidRPr="008E7775">
        <w:rPr>
          <w:noProof/>
        </w:rPr>
        <w:t>[66] X. Huang, F. Zhang, S. Lee, M. Swierczewska, D.O. Kiesewetter, L. Lang, G. Zhang, L. Zhu, H. Gao, H.S. Choi, G. Niu, X. Chen, Long-term multimodal imaging of tumor draining sentinel lymph nodes using mesoporous silica-based nanoprobes, Biomaterials, 33 (2012) 4370-4378.</w:t>
      </w:r>
    </w:p>
    <w:p w14:paraId="3F54EA7C" w14:textId="77777777" w:rsidR="008E7775" w:rsidRPr="008E7775" w:rsidRDefault="008E7775" w:rsidP="00691D1E">
      <w:pPr>
        <w:pStyle w:val="EndNoteBibliography"/>
        <w:ind w:left="567" w:hanging="567"/>
        <w:rPr>
          <w:noProof/>
        </w:rPr>
      </w:pPr>
      <w:r w:rsidRPr="008E7775">
        <w:rPr>
          <w:noProof/>
        </w:rPr>
        <w:t>[67] Y. Wang, L. Lang, P. Huang, Z. Wang, O. Jacobson, D.O. Kiesewetter, I.U. Ali, G. Teng, G. Niu, X. Chen, In vivo albumin labeling and lymphatic imaging, Proc Natl Acad Sci U S A, 112 (2015) 208-213.</w:t>
      </w:r>
    </w:p>
    <w:p w14:paraId="605D12E3" w14:textId="77777777" w:rsidR="008E7775" w:rsidRPr="008E7775" w:rsidRDefault="008E7775" w:rsidP="00691D1E">
      <w:pPr>
        <w:pStyle w:val="EndNoteBibliography"/>
        <w:ind w:left="567" w:hanging="567"/>
        <w:rPr>
          <w:noProof/>
        </w:rPr>
      </w:pPr>
      <w:r w:rsidRPr="008E7775">
        <w:rPr>
          <w:noProof/>
        </w:rPr>
        <w:t>[68] D. Pan, M. Pramanik, A. Senpan, S. Ghosh, S.A. Wickline, L.V. Wang, G.M. Lanza, Near infrared photoacoustic detection of sentinel lymph nodes with gold nanobeacons, Biomaterials, 31 (2010) 4088-4093.</w:t>
      </w:r>
    </w:p>
    <w:p w14:paraId="79F66B0E" w14:textId="77777777" w:rsidR="008E7775" w:rsidRPr="008E7775" w:rsidRDefault="008E7775" w:rsidP="00691D1E">
      <w:pPr>
        <w:pStyle w:val="EndNoteBibliography"/>
        <w:ind w:left="567" w:hanging="567"/>
        <w:rPr>
          <w:noProof/>
        </w:rPr>
      </w:pPr>
      <w:r w:rsidRPr="008E7775">
        <w:rPr>
          <w:noProof/>
        </w:rPr>
        <w:t>[69] K.H. Song, E.W. Stein, J.A. Margenthaler, L.V. Wang, Noninvasive photoacoustic identification of sentinel lymph nodes containing methylene blue in vivo in a rat model, J Biomed Opt, 13 (2008) 054033.</w:t>
      </w:r>
    </w:p>
    <w:p w14:paraId="3CEFDA1F" w14:textId="77777777" w:rsidR="008E7775" w:rsidRPr="008E7775" w:rsidRDefault="008E7775" w:rsidP="00691D1E">
      <w:pPr>
        <w:pStyle w:val="EndNoteBibliography"/>
        <w:ind w:left="567" w:hanging="567"/>
        <w:rPr>
          <w:noProof/>
        </w:rPr>
      </w:pPr>
      <w:r w:rsidRPr="008E7775">
        <w:rPr>
          <w:noProof/>
        </w:rPr>
        <w:t>[70] S. Zackrisson, S. van de Ven, S.S. Gambhir, Light in and sound out: emerging translational strategies for photoacoustic imaging, Cancer Res, 74 (2014) 979-1004.</w:t>
      </w:r>
    </w:p>
    <w:p w14:paraId="1A7EB026" w14:textId="77777777" w:rsidR="008E7775" w:rsidRPr="008E7775" w:rsidRDefault="008E7775" w:rsidP="00691D1E">
      <w:pPr>
        <w:pStyle w:val="EndNoteBibliography"/>
        <w:ind w:left="567" w:hanging="567"/>
        <w:rPr>
          <w:noProof/>
        </w:rPr>
      </w:pPr>
      <w:r w:rsidRPr="008E7775">
        <w:rPr>
          <w:noProof/>
        </w:rPr>
        <w:lastRenderedPageBreak/>
        <w:t>[71] C. Martel, J. Yao, C.H. Huang, J. Zou, G.J. Randolph, L.V. Wang, Photoacoustic lymphatic imaging with high spatial-temporal resolution, J Biomed Opt, 19 (2014) 116009.</w:t>
      </w:r>
    </w:p>
    <w:p w14:paraId="75B71D9B" w14:textId="77777777" w:rsidR="008E7775" w:rsidRPr="008E7775" w:rsidRDefault="008E7775" w:rsidP="00691D1E">
      <w:pPr>
        <w:pStyle w:val="EndNoteBibliography"/>
        <w:ind w:left="567" w:hanging="567"/>
        <w:rPr>
          <w:noProof/>
        </w:rPr>
      </w:pPr>
      <w:r w:rsidRPr="008E7775">
        <w:rPr>
          <w:noProof/>
        </w:rPr>
        <w:t>[72] Y.N. Zhang, J. Lazarovits, W. Poon, B. Ouyang, L.N.M. Nguyen, B.R. Kingston, W.C.W. Chan, Nanoparticle Size Influences Antigen Retention and Presentation in Lymph Node Follicles for Humoral Immunity, Nano Lett, 19 (2019) 7226-7235.</w:t>
      </w:r>
    </w:p>
    <w:p w14:paraId="67B1C88F" w14:textId="77777777" w:rsidR="008E7775" w:rsidRPr="008E7775" w:rsidRDefault="008E7775" w:rsidP="00691D1E">
      <w:pPr>
        <w:pStyle w:val="EndNoteBibliography"/>
        <w:ind w:left="567" w:hanging="567"/>
        <w:rPr>
          <w:noProof/>
        </w:rPr>
      </w:pPr>
      <w:r w:rsidRPr="008E7775">
        <w:rPr>
          <w:noProof/>
        </w:rPr>
        <w:t>[73] J.C. Kraft, P.M. Treuting, R.J.Y. Ho, Indocyanine green nanoparticles undergo selective lymphatic uptake, distribution and retention and enable detailed mapping of lymph vessels, nodes and abnormalities, J Drug Target, 26 (2018) 494-504.</w:t>
      </w:r>
    </w:p>
    <w:p w14:paraId="1B181E4D" w14:textId="77777777" w:rsidR="008E7775" w:rsidRPr="008E7775" w:rsidRDefault="008E7775" w:rsidP="00691D1E">
      <w:pPr>
        <w:pStyle w:val="EndNoteBibliography"/>
        <w:ind w:left="567" w:hanging="567"/>
        <w:rPr>
          <w:noProof/>
        </w:rPr>
      </w:pPr>
      <w:r w:rsidRPr="008E7775">
        <w:rPr>
          <w:noProof/>
        </w:rPr>
        <w:t>[74] S.T. Proulx, P. Luciani, S. Derzsi, M. Rinderknecht, V. Mumprecht, J.C. Leroux, M. Detmar, Quantitative imaging of lymphatic function with liposomal indocyanine green, Cancer Res, 70 (2010) 7053-7062.</w:t>
      </w:r>
    </w:p>
    <w:p w14:paraId="04546A54" w14:textId="77777777" w:rsidR="008E7775" w:rsidRPr="008E7775" w:rsidRDefault="008E7775" w:rsidP="00691D1E">
      <w:pPr>
        <w:pStyle w:val="EndNoteBibliography"/>
        <w:ind w:left="567" w:hanging="567"/>
        <w:rPr>
          <w:noProof/>
        </w:rPr>
      </w:pPr>
      <w:r w:rsidRPr="008E7775">
        <w:rPr>
          <w:noProof/>
        </w:rPr>
        <w:t>[75] S.B. Bachmann, M. Detmar, S.T. Proulx, Visualization and Measurement of Lymphatic Function In Vivo, Methods Mol Biol, 1846 (2018) 197-211.</w:t>
      </w:r>
    </w:p>
    <w:p w14:paraId="19FD7520" w14:textId="77777777" w:rsidR="008E7775" w:rsidRPr="008E7775" w:rsidRDefault="008E7775" w:rsidP="00691D1E">
      <w:pPr>
        <w:pStyle w:val="EndNoteBibliography"/>
        <w:ind w:left="567" w:hanging="567"/>
        <w:rPr>
          <w:noProof/>
        </w:rPr>
      </w:pPr>
      <w:r w:rsidRPr="008E7775">
        <w:rPr>
          <w:noProof/>
        </w:rPr>
        <w:t>[76] D. Peer, J.M. Karp, S. Hong, O.C. Farokhzad, R. Margalit, R. Langer, Nanocarriers as an emerging platform for cancer therapy, Nat Nanotechnol, 2 (2007) 751-760.</w:t>
      </w:r>
    </w:p>
    <w:p w14:paraId="3E3D054F" w14:textId="77777777" w:rsidR="008E7775" w:rsidRPr="008E7775" w:rsidRDefault="008E7775" w:rsidP="00691D1E">
      <w:pPr>
        <w:pStyle w:val="EndNoteBibliography"/>
        <w:ind w:left="567" w:hanging="567"/>
        <w:rPr>
          <w:noProof/>
        </w:rPr>
      </w:pPr>
      <w:r w:rsidRPr="008E7775">
        <w:rPr>
          <w:noProof/>
        </w:rPr>
        <w:t>[77] K. Greish, Enhanced permeability and retention (EPR) effect for anticancer nanomedicine drug targeting, Methods Mol Biol, 624 (2010) 25-37.</w:t>
      </w:r>
    </w:p>
    <w:p w14:paraId="3F6F43DD" w14:textId="77777777" w:rsidR="008E7775" w:rsidRPr="008E7775" w:rsidRDefault="008E7775" w:rsidP="00691D1E">
      <w:pPr>
        <w:pStyle w:val="EndNoteBibliography"/>
        <w:ind w:left="567" w:hanging="567"/>
        <w:rPr>
          <w:noProof/>
        </w:rPr>
      </w:pPr>
      <w:r w:rsidRPr="008E7775">
        <w:rPr>
          <w:noProof/>
        </w:rPr>
        <w:t>[78] R. van der Meel, E. Sulheim, Y. Shi, F. Kiessling, W.J.M. Mulder, T. Lammers, Smart cancer nanomedicine, Nat Nanotechnol, 14 (2019) 1007-1017.</w:t>
      </w:r>
    </w:p>
    <w:p w14:paraId="772F84EC" w14:textId="77777777" w:rsidR="008E7775" w:rsidRPr="008E7775" w:rsidRDefault="008E7775" w:rsidP="00691D1E">
      <w:pPr>
        <w:pStyle w:val="EndNoteBibliography"/>
        <w:ind w:left="567" w:hanging="567"/>
        <w:rPr>
          <w:noProof/>
        </w:rPr>
      </w:pPr>
      <w:r w:rsidRPr="008E7775">
        <w:rPr>
          <w:noProof/>
        </w:rPr>
        <w:t>[79] C.J.H. Porter, N.L. Trevaskis, Targeting immune cells within lymph nodes, Nat Nanotechnol, 15 (2020) 423-425.</w:t>
      </w:r>
    </w:p>
    <w:p w14:paraId="618B6506" w14:textId="77777777" w:rsidR="008E7775" w:rsidRPr="008E7775" w:rsidRDefault="008E7775" w:rsidP="00691D1E">
      <w:pPr>
        <w:pStyle w:val="EndNoteBibliography"/>
        <w:ind w:left="567" w:hanging="567"/>
        <w:rPr>
          <w:noProof/>
        </w:rPr>
      </w:pPr>
      <w:r w:rsidRPr="008E7775">
        <w:rPr>
          <w:noProof/>
        </w:rPr>
        <w:t>[80] L. Jeanbart, M. Ballester, A. de Titta, P. Corthesy, P. Romero, J.A. Hubbell, M.A. Swartz, Enhancing efficacy of anticancer vaccines by targeted delivery to tumor-draining lymph nodes, Cancer Immunol Res, 2 (2014) 436-447.</w:t>
      </w:r>
    </w:p>
    <w:p w14:paraId="552DB760" w14:textId="77777777" w:rsidR="008E7775" w:rsidRPr="008E7775" w:rsidRDefault="008E7775" w:rsidP="00691D1E">
      <w:pPr>
        <w:pStyle w:val="EndNoteBibliography"/>
        <w:ind w:left="567" w:hanging="567"/>
        <w:rPr>
          <w:noProof/>
        </w:rPr>
      </w:pPr>
      <w:r w:rsidRPr="008E7775">
        <w:rPr>
          <w:noProof/>
        </w:rPr>
        <w:t>[81] A. Schudel, D.M. Francis, S.N. Thomas, Material design for lymph node drug delivery, Nat Rev Mater, 4 (2019) 415-428.</w:t>
      </w:r>
    </w:p>
    <w:p w14:paraId="78B6DC12" w14:textId="77777777" w:rsidR="008E7775" w:rsidRPr="008E7775" w:rsidRDefault="008E7775" w:rsidP="00691D1E">
      <w:pPr>
        <w:pStyle w:val="EndNoteBibliography"/>
        <w:ind w:left="567" w:hanging="567"/>
        <w:rPr>
          <w:noProof/>
        </w:rPr>
      </w:pPr>
      <w:r w:rsidRPr="008E7775">
        <w:rPr>
          <w:noProof/>
        </w:rPr>
        <w:t>[82] G.W. Stone, S. Barzee, V. Snarsky, C. Santucci, B. Tran, R. Langer, G.T. Zugates, D.G. Anderson, R.S. Kornbluth, Nanoparticle-delivered multimeric soluble CD40L DNA combined with Toll-Like Receptor agonists as a treatment for melanoma, PLoS One, 4 (2009) e7334.</w:t>
      </w:r>
    </w:p>
    <w:p w14:paraId="53160475" w14:textId="77777777" w:rsidR="008E7775" w:rsidRPr="008E7775" w:rsidRDefault="008E7775" w:rsidP="00691D1E">
      <w:pPr>
        <w:pStyle w:val="EndNoteBibliography"/>
        <w:ind w:left="567" w:hanging="567"/>
        <w:rPr>
          <w:noProof/>
        </w:rPr>
      </w:pPr>
      <w:r w:rsidRPr="008E7775">
        <w:rPr>
          <w:noProof/>
        </w:rPr>
        <w:t>[83] S.N. Thomas, E. Vokali, A.W. Lund, J.A. Hubbell, M.A. Swartz, Targeting the tumor-draining lymph node with adjuvanted nanoparticles reshapes the anti-tumor immune response, Biomaterials, 35 (2014) 814-824.</w:t>
      </w:r>
    </w:p>
    <w:p w14:paraId="00815B99" w14:textId="77777777" w:rsidR="008E7775" w:rsidRPr="008E7775" w:rsidRDefault="008E7775" w:rsidP="00691D1E">
      <w:pPr>
        <w:pStyle w:val="EndNoteBibliography"/>
        <w:ind w:left="567" w:hanging="567"/>
        <w:rPr>
          <w:noProof/>
        </w:rPr>
      </w:pPr>
      <w:r w:rsidRPr="008E7775">
        <w:rPr>
          <w:noProof/>
        </w:rPr>
        <w:t>[84] H. Liu, K.D. Moynihan, Y. Zheng, G.L. Szeto, A.V. Li, B. Huang, D.S. Van Egeren, C. Park, D.J. Irvine, Structure-based programming of lymph-node targeting in molecular vaccines, Nature, 507 (2014) 519-522.</w:t>
      </w:r>
    </w:p>
    <w:p w14:paraId="4B2CEE29" w14:textId="77777777" w:rsidR="008E7775" w:rsidRPr="008E7775" w:rsidRDefault="008E7775" w:rsidP="00691D1E">
      <w:pPr>
        <w:pStyle w:val="EndNoteBibliography"/>
        <w:ind w:left="567" w:hanging="567"/>
        <w:rPr>
          <w:noProof/>
        </w:rPr>
      </w:pPr>
      <w:r w:rsidRPr="008E7775">
        <w:rPr>
          <w:noProof/>
        </w:rPr>
        <w:t>[85] G. Zhu, G.M. Lynn, O. Jacobson, K. Chen, Y. Liu, H. Zhang, Y. Ma, F. Zhang, R. Tian, Q. Ni, S. Cheng, Z. Wang, N. Lu, B.C. Yung, Z. Wang, L. Lang, X. Fu, A. Jin, I.D. Weiss, H. Vishwasrao, G. Niu, H. Shroff, D.M. Klinman, R.A. Seder, X. Chen, Albumin/vaccine nanocomplexes that assemble in vivo for combination cancer immunotherapy, Nat Commun, 8 (2017) 1954.</w:t>
      </w:r>
    </w:p>
    <w:p w14:paraId="76227FA3" w14:textId="77777777" w:rsidR="008E7775" w:rsidRPr="008E7775" w:rsidRDefault="008E7775" w:rsidP="00691D1E">
      <w:pPr>
        <w:pStyle w:val="EndNoteBibliography"/>
        <w:ind w:left="567" w:hanging="567"/>
        <w:rPr>
          <w:noProof/>
        </w:rPr>
      </w:pPr>
      <w:r w:rsidRPr="008E7775">
        <w:rPr>
          <w:noProof/>
        </w:rPr>
        <w:t xml:space="preserve">[86] L. Ma, T. Dichwalkar, J.Y.H. Chang, B. Cossette, D. Garafola, A.Q. Zhang, M. Fichter, C. Wang, S. Liang, M. Silva, S. Kumari, N.K. Mehta, W. Abraham, N. </w:t>
      </w:r>
      <w:r w:rsidRPr="008E7775">
        <w:rPr>
          <w:noProof/>
        </w:rPr>
        <w:lastRenderedPageBreak/>
        <w:t>Thai, N. Li, K.D. Wittrup, D.J. Irvine, Enhanced CAR-T cell activity against solid tumors by vaccine boosting through the chimeric receptor, Science, 365 (2019) 162-168.</w:t>
      </w:r>
    </w:p>
    <w:p w14:paraId="7FED0857" w14:textId="77777777" w:rsidR="008E7775" w:rsidRPr="008E7775" w:rsidRDefault="008E7775" w:rsidP="00691D1E">
      <w:pPr>
        <w:pStyle w:val="EndNoteBibliography"/>
        <w:ind w:left="567" w:hanging="567"/>
        <w:rPr>
          <w:noProof/>
        </w:rPr>
      </w:pPr>
      <w:r w:rsidRPr="008E7775">
        <w:rPr>
          <w:noProof/>
        </w:rPr>
        <w:t>[87] C. Alexiou, W. Arnold, R.J. Klein, F.G. Parak, P. Hulin, C. Bergemann, W. Erhardt, S. Wagenpfeil, A.S. Lübbe, Locoregional cancer treatment with magnetic drug targeting, Cancer Res, 60 (2000) 6641-6648.</w:t>
      </w:r>
    </w:p>
    <w:p w14:paraId="39B05011" w14:textId="77777777" w:rsidR="008E7775" w:rsidRPr="008E7775" w:rsidRDefault="008E7775" w:rsidP="00691D1E">
      <w:pPr>
        <w:pStyle w:val="EndNoteBibliography"/>
        <w:ind w:left="567" w:hanging="567"/>
        <w:rPr>
          <w:noProof/>
        </w:rPr>
      </w:pPr>
      <w:r w:rsidRPr="008E7775">
        <w:rPr>
          <w:noProof/>
        </w:rPr>
        <w:t>[88] C. Alexiou, A. Schmidt, R. Klein, P. Hulin, C. Bergemann, W. Arnold, Magnetic drug targeting: biodistribution and dependency on magnetic field strength, Journal of Magnetism and Magnetic Materials, 252 (2002) 363-366.</w:t>
      </w:r>
    </w:p>
    <w:p w14:paraId="106C359E" w14:textId="77777777" w:rsidR="008E7775" w:rsidRPr="008E7775" w:rsidRDefault="008E7775" w:rsidP="00691D1E">
      <w:pPr>
        <w:pStyle w:val="EndNoteBibliography"/>
        <w:ind w:left="567" w:hanging="567"/>
        <w:rPr>
          <w:noProof/>
        </w:rPr>
      </w:pPr>
      <w:r w:rsidRPr="008E7775">
        <w:rPr>
          <w:noProof/>
        </w:rPr>
        <w:t>[89] F. Yang, L. Fu de, J. Long, Q.X. Ni, Magnetic lymphatic targeting drug delivery system using carbon nanotubes, Med Hypotheses, 70 (2008) 765-767.</w:t>
      </w:r>
    </w:p>
    <w:p w14:paraId="73635AAC" w14:textId="77777777" w:rsidR="008E7775" w:rsidRPr="008E7775" w:rsidRDefault="008E7775" w:rsidP="00691D1E">
      <w:pPr>
        <w:pStyle w:val="EndNoteBibliography"/>
        <w:ind w:left="567" w:hanging="567"/>
        <w:rPr>
          <w:noProof/>
        </w:rPr>
      </w:pPr>
      <w:r w:rsidRPr="008E7775">
        <w:rPr>
          <w:noProof/>
        </w:rPr>
        <w:t>[90] K. Perica, A. De León Medero, M. Durai, Y.L. Chiu, J.G. Bieler, L. Sibener, M. Niemöller, M. Assenmacher, A. Richter, M. Edidin, M. Oelke, J. Schneck, Nanoscale artificial antigen presenting cells for T cell immunotherapy, Nanomedicine, 10 (2014) 119-129.</w:t>
      </w:r>
    </w:p>
    <w:p w14:paraId="7539E27B" w14:textId="77777777" w:rsidR="008E7775" w:rsidRPr="008E7775" w:rsidRDefault="008E7775" w:rsidP="00691D1E">
      <w:pPr>
        <w:pStyle w:val="EndNoteBibliography"/>
        <w:ind w:left="567" w:hanging="567"/>
        <w:rPr>
          <w:noProof/>
        </w:rPr>
      </w:pPr>
      <w:r w:rsidRPr="008E7775">
        <w:rPr>
          <w:noProof/>
        </w:rPr>
        <w:t>[91] K. Perica, A. Tu, A. Richter, J.G. Bieler, M. Edidin, J.P. Schneck, Magnetic field-induced T cell receptor clustering by nanoparticles enhances T cell activation and stimulates antitumor activity, ACS Nano, 8 (2014) 2252-2260.</w:t>
      </w:r>
    </w:p>
    <w:p w14:paraId="3798CAC2" w14:textId="77777777" w:rsidR="008E7775" w:rsidRPr="008E7775" w:rsidRDefault="008E7775" w:rsidP="00691D1E">
      <w:pPr>
        <w:pStyle w:val="EndNoteBibliography"/>
        <w:ind w:left="567" w:hanging="567"/>
        <w:rPr>
          <w:noProof/>
        </w:rPr>
      </w:pPr>
      <w:r w:rsidRPr="008E7775">
        <w:rPr>
          <w:noProof/>
        </w:rPr>
        <w:t>[92] I.J. de Vries, W.J. Lesterhuis, J.O. Barentsz, P. Verdijk, J.H. van Krieken, O.C. Boerman, W.J. Oyen, J.J. Bonenkamp, J.B. Boezeman, G.J. Adema, J.W. Bulte, T.W. Scheenen, C.J. Punt, A. Heerschap, C.G. Figdor, Magnetic resonance tracking of dendritic cells in melanoma patients for monitoring of cellular therapy, Nat Biotechnol, 23 (2005) 1407-1413.</w:t>
      </w:r>
    </w:p>
    <w:p w14:paraId="25737A81" w14:textId="77777777" w:rsidR="008E7775" w:rsidRPr="008E7775" w:rsidRDefault="008E7775" w:rsidP="00691D1E">
      <w:pPr>
        <w:pStyle w:val="EndNoteBibliography"/>
        <w:ind w:left="567" w:hanging="567"/>
        <w:rPr>
          <w:noProof/>
        </w:rPr>
      </w:pPr>
      <w:r w:rsidRPr="008E7775">
        <w:rPr>
          <w:noProof/>
        </w:rPr>
        <w:t>[93] S.M. Dadfar, K. Roemhild, N.I. Drude, S. von Stillfried, R. Knüchel, F. Kiessling, T. Lammers, Iron oxide nanoparticles: Diagnostic, therapeutic and theranostic applications, Adv Drug Deliv Rev, 138 (2019) 302-325.</w:t>
      </w:r>
    </w:p>
    <w:p w14:paraId="7758EF2B" w14:textId="77777777" w:rsidR="008E7775" w:rsidRPr="008E7775" w:rsidRDefault="008E7775" w:rsidP="00691D1E">
      <w:pPr>
        <w:pStyle w:val="EndNoteBibliography"/>
        <w:ind w:left="567" w:hanging="567"/>
        <w:rPr>
          <w:noProof/>
        </w:rPr>
      </w:pPr>
      <w:r w:rsidRPr="008E7775">
        <w:rPr>
          <w:noProof/>
        </w:rPr>
        <w:t>[94] N.H. Cho, T.C. Cheong, J.H. Min, J.H. Wu, S.J. Lee, D. Kim, J.S. Yang, S. Kim, Y.K. Kim, S.Y. Seong, A multifunctional core-shell nanoparticle for dendritic cell-based cancer immunotherapy, Nat Nanotechnol, 6 (2011) 675-682.</w:t>
      </w:r>
    </w:p>
    <w:p w14:paraId="47387549" w14:textId="77777777" w:rsidR="008E7775" w:rsidRPr="008E7775" w:rsidRDefault="008E7775" w:rsidP="00691D1E">
      <w:pPr>
        <w:pStyle w:val="EndNoteBibliography"/>
        <w:ind w:left="567" w:hanging="567"/>
        <w:rPr>
          <w:noProof/>
        </w:rPr>
      </w:pPr>
      <w:r w:rsidRPr="008E7775">
        <w:rPr>
          <w:noProof/>
        </w:rPr>
        <w:t>[95] M. Mathieu, L. Martin-Jaular, G. Lavieu, C. Thery, Specificities of secretion and uptake of exosomes and other extracellular vesicles for cell-to-cell communication, Nat Cell Biol, 21 (2019) 9-17.</w:t>
      </w:r>
    </w:p>
    <w:p w14:paraId="5EC92D0F" w14:textId="77777777" w:rsidR="008E7775" w:rsidRPr="008E7775" w:rsidRDefault="008E7775" w:rsidP="00691D1E">
      <w:pPr>
        <w:pStyle w:val="EndNoteBibliography"/>
        <w:ind w:left="567" w:hanging="567"/>
        <w:rPr>
          <w:noProof/>
        </w:rPr>
      </w:pPr>
      <w:r w:rsidRPr="008E7775">
        <w:rPr>
          <w:noProof/>
        </w:rPr>
        <w:t>[96] M. Tkach, C. Thery, Communication by Extracellular Vesicles: Where We Are and Where We Need to Go, Cell, 164 (2016) 1226-1232.</w:t>
      </w:r>
    </w:p>
    <w:p w14:paraId="4E06FC6E" w14:textId="77777777" w:rsidR="008E7775" w:rsidRPr="008E7775" w:rsidRDefault="008E7775" w:rsidP="00691D1E">
      <w:pPr>
        <w:pStyle w:val="EndNoteBibliography"/>
        <w:ind w:left="567" w:hanging="567"/>
        <w:rPr>
          <w:noProof/>
        </w:rPr>
      </w:pPr>
      <w:r w:rsidRPr="008E7775">
        <w:rPr>
          <w:noProof/>
        </w:rPr>
        <w:t>[97] K.W. Witwer, C. Théry, Extracellular vesicles or exosomes? On primacy, precision, and popularity influencing a choice of nomenclature, J Extracell Vesicles, 8 (2019) 1648167.</w:t>
      </w:r>
    </w:p>
    <w:p w14:paraId="7C696A0B" w14:textId="77777777" w:rsidR="008E7775" w:rsidRPr="008E7775" w:rsidRDefault="008E7775" w:rsidP="00691D1E">
      <w:pPr>
        <w:pStyle w:val="EndNoteBibliography"/>
        <w:ind w:left="567" w:hanging="567"/>
        <w:rPr>
          <w:noProof/>
        </w:rPr>
      </w:pPr>
      <w:r w:rsidRPr="008E7775">
        <w:rPr>
          <w:noProof/>
        </w:rPr>
        <w:t>[98] M. Colombo, G. Raposo, C. Thery, Biogenesis, secretion, and intercellular interactions of exosomes and other extracellular vesicles, Annu Rev Cell Dev Biol, 30 (2014) 255-289.</w:t>
      </w:r>
    </w:p>
    <w:p w14:paraId="0144C4D8" w14:textId="77777777" w:rsidR="008E7775" w:rsidRPr="008E7775" w:rsidRDefault="008E7775" w:rsidP="00691D1E">
      <w:pPr>
        <w:pStyle w:val="EndNoteBibliography"/>
        <w:ind w:left="567" w:hanging="567"/>
        <w:rPr>
          <w:noProof/>
        </w:rPr>
      </w:pPr>
      <w:r w:rsidRPr="008E7775">
        <w:rPr>
          <w:noProof/>
        </w:rPr>
        <w:t xml:space="preserve">[99] H. Zhang, D. Freitas, H.S. Kim, K. Fabijanic, Z. Li, H. Chen, M.T. Mark, H. Molina, A.B. Martin, L. Bojmar, J. Fang, S. Rampersaud, A. Hoshino, I. Matei, C.M. Kenific, M. Nakajima, A.P. Mutvei, P. Sansone, W. Buehring, H. Wang, J.P. Jimenez, L. Cohen-Gould, N. Paknejad, M. Brendel, K. Manova-Todorova, A. Magalhaes, J.A. Ferreira, H. Osorio, A.M. Silva, A. Massey, J.R. Cubillos-Ruiz, G. Galletti, P. Giannakakou, A.M. Cuervo, J. Blenis, R. Schwartz, M.S. Brady, H. Peinado, J. Bromberg, H. Matsui, C.A. Reis, D. Lyden, Identification </w:t>
      </w:r>
      <w:r w:rsidRPr="008E7775">
        <w:rPr>
          <w:noProof/>
        </w:rPr>
        <w:lastRenderedPageBreak/>
        <w:t>of distinct nanoparticles and subsets of extracellular vesicles by asymmetric flow field-flow fractionation, Nat Cell Biol, 20 (2018) 332-343.</w:t>
      </w:r>
    </w:p>
    <w:p w14:paraId="28D2E09E" w14:textId="77777777" w:rsidR="008E7775" w:rsidRPr="008E7775" w:rsidRDefault="008E7775" w:rsidP="00691D1E">
      <w:pPr>
        <w:pStyle w:val="EndNoteBibliography"/>
        <w:ind w:left="567" w:hanging="567"/>
        <w:rPr>
          <w:noProof/>
        </w:rPr>
      </w:pPr>
      <w:r w:rsidRPr="008E7775">
        <w:rPr>
          <w:noProof/>
        </w:rPr>
        <w:t>[100] S. Walker, S. Busatto, A. Pham, M. Tian, A. Suh, K. Carson, A. Quintero, M. Lafrence, H. Malik, M.X. Santana, J. Wolfram, Extracellular vesicle-based drug delivery systems for cancer treatment, Theranostics, 9 (2019) 8001-8017.</w:t>
      </w:r>
    </w:p>
    <w:p w14:paraId="2D139DD4" w14:textId="77777777" w:rsidR="008E7775" w:rsidRPr="008E7775" w:rsidRDefault="008E7775" w:rsidP="00691D1E">
      <w:pPr>
        <w:pStyle w:val="EndNoteBibliography"/>
        <w:ind w:left="567" w:hanging="567"/>
        <w:rPr>
          <w:noProof/>
        </w:rPr>
      </w:pPr>
      <w:r w:rsidRPr="008E7775">
        <w:rPr>
          <w:noProof/>
        </w:rPr>
        <w:t>[101] F. Villa, R. Quarto, R. Tasso, Extracellular Vesicles as Natural, Safe and Efficient Drug Delivery Systems, Pharmaceutics, 11 (2019) 557.</w:t>
      </w:r>
    </w:p>
    <w:p w14:paraId="176664F0" w14:textId="77777777" w:rsidR="008E7775" w:rsidRPr="008E7775" w:rsidRDefault="008E7775" w:rsidP="00691D1E">
      <w:pPr>
        <w:pStyle w:val="EndNoteBibliography"/>
        <w:ind w:left="567" w:hanging="567"/>
        <w:rPr>
          <w:noProof/>
        </w:rPr>
      </w:pPr>
      <w:r w:rsidRPr="008E7775">
        <w:rPr>
          <w:noProof/>
        </w:rPr>
        <w:t>[102] A. Becker, B.K. Thakur, J.M. Weiss, H.S. Kim, H. Peinado, D. Lyden, Extracellular Vesicles in Cancer: Cell-to-Cell Mediators of Metastasis, Cancer Cell, 30 (2016) 836-848.</w:t>
      </w:r>
    </w:p>
    <w:p w14:paraId="4ABE151B" w14:textId="77777777" w:rsidR="008E7775" w:rsidRPr="008E7775" w:rsidRDefault="008E7775" w:rsidP="00691D1E">
      <w:pPr>
        <w:pStyle w:val="EndNoteBibliography"/>
        <w:ind w:left="567" w:hanging="567"/>
        <w:rPr>
          <w:noProof/>
        </w:rPr>
      </w:pPr>
      <w:r w:rsidRPr="008E7775">
        <w:rPr>
          <w:noProof/>
        </w:rPr>
        <w:t>[103] N. Syn, L. Wang, G. Sethi, J.P. Thiery, B.C. Goh, Exosome-Mediated Metastasis: From Epithelial-Mesenchymal Transition to Escape from Immunosurveillance, Trends Pharmacol Sci, 37 (2016) 606-617.</w:t>
      </w:r>
    </w:p>
    <w:p w14:paraId="3DD8D291" w14:textId="77777777" w:rsidR="008E7775" w:rsidRPr="008E7775" w:rsidRDefault="008E7775" w:rsidP="00691D1E">
      <w:pPr>
        <w:pStyle w:val="EndNoteBibliography"/>
        <w:ind w:left="567" w:hanging="567"/>
        <w:rPr>
          <w:noProof/>
        </w:rPr>
      </w:pPr>
      <w:r w:rsidRPr="008E7775">
        <w:rPr>
          <w:noProof/>
        </w:rPr>
        <w:t>[104] B. Costa-Silva, N.M. Aiello, A.J. Ocean, S. Singh, H. Zhang, B.K. Thakur, A. Becker, A. Hoshino, M.T. Mark, H. Molina, J. Xiang, T. Zhang, T.M. Theilen, G. Garcia-Santos, C. Williams, Y. Ararso, Y. Huang, G. Rodrigues, T.L. Shen, K.J. Labori, I.M. Lothe, E.H. Kure, J. Hernandez, A. Doussot, S.H. Ebbesen, P.M. Grandgenett, M.A. Hollingsworth, M. Jain, K. Mallya, S.K. Batra, W.R. Jarnagin, R.E. Schwartz, I. Matei, H. Peinado, B.Z. Stanger, J. Bromberg, D. Lyden, Pancreatic cancer exosomes initiate pre-metastatic niche formation in the liver, Nat Cell Biol, 17 (2015) 816-826.</w:t>
      </w:r>
    </w:p>
    <w:p w14:paraId="7FED54C7" w14:textId="77777777" w:rsidR="008E7775" w:rsidRPr="008E7775" w:rsidRDefault="008E7775" w:rsidP="00691D1E">
      <w:pPr>
        <w:pStyle w:val="EndNoteBibliography"/>
        <w:ind w:left="567" w:hanging="567"/>
        <w:rPr>
          <w:noProof/>
        </w:rPr>
      </w:pPr>
      <w:r w:rsidRPr="008E7775">
        <w:rPr>
          <w:noProof/>
        </w:rPr>
        <w:t>[105] A. Hoshino, B. Costa-Silva, T.L. Shen, G. Rodrigues, A. Hashimoto, M. Tesic Mark, H. Molina, S. Kohsaka, A. Di Giannatale, S. Ceder, S. Singh, C. Williams, N. Soplop, K. Uryu, L. Pharmer, T. King, L. Bojmar, A.E. Davies, Y. Ararso, T. Zhang, H. Zhang, J. Hernandez, J.M. Weiss, V.D. Dumont-Cole, K. Kramer, L.H. Wexler, A. Narendran, G.K. Schwartz, J.H. Healey, P. Sandstrom, K. Jorgen Labori, E.H. Kure, P.M. Grandgenett, M.A. Hollingsworth, M. de Sousa, S. Kaur, M. Jain, K. Mallya, S.K. Batra, W.R. Jarnagin, M.S. Brady, O. Fodstad, V. Muller, K. Pantel, A.J. Minn, M.J. Bissell, B.A. Garcia, Y. Kang, V.K. Rajasekhar, C.M. Ghajar, I. Matei, H. Peinado, J. Bromberg, D. Lyden, Tumour exosome integrins determine organotropic metastasis, Nature, 527 (2015) 329-335.</w:t>
      </w:r>
    </w:p>
    <w:p w14:paraId="4D40EDEC" w14:textId="77777777" w:rsidR="008E7775" w:rsidRPr="008E7775" w:rsidRDefault="008E7775" w:rsidP="00691D1E">
      <w:pPr>
        <w:pStyle w:val="EndNoteBibliography"/>
        <w:ind w:left="567" w:hanging="567"/>
        <w:rPr>
          <w:noProof/>
        </w:rPr>
      </w:pPr>
      <w:r w:rsidRPr="008E7775">
        <w:rPr>
          <w:noProof/>
        </w:rPr>
        <w:t>[106] H. Peinado, M. Aleckovic, S. Lavotshkin, I. Matei, B. Costa-Silva, G. Moreno-Bueno, M. Hergueta-Redondo, C. Williams, G. Garcia-Santos, C. Ghajar, A. Nitadori-Hoshino, C. Hoffman, K. Badal, B.A. Garcia, M.K. Callahan, J. Yuan, V.R. Martins, J. Skog, R.N. Kaplan, M.S. Brady, J.D. Wolchok, P.B. Chapman, Y. Kang, J. Bromberg, D. Lyden, Melanoma exosomes educate bone marrow progenitor cells toward a pro-metastatic phenotype through MET, Nat Med, 18 (2012) 883-891.</w:t>
      </w:r>
    </w:p>
    <w:p w14:paraId="1843F7E3" w14:textId="77777777" w:rsidR="008E7775" w:rsidRPr="008E7775" w:rsidRDefault="008E7775" w:rsidP="00691D1E">
      <w:pPr>
        <w:pStyle w:val="EndNoteBibliography"/>
        <w:ind w:left="567" w:hanging="567"/>
        <w:rPr>
          <w:noProof/>
        </w:rPr>
      </w:pPr>
      <w:r w:rsidRPr="008E7775">
        <w:rPr>
          <w:noProof/>
        </w:rPr>
        <w:t>[107] S.Y. Wong, R.O. Hynes, Lymphatic or hematogenous dissemination: how does a metastatic tumor cell decide?, Cell Cycle, 5 (2006) 812-817.</w:t>
      </w:r>
    </w:p>
    <w:p w14:paraId="6FB1E636" w14:textId="77777777" w:rsidR="008E7775" w:rsidRPr="008E7775" w:rsidRDefault="008E7775" w:rsidP="00691D1E">
      <w:pPr>
        <w:pStyle w:val="EndNoteBibliography"/>
        <w:ind w:left="567" w:hanging="567"/>
        <w:rPr>
          <w:noProof/>
        </w:rPr>
      </w:pPr>
      <w:r w:rsidRPr="008E7775">
        <w:rPr>
          <w:noProof/>
        </w:rPr>
        <w:t>[108] S. Karaman, M. Detmar, Mechanisms of lymphatic metastasis, J Clin Invest, 124 (2014) 922-928.</w:t>
      </w:r>
    </w:p>
    <w:p w14:paraId="403B1FDD" w14:textId="77777777" w:rsidR="008E7775" w:rsidRPr="008E7775" w:rsidRDefault="008E7775" w:rsidP="00691D1E">
      <w:pPr>
        <w:pStyle w:val="EndNoteBibliography"/>
        <w:ind w:left="567" w:hanging="567"/>
        <w:rPr>
          <w:noProof/>
        </w:rPr>
      </w:pPr>
      <w:r w:rsidRPr="008E7775">
        <w:rPr>
          <w:noProof/>
        </w:rPr>
        <w:t>[109] S. Srinivasan, F.O. Vannberg, J.B. Dixon, Lymphatic transport of exosomes as a rapid route of information dissemination to the lymph node, Sci Rep, 6 (2016) 24436.</w:t>
      </w:r>
    </w:p>
    <w:p w14:paraId="1EB26386" w14:textId="77777777" w:rsidR="008E7775" w:rsidRPr="008E7775" w:rsidRDefault="008E7775" w:rsidP="00691D1E">
      <w:pPr>
        <w:pStyle w:val="EndNoteBibliography"/>
        <w:ind w:left="567" w:hanging="567"/>
        <w:rPr>
          <w:noProof/>
        </w:rPr>
      </w:pPr>
      <w:r w:rsidRPr="008E7775">
        <w:rPr>
          <w:noProof/>
        </w:rPr>
        <w:lastRenderedPageBreak/>
        <w:t>[110] F. Pucci, C. Garris, C.P. Lai, A. Newton, C. Pfirschke, C. Engblom, D. Alvarez, M. Sprachman, C. Evavold, A. Magnuson, U.H. von Andrian, K. Glatz, X.O. Breakefield, T.R. Mempel, R. Weissleder, M.J. Pittet, SCS macrophages suppress melanoma by restricting tumor-derived vesicle-B cell interactions, Science, 352 (2016) 242-246.</w:t>
      </w:r>
    </w:p>
    <w:p w14:paraId="38479717" w14:textId="77777777" w:rsidR="008E7775" w:rsidRPr="008E7775" w:rsidRDefault="008E7775" w:rsidP="00691D1E">
      <w:pPr>
        <w:pStyle w:val="EndNoteBibliography"/>
        <w:ind w:left="567" w:hanging="567"/>
        <w:rPr>
          <w:noProof/>
        </w:rPr>
      </w:pPr>
      <w:r w:rsidRPr="008E7775">
        <w:rPr>
          <w:noProof/>
        </w:rPr>
        <w:t>[111] J.L. Hood, R.S. San, S.A. Wickline, Exosomes released by melanoma cells prepare sentinel lymph nodes for tumor metastasis, Cancer Res, 71 (2011) 3792-3801.</w:t>
      </w:r>
    </w:p>
    <w:p w14:paraId="227DCCBD" w14:textId="77777777" w:rsidR="008E7775" w:rsidRPr="008E7775" w:rsidRDefault="008E7775" w:rsidP="00691D1E">
      <w:pPr>
        <w:pStyle w:val="EndNoteBibliography"/>
        <w:ind w:left="567" w:hanging="567"/>
        <w:rPr>
          <w:noProof/>
        </w:rPr>
      </w:pPr>
      <w:r w:rsidRPr="008E7775">
        <w:rPr>
          <w:noProof/>
        </w:rPr>
        <w:t>[112] B. Sun, Y. Zhou, Y. Fang, Z. Li, X. Gu, J. Xiang, Colorectal cancer exosomes induce lymphatic network remodeling in lymph nodes, Int J Cancer, 145 (2019) 1648-1659.</w:t>
      </w:r>
    </w:p>
    <w:p w14:paraId="5706A5AC" w14:textId="77777777" w:rsidR="008E7775" w:rsidRPr="008E7775" w:rsidRDefault="008E7775" w:rsidP="00691D1E">
      <w:pPr>
        <w:pStyle w:val="EndNoteBibliography"/>
        <w:ind w:left="567" w:hanging="567"/>
        <w:rPr>
          <w:noProof/>
        </w:rPr>
      </w:pPr>
      <w:r w:rsidRPr="008E7775">
        <w:rPr>
          <w:noProof/>
        </w:rPr>
        <w:t>[113] K.O. Jung, Y.H. Kim, S.J. Chung, C.H. Lee, S. Rhee, G. Pratx, J.K. Chung, H. Youn, Identification of Lymphatic and Hematogenous Routes of Rapidly Labeled Radioactive and Fluorescent Exosomes through Highly Sensitive Multimodal Imaging, Int J Mol Sci, 21 (2020).</w:t>
      </w:r>
    </w:p>
    <w:p w14:paraId="0D87B0B2" w14:textId="77777777" w:rsidR="008E7775" w:rsidRPr="008E7775" w:rsidRDefault="008E7775" w:rsidP="00691D1E">
      <w:pPr>
        <w:pStyle w:val="EndNoteBibliography"/>
        <w:ind w:left="567" w:hanging="567"/>
        <w:rPr>
          <w:noProof/>
        </w:rPr>
      </w:pPr>
      <w:r w:rsidRPr="008E7775">
        <w:rPr>
          <w:noProof/>
        </w:rPr>
        <w:t>[114] L. Hu, S.A. Wickline, J.L. Hood, Magnetic resonance imaging of melanoma exosomes in lymph nodes, Magn Reson Med, 74 (2015) 266-271.</w:t>
      </w:r>
    </w:p>
    <w:p w14:paraId="71F55D6F" w14:textId="77777777" w:rsidR="008E7775" w:rsidRPr="008E7775" w:rsidRDefault="008E7775" w:rsidP="00691D1E">
      <w:pPr>
        <w:pStyle w:val="EndNoteBibliography"/>
        <w:ind w:left="567" w:hanging="567"/>
        <w:rPr>
          <w:noProof/>
        </w:rPr>
      </w:pPr>
      <w:r w:rsidRPr="008E7775">
        <w:rPr>
          <w:noProof/>
        </w:rPr>
        <w:t>[115] A. Nicolini, P. Ferrari, P.M. Biava, Exosomes and Cell Communication: From Tumour-Derived Exosomes and Their Role in Tumour Progression to the Use of Exosomal Cargo for Cancer Treatment, Cancers (Basel), 13 (2021).</w:t>
      </w:r>
    </w:p>
    <w:p w14:paraId="78C1F93D" w14:textId="77777777" w:rsidR="008E7775" w:rsidRPr="008E7775" w:rsidRDefault="008E7775" w:rsidP="00691D1E">
      <w:pPr>
        <w:pStyle w:val="EndNoteBibliography"/>
        <w:ind w:left="567" w:hanging="567"/>
        <w:rPr>
          <w:noProof/>
        </w:rPr>
      </w:pPr>
      <w:r w:rsidRPr="008E7775">
        <w:rPr>
          <w:noProof/>
        </w:rPr>
        <w:t>[116] N. Fayazi, M. Sheykhhasan, S. Soleimani Asl, R. Najafi, Stem Cell-Derived Exosomes: a New Strategy of Neurodegenerative Disease Treatment, Mol Neurobiol, (2021) 1-21.</w:t>
      </w:r>
    </w:p>
    <w:p w14:paraId="498598A0" w14:textId="77777777" w:rsidR="008E7775" w:rsidRPr="008E7775" w:rsidRDefault="008E7775" w:rsidP="00691D1E">
      <w:pPr>
        <w:pStyle w:val="EndNoteBibliography"/>
        <w:ind w:left="567" w:hanging="567"/>
        <w:rPr>
          <w:noProof/>
        </w:rPr>
      </w:pPr>
      <w:r w:rsidRPr="008E7775">
        <w:rPr>
          <w:noProof/>
        </w:rPr>
        <w:t>[117] O.M. Elsharkasy, J.Z. Nordin, D.W. Hagey, O.G. de Jong, R.M. Schiffelers, S.E. Andaloussi, P. Vader, Extracellular vesicles as drug delivery systems: Why and how?, Adv Drug Deliv Rev, 159 (2020) 332-343.</w:t>
      </w:r>
    </w:p>
    <w:p w14:paraId="2FF5ABF1" w14:textId="77777777" w:rsidR="008E7775" w:rsidRPr="008E7775" w:rsidRDefault="008E7775" w:rsidP="00691D1E">
      <w:pPr>
        <w:pStyle w:val="EndNoteBibliography"/>
        <w:ind w:left="567" w:hanging="567"/>
        <w:rPr>
          <w:noProof/>
        </w:rPr>
      </w:pPr>
      <w:r w:rsidRPr="008E7775">
        <w:rPr>
          <w:noProof/>
        </w:rPr>
        <w:t>[118] A. Jafari, A. Babajani, M. Abdollahpour-Alitappeh, N. Ahmadi, M. Rezaei-Tavirani, Exosomes and cancer: from molecular mechanisms to clinical applications, Med Oncol, 38 (2021) 45.</w:t>
      </w:r>
    </w:p>
    <w:p w14:paraId="03025759" w14:textId="77777777" w:rsidR="008E7775" w:rsidRPr="008E7775" w:rsidRDefault="008E7775" w:rsidP="00691D1E">
      <w:pPr>
        <w:pStyle w:val="EndNoteBibliography"/>
        <w:ind w:left="567" w:hanging="567"/>
        <w:rPr>
          <w:noProof/>
        </w:rPr>
      </w:pPr>
      <w:r w:rsidRPr="008E7775">
        <w:rPr>
          <w:noProof/>
        </w:rPr>
        <w:t>[119] C. Liu, C. Su, Design strategies and application progress of therapeutic exosomes, Theranostics, 9 (2019) 1015-1028.</w:t>
      </w:r>
    </w:p>
    <w:p w14:paraId="7297290F" w14:textId="77777777" w:rsidR="008E7775" w:rsidRPr="008E7775" w:rsidRDefault="008E7775" w:rsidP="00691D1E">
      <w:pPr>
        <w:pStyle w:val="EndNoteBibliography"/>
        <w:ind w:left="567" w:hanging="567"/>
        <w:rPr>
          <w:noProof/>
        </w:rPr>
      </w:pPr>
      <w:r w:rsidRPr="008E7775">
        <w:rPr>
          <w:noProof/>
        </w:rPr>
        <w:t>[120] F. Susa, T. Limongi, B. Dumontel, V. Vighetto, V. Cauda, Engineered Extracellular Vesicles as a Reliable Tool in Cancer Nanomedicine, Cancers (Basel), 11 (2019).</w:t>
      </w:r>
    </w:p>
    <w:p w14:paraId="5B1516F7" w14:textId="77777777" w:rsidR="008E7775" w:rsidRPr="008E7775" w:rsidRDefault="008E7775" w:rsidP="00691D1E">
      <w:pPr>
        <w:pStyle w:val="EndNoteBibliography"/>
        <w:ind w:left="567" w:hanging="567"/>
        <w:rPr>
          <w:noProof/>
        </w:rPr>
      </w:pPr>
      <w:r w:rsidRPr="008E7775">
        <w:rPr>
          <w:noProof/>
        </w:rPr>
        <w:t>[121] M.C. Ciferri, R. Quarto, R. Tasso, Extracellular Vesicles as Biomarkers and Therapeutic Tools: From Pre-Clinical to Clinical Applications, Biology (Basel), 10 (2021).</w:t>
      </w:r>
    </w:p>
    <w:p w14:paraId="3BB40AED" w14:textId="77777777" w:rsidR="008E7775" w:rsidRPr="008E7775" w:rsidRDefault="008E7775" w:rsidP="00691D1E">
      <w:pPr>
        <w:pStyle w:val="EndNoteBibliography"/>
        <w:ind w:left="567" w:hanging="567"/>
        <w:rPr>
          <w:noProof/>
        </w:rPr>
      </w:pPr>
      <w:r w:rsidRPr="008E7775">
        <w:rPr>
          <w:noProof/>
        </w:rPr>
        <w:t>[122] M.A.S. Broggi, L. Maillat, C.C. Clement, N. Bordry, P. Corthesy, A. Auger, M. Matter, R. Hamelin, L. Potin, D. Demurtas, E. Romano, A. Harari, D.E. Speiser, L. Santambrogio, M.A. Swartz, Tumor-associated factors are enriched in lymphatic exudate compared to plasma in metastatic melanoma patients, J Exp Med, 216 (2019) 1091-1107.</w:t>
      </w:r>
    </w:p>
    <w:p w14:paraId="6C3181A4" w14:textId="77777777" w:rsidR="008E7775" w:rsidRPr="008E7775" w:rsidRDefault="008E7775" w:rsidP="00691D1E">
      <w:pPr>
        <w:pStyle w:val="EndNoteBibliography"/>
        <w:ind w:left="567" w:hanging="567"/>
        <w:rPr>
          <w:noProof/>
        </w:rPr>
      </w:pPr>
      <w:r w:rsidRPr="008E7775">
        <w:rPr>
          <w:noProof/>
        </w:rPr>
        <w:t>[123] O. Park, E.S. Choi, G. Yu, J.Y. Kim, Y.Y. Kang, H. Jung, H. Mok, Efficient Delivery of Tyrosinase Related Protein-2 (TRP2) Peptides to Lymph Nodes using Serum-Derived Exosomes, Macromol Biosci, 18 (2018) e1800301.</w:t>
      </w:r>
    </w:p>
    <w:p w14:paraId="7D82CBCC" w14:textId="77777777" w:rsidR="008E7775" w:rsidRPr="008E7775" w:rsidRDefault="008E7775" w:rsidP="00691D1E">
      <w:pPr>
        <w:pStyle w:val="EndNoteBibliography"/>
        <w:ind w:left="567" w:hanging="567"/>
        <w:rPr>
          <w:noProof/>
        </w:rPr>
      </w:pPr>
      <w:r w:rsidRPr="008E7775">
        <w:rPr>
          <w:noProof/>
        </w:rPr>
        <w:t xml:space="preserve">[124] G. Chen, A.C. Huang, W. Zhang, G. Zhang, M. Wu, W. Xu, Z. Yu, J. Yang, B. Wang, H. Sun, H. Xia, Q. Man, W. Zhong, L.F. Antelo, B. Wu, X. Xiong, X. Liu, </w:t>
      </w:r>
      <w:r w:rsidRPr="008E7775">
        <w:rPr>
          <w:noProof/>
        </w:rPr>
        <w:lastRenderedPageBreak/>
        <w:t>L. Guan, T. Li, S. Liu, R. Yang, Y. Lu, L. Dong, S. McGettigan, R. Somasundaram, R. Radhakrishnan, G. Mills, Y. Lu, J. Kim, Y.H. Chen, H. Dong, Y. Zhao, G.C. Karakousis, T.C. Mitchell, L.M. Schuchter, M. Herlyn, E.J. Wherry, X. Xu, W. Guo, Exosomal PD-L1 contributes to immunosuppression and is associated with anti-PD-1 response, Nature, 560 (2018) 382-386.</w:t>
      </w:r>
    </w:p>
    <w:p w14:paraId="0EAC2465" w14:textId="77777777" w:rsidR="008E7775" w:rsidRPr="008E7775" w:rsidRDefault="008E7775" w:rsidP="00691D1E">
      <w:pPr>
        <w:pStyle w:val="EndNoteBibliography"/>
        <w:ind w:left="567" w:hanging="567"/>
        <w:rPr>
          <w:noProof/>
        </w:rPr>
      </w:pPr>
      <w:r w:rsidRPr="008E7775">
        <w:rPr>
          <w:noProof/>
        </w:rPr>
        <w:t>[125] S.M. Morrissey, J. Yan, Exosomal PD-L1: Roles in Tumor Progression and Immunotherapy, Trends Cancer, 6 (2020) 550-558.</w:t>
      </w:r>
    </w:p>
    <w:p w14:paraId="3810F17A" w14:textId="77777777" w:rsidR="008E7775" w:rsidRPr="008E7775" w:rsidRDefault="008E7775" w:rsidP="00691D1E">
      <w:pPr>
        <w:pStyle w:val="EndNoteBibliography"/>
        <w:ind w:left="567" w:hanging="567"/>
        <w:rPr>
          <w:noProof/>
        </w:rPr>
      </w:pPr>
      <w:r w:rsidRPr="008E7775">
        <w:rPr>
          <w:noProof/>
        </w:rPr>
        <w:t>[126] D.H. Kim, H. Kim, Y.J. Choi, S.Y. Kim, J.E. Lee, K.J. Sung, Y.H. Sung, C.G. Pack, M.K. Jung, B. Han, K. Kim, W.S. Kim, S.J. Nam, C.M. Choi, M. Yun, J.C. Lee, J.K. Rho, Exosomal PD-L1 promotes tumor growth through immune escape in non-small cell lung cancer, Exp Mol Med, 51 (2019) 1-13.</w:t>
      </w:r>
    </w:p>
    <w:p w14:paraId="35E7D80D" w14:textId="77777777" w:rsidR="008E7775" w:rsidRPr="008E7775" w:rsidRDefault="008E7775" w:rsidP="00691D1E">
      <w:pPr>
        <w:pStyle w:val="EndNoteBibliography"/>
        <w:ind w:left="567" w:hanging="567"/>
        <w:rPr>
          <w:noProof/>
        </w:rPr>
      </w:pPr>
      <w:r w:rsidRPr="008E7775">
        <w:rPr>
          <w:noProof/>
        </w:rPr>
        <w:t>[127] L. Luketic, J. Delanghe, P.T. Sobol, P. Yang, E. Frotten, K.L. Mossman, J. Gauldie, J. Bramson, Y. Wan, Antigen presentation by exosomes released from peptide-pulsed dendritic cells is not suppressed by the presence of active CTL, J Immunol, 179 (2007) 5024-5032.</w:t>
      </w:r>
    </w:p>
    <w:p w14:paraId="4CA9DF53" w14:textId="77777777" w:rsidR="008E7775" w:rsidRPr="008E7775" w:rsidRDefault="008E7775" w:rsidP="00691D1E">
      <w:pPr>
        <w:pStyle w:val="EndNoteBibliography"/>
        <w:ind w:left="567" w:hanging="567"/>
        <w:rPr>
          <w:noProof/>
        </w:rPr>
      </w:pPr>
      <w:r w:rsidRPr="008E7775">
        <w:rPr>
          <w:noProof/>
        </w:rPr>
        <w:t>[128] C.D. Phung, T.T. Pham, H.T. Nguyen, T.T. Nguyen, W. Ou, J.H. Jeong, H.G. Choi, S.K. Ku, C.S. Yong, J.O. Kim, Anti-CTLA-4 antibody-functionalized dendritic cell-derived exosomes targeting tumor-draining lymph nodes for effective induction of antitumor T-cell responses, Acta Biomater, 115 (2020) 371-382.</w:t>
      </w:r>
    </w:p>
    <w:p w14:paraId="78EB1437" w14:textId="77777777" w:rsidR="008E7775" w:rsidRPr="008E7775" w:rsidRDefault="008E7775" w:rsidP="00691D1E">
      <w:pPr>
        <w:pStyle w:val="EndNoteBibliography"/>
        <w:ind w:left="567" w:hanging="567"/>
        <w:rPr>
          <w:noProof/>
        </w:rPr>
      </w:pPr>
      <w:r w:rsidRPr="008E7775">
        <w:rPr>
          <w:noProof/>
        </w:rPr>
        <w:t>[129] S. Hao, Z. Ye, J. Yang, O. Bai, J. Xiang, Intradermal vaccination of dendritic cell-derived exosomes is superior to a subcutaneous one in the induction of antitumor immunity, Cancer Biother Radiopharm, 21 (2006) 146-154.</w:t>
      </w:r>
    </w:p>
    <w:p w14:paraId="670F3FE7" w14:textId="77777777" w:rsidR="008E7775" w:rsidRPr="008E7775" w:rsidRDefault="008E7775" w:rsidP="00691D1E">
      <w:pPr>
        <w:pStyle w:val="EndNoteBibliography"/>
        <w:ind w:left="567" w:hanging="567"/>
        <w:rPr>
          <w:noProof/>
        </w:rPr>
      </w:pPr>
      <w:r w:rsidRPr="008E7775">
        <w:rPr>
          <w:noProof/>
        </w:rPr>
        <w:t>[130] B. Escudier, T. Dorval, N. Chaput, F. Andre, M.P. Caby, S. Novault, C. Flament, C. Leboulaire, C. Borg, S. Amigorena, C. Boccaccio, C. Bonnerot, O. Dhellin, M. Movassagh, S. Piperno, C. Robert, V. Serra, N. Valente, J.B. Le Pecq, A. Spatz, O. Lantz, T. Tursz, E. Angevin, L. Zitvogel, Vaccination of metastatic melanoma patients with autologous dendritic cell (DC) derived-exosomes: results of thefirst phase I clinical trial, J Transl Med, 3 (2005) 10.</w:t>
      </w:r>
    </w:p>
    <w:p w14:paraId="369B9E7C" w14:textId="77777777" w:rsidR="008E7775" w:rsidRPr="008E7775" w:rsidRDefault="008E7775" w:rsidP="00691D1E">
      <w:pPr>
        <w:pStyle w:val="EndNoteBibliography"/>
        <w:ind w:left="567" w:hanging="567"/>
        <w:rPr>
          <w:noProof/>
        </w:rPr>
      </w:pPr>
      <w:r w:rsidRPr="008E7775">
        <w:rPr>
          <w:noProof/>
        </w:rPr>
        <w:t>[131] R. Kalluri, V.S. LeBleu, The biology, function, and biomedical applications of exosomes, Science, 367 (2020).</w:t>
      </w:r>
    </w:p>
    <w:p w14:paraId="1EDF699C" w14:textId="77777777" w:rsidR="008E7775" w:rsidRPr="008E7775" w:rsidRDefault="008E7775" w:rsidP="00691D1E">
      <w:pPr>
        <w:pStyle w:val="EndNoteBibliography"/>
        <w:ind w:left="567" w:hanging="567"/>
        <w:rPr>
          <w:noProof/>
        </w:rPr>
      </w:pPr>
      <w:r w:rsidRPr="008E7775">
        <w:rPr>
          <w:noProof/>
        </w:rPr>
        <w:t>[132] Y. Tian, S. Li, J. Song, T. Ji, M. Zhu, G.J. Anderson, J. Wei, G. Nie, A doxorubicin delivery platform using engineered natural membrane vesicle exosomes for targeted tumor therapy, Biomaterials, 35 (2014) 2383-2390.</w:t>
      </w:r>
    </w:p>
    <w:p w14:paraId="6ABD1A3F" w14:textId="77777777" w:rsidR="008E7775" w:rsidRPr="008E7775" w:rsidRDefault="008E7775" w:rsidP="00691D1E">
      <w:pPr>
        <w:pStyle w:val="EndNoteBibliography"/>
        <w:ind w:left="567" w:hanging="567"/>
        <w:rPr>
          <w:noProof/>
        </w:rPr>
      </w:pPr>
      <w:r w:rsidRPr="008E7775">
        <w:rPr>
          <w:noProof/>
        </w:rPr>
        <w:t>[133] M.S. Kim, M.J. Haney, Y. Zhao, V. Mahajan, I. Deygen, N.L. Klyachko, E. Inskoe, A. Piroyan, M. Sokolsky, O. Okolie, S.D. Hingtgen, A.V. Kabanov, E.V. Batrakova, Development of exosome-encapsulated paclitaxel to overcome MDR in cancer cells, Nanomedicine, 12 (2016) 655-664.</w:t>
      </w:r>
    </w:p>
    <w:p w14:paraId="419E4A9B" w14:textId="77777777" w:rsidR="008E7775" w:rsidRPr="008E7775" w:rsidRDefault="008E7775" w:rsidP="00691D1E">
      <w:pPr>
        <w:pStyle w:val="EndNoteBibliography"/>
        <w:ind w:left="567" w:hanging="567"/>
        <w:rPr>
          <w:noProof/>
        </w:rPr>
      </w:pPr>
      <w:r w:rsidRPr="008E7775">
        <w:rPr>
          <w:noProof/>
        </w:rPr>
        <w:t>[134] S. Ohno, M. Takanashi, K. Sudo, S. Ueda, A. Ishikawa, N. Matsuyama, K. Fujita, T. Mizutani, T. Ohgi, T. Ochiya, N. Gotoh, M. Kuroda, Systemically injected exosomes targeted to EGFR deliver antitumor microRNA to breast cancer cells, Mol Ther, 21 (2013) 185-191.</w:t>
      </w:r>
    </w:p>
    <w:p w14:paraId="7C43DD9C" w14:textId="77777777" w:rsidR="008E7775" w:rsidRPr="008E7775" w:rsidRDefault="008E7775" w:rsidP="00691D1E">
      <w:pPr>
        <w:pStyle w:val="EndNoteBibliography"/>
        <w:ind w:left="567" w:hanging="567"/>
        <w:rPr>
          <w:noProof/>
        </w:rPr>
      </w:pPr>
      <w:r w:rsidRPr="008E7775">
        <w:rPr>
          <w:noProof/>
        </w:rPr>
        <w:t>[135] S. Kamerkar, V.S. LeBleu, H. Sugimoto, S. Yang, C.F. Ruivo, S.A. Melo, J.J. Lee, R. Kalluri, Exosomes facilitate therapeutic targeting of oncogenic KRAS in pancreatic cancer, Nature, 546 (2017) 498-503.</w:t>
      </w:r>
    </w:p>
    <w:p w14:paraId="01DF626B" w14:textId="77777777" w:rsidR="008E7775" w:rsidRPr="008E7775" w:rsidRDefault="008E7775" w:rsidP="00691D1E">
      <w:pPr>
        <w:pStyle w:val="EndNoteBibliography"/>
        <w:ind w:left="567" w:hanging="567"/>
        <w:rPr>
          <w:noProof/>
        </w:rPr>
      </w:pPr>
      <w:r w:rsidRPr="008E7775">
        <w:rPr>
          <w:noProof/>
        </w:rPr>
        <w:t xml:space="preserve">[136] M. Mendt, S. Kamerkar, H. Sugimoto, K.M. McAndrews, C.C. Wu, M. Gagea, S. Yang, E.V.R. Blanko, Q. Peng, X. Ma, J.R. Marszalek, A. Maitra, C. Yee, K. </w:t>
      </w:r>
      <w:r w:rsidRPr="008E7775">
        <w:rPr>
          <w:noProof/>
        </w:rPr>
        <w:lastRenderedPageBreak/>
        <w:t>Rezvani, E. Shpall, V.S. LeBleu, R. Kalluri, Generation and testing of clinical-grade exosomes for pancreatic cancer, JCI Insight, 3 (2018).</w:t>
      </w:r>
    </w:p>
    <w:p w14:paraId="5ACF6A53" w14:textId="77777777" w:rsidR="008E7775" w:rsidRPr="008E7775" w:rsidRDefault="008E7775" w:rsidP="00691D1E">
      <w:pPr>
        <w:pStyle w:val="EndNoteBibliography"/>
        <w:ind w:left="567" w:hanging="567"/>
        <w:rPr>
          <w:noProof/>
        </w:rPr>
      </w:pPr>
      <w:r w:rsidRPr="008E7775">
        <w:rPr>
          <w:noProof/>
        </w:rPr>
        <w:t>[137] S.T. Proulx, P. Luciani, L.C. Dieterich, S. Karaman, J.-C.C. Leroux, M. Detmar, Expansion of the lymphatic vasculature in cancer and inflammation: new opportunities for in vivo imaging and drug delivery, Journal of controlled release : official journal of the Controlled Release Society, 172 (2013) 550-557.</w:t>
      </w:r>
    </w:p>
    <w:p w14:paraId="3BBE79A1" w14:textId="77777777" w:rsidR="008E7775" w:rsidRPr="008E7775" w:rsidRDefault="008E7775" w:rsidP="00691D1E">
      <w:pPr>
        <w:pStyle w:val="EndNoteBibliography"/>
        <w:ind w:left="567" w:hanging="567"/>
        <w:rPr>
          <w:noProof/>
        </w:rPr>
      </w:pPr>
      <w:r w:rsidRPr="008E7775">
        <w:rPr>
          <w:noProof/>
        </w:rPr>
        <w:t>[138] E.M. Sevick-Muraca, S. Kwon, J.C. Rasmussen, Emerging lymphatic imaging technologies for mouse and man, J Clin Invest, 124 (2014) 905-914.</w:t>
      </w:r>
    </w:p>
    <w:p w14:paraId="4A5BCB3D" w14:textId="77777777" w:rsidR="008E7775" w:rsidRPr="008E7775" w:rsidRDefault="008E7775" w:rsidP="00691D1E">
      <w:pPr>
        <w:pStyle w:val="EndNoteBibliography"/>
        <w:ind w:left="567" w:hanging="567"/>
        <w:rPr>
          <w:noProof/>
        </w:rPr>
      </w:pPr>
      <w:r w:rsidRPr="008E7775">
        <w:rPr>
          <w:noProof/>
        </w:rPr>
        <w:t>[139] L.A. Adamczyk, K. Gordon, I. Kholova, L.B. Meijer-Jorna, N. Telinius, P.J. Gallagher, A.C. van der Wal, U. Baandrup, Lymph vessels: the forgotten second circulation in health and disease, Virchows Arch, 469 (2016) 3-17.</w:t>
      </w:r>
    </w:p>
    <w:p w14:paraId="2857A3DE" w14:textId="77777777" w:rsidR="008E7775" w:rsidRPr="008E7775" w:rsidRDefault="008E7775" w:rsidP="00691D1E">
      <w:pPr>
        <w:pStyle w:val="EndNoteBibliography"/>
        <w:ind w:left="567" w:hanging="567"/>
        <w:rPr>
          <w:noProof/>
        </w:rPr>
      </w:pPr>
      <w:r w:rsidRPr="008E7775">
        <w:rPr>
          <w:noProof/>
        </w:rPr>
        <w:t>[140] K. Kersten, K.E. de Visser, M.H. van Miltenburg, J. Jonkers, Genetically engineered mouse models in oncology research and cancer medicine, EMBO Mol Med, 9 (2017) 137-153.</w:t>
      </w:r>
    </w:p>
    <w:p w14:paraId="4B40C1E2" w14:textId="77777777" w:rsidR="008E7775" w:rsidRPr="008E7775" w:rsidRDefault="008E7775" w:rsidP="00691D1E">
      <w:pPr>
        <w:pStyle w:val="EndNoteBibliography"/>
        <w:ind w:left="567" w:hanging="567"/>
        <w:rPr>
          <w:noProof/>
        </w:rPr>
      </w:pPr>
      <w:r w:rsidRPr="008E7775">
        <w:rPr>
          <w:noProof/>
        </w:rPr>
        <w:t>[141] J.T. Wigle, N. Harvey, M. Detmar, I. Lagutina, G. Grosveld, M.D. Gunn, D.G. Jackson, G. Oliver, An essential role for Prox1 in the induction of the lymphatic endothelial cell phenotype, EMBO J, 21 (2002) 1505-1513.</w:t>
      </w:r>
    </w:p>
    <w:p w14:paraId="4E574B55" w14:textId="77777777" w:rsidR="008E7775" w:rsidRPr="008E7775" w:rsidRDefault="008E7775" w:rsidP="00691D1E">
      <w:pPr>
        <w:pStyle w:val="EndNoteBibliography"/>
        <w:ind w:left="567" w:hanging="567"/>
        <w:rPr>
          <w:noProof/>
        </w:rPr>
      </w:pPr>
      <w:r w:rsidRPr="008E7775">
        <w:rPr>
          <w:noProof/>
        </w:rPr>
        <w:t>[142] G.J. Kang, T. Ecoiffier, T. Truong, D. Yuen, G. Li, N. Lee, L. Zhang, L. Chen, Intravital Imaging Reveals Dynamics of Lymphangiogenesis and Valvulogenesis, Sci Rep, 6 (2016) 19459.</w:t>
      </w:r>
    </w:p>
    <w:p w14:paraId="0900056A" w14:textId="77777777" w:rsidR="008E7775" w:rsidRPr="008E7775" w:rsidRDefault="008E7775" w:rsidP="00691D1E">
      <w:pPr>
        <w:pStyle w:val="EndNoteBibliography"/>
        <w:ind w:left="567" w:hanging="567"/>
        <w:rPr>
          <w:noProof/>
        </w:rPr>
      </w:pPr>
      <w:r w:rsidRPr="008E7775">
        <w:rPr>
          <w:noProof/>
        </w:rPr>
        <w:t>[143] I. Choi, H.K. Chung, S. Ramu, H.N. Lee, K.E. Kim, S. Lee, J. Yoo, D. Choi, Y.S. Lee, B. Aguilar, Y.K. Hong, Visualization of lymphatic vessels by Prox1-promoter directed GFP reporter in a bacterial artificial chromosome-based transgenic mouse, Blood, 117 (2011) 362-365.</w:t>
      </w:r>
    </w:p>
    <w:p w14:paraId="1DC1C9A9" w14:textId="77777777" w:rsidR="008E7775" w:rsidRPr="008E7775" w:rsidRDefault="008E7775" w:rsidP="00691D1E">
      <w:pPr>
        <w:pStyle w:val="EndNoteBibliography"/>
        <w:ind w:left="567" w:hanging="567"/>
        <w:rPr>
          <w:noProof/>
        </w:rPr>
      </w:pPr>
      <w:r w:rsidRPr="008E7775">
        <w:rPr>
          <w:noProof/>
        </w:rPr>
        <w:t>[144] E. Jung, D. Gardner, D. Choi, E. Park, Y. Jin Seong, S. Yang, J. Castorena-Gonzalez, A. Louveau, Z. Zhou, G.K. Lee, D.P. Perrault, S. Lee, M. Johnson, G. Daghlian, M. Lee, Y. Jin Hong, Y. Kato, J. Kipnis, M.J. Davis, A.K. Wong, Y.K. Hong, Development and Characterization of A Novel Prox1-EGFP Lymphatic and Schlemm's Canal Reporter Rat, Sci Rep, 7 (2017) 5577.</w:t>
      </w:r>
    </w:p>
    <w:p w14:paraId="59780D89" w14:textId="77777777" w:rsidR="008E7775" w:rsidRPr="008E7775" w:rsidRDefault="008E7775" w:rsidP="00691D1E">
      <w:pPr>
        <w:pStyle w:val="EndNoteBibliography"/>
        <w:ind w:left="567" w:hanging="567"/>
        <w:rPr>
          <w:noProof/>
        </w:rPr>
      </w:pPr>
      <w:r w:rsidRPr="008E7775">
        <w:rPr>
          <w:noProof/>
        </w:rPr>
        <w:t>[145] R. Hagerling, C. Pollmann, L. Kremer, V. Andresen, F. Kiefer, Intravital two-photon microscopy of lymphatic vessel development and function using a transgenic Prox1 promoter-directed mOrange2 reporter mouse, Biochem Soc Trans, 39 (2011) 1674-1681.</w:t>
      </w:r>
    </w:p>
    <w:p w14:paraId="3CFC6921" w14:textId="77777777" w:rsidR="008E7775" w:rsidRPr="008E7775" w:rsidRDefault="008E7775" w:rsidP="00691D1E">
      <w:pPr>
        <w:pStyle w:val="EndNoteBibliography"/>
        <w:ind w:left="567" w:hanging="567"/>
        <w:rPr>
          <w:noProof/>
        </w:rPr>
      </w:pPr>
      <w:r w:rsidRPr="008E7775">
        <w:rPr>
          <w:noProof/>
        </w:rPr>
        <w:t>[146] M. Hong, E. Jung, S. Yang, W. Jung, Y.J. Seong, E. Park, A. Bramos, K.E. Kim, S. Lee, G. Daghlian, J.I. Seo, I. Choi, I.S. Choi, C.J. Koh, A. Kobielak, Q.L. Ying, M. Johnson, D. Gardner, A.K. Wong, D. Choi, Y.K. Hong, Efficient Assessment of Developmental, Surgical and Pathological Lymphangiogenesis Using a Lymphatic Reporter Mouse and Its Embryonic Stem Cells, PLoS One, 11 (2016) e0157126.</w:t>
      </w:r>
    </w:p>
    <w:p w14:paraId="11085BBF" w14:textId="77777777" w:rsidR="008E7775" w:rsidRPr="008E7775" w:rsidRDefault="008E7775" w:rsidP="00691D1E">
      <w:pPr>
        <w:pStyle w:val="EndNoteBibliography"/>
        <w:ind w:left="567" w:hanging="567"/>
        <w:rPr>
          <w:noProof/>
        </w:rPr>
      </w:pPr>
      <w:r w:rsidRPr="008E7775">
        <w:rPr>
          <w:noProof/>
        </w:rPr>
        <w:t>[147] L.A. Truman, K.L. Bentley, E.C. Smith, S.A. Massaro, D.G. Gonzalez, A.M. Haberman, M. Hill, D. Jones, W. Min, D.S. Krause, N.H. Ruddle, ProxTom lymphatic vessel reporter mice reveal Prox1 expression in the adrenal medulla, megakaryocytes, and platelets, Am J Pathol, 180 (2012) 1715-1725.</w:t>
      </w:r>
    </w:p>
    <w:p w14:paraId="095AC123" w14:textId="77777777" w:rsidR="008E7775" w:rsidRPr="008E7775" w:rsidRDefault="008E7775" w:rsidP="00691D1E">
      <w:pPr>
        <w:pStyle w:val="EndNoteBibliography"/>
        <w:ind w:left="567" w:hanging="567"/>
        <w:rPr>
          <w:noProof/>
        </w:rPr>
      </w:pPr>
      <w:r w:rsidRPr="008E7775">
        <w:rPr>
          <w:noProof/>
        </w:rPr>
        <w:t>[148] L. Eklund, M. Bry, K. Alitalo, Mouse models for studying angiogenesis and lymphangiogenesis in cancer, Molecular oncology, 7 (2013) 259-282.</w:t>
      </w:r>
    </w:p>
    <w:p w14:paraId="2714E190" w14:textId="77777777" w:rsidR="008E7775" w:rsidRPr="008E7775" w:rsidRDefault="008E7775" w:rsidP="00691D1E">
      <w:pPr>
        <w:pStyle w:val="EndNoteBibliography"/>
        <w:ind w:left="567" w:hanging="567"/>
        <w:rPr>
          <w:noProof/>
        </w:rPr>
      </w:pPr>
      <w:r w:rsidRPr="008E7775">
        <w:rPr>
          <w:noProof/>
        </w:rPr>
        <w:lastRenderedPageBreak/>
        <w:t>[149] P. Baluk, D.M. McDonald, Lymphangiogenesis, Methods and Protocols, Methods in molecular biology (Clifton, N.J.), 1846 (2018) 161-180.</w:t>
      </w:r>
    </w:p>
    <w:p w14:paraId="3F28716C" w14:textId="77777777" w:rsidR="008E7775" w:rsidRPr="008E7775" w:rsidRDefault="008E7775" w:rsidP="00691D1E">
      <w:pPr>
        <w:pStyle w:val="EndNoteBibliography"/>
        <w:ind w:left="567" w:hanging="567"/>
        <w:rPr>
          <w:noProof/>
        </w:rPr>
      </w:pPr>
      <w:r w:rsidRPr="008E7775">
        <w:rPr>
          <w:noProof/>
        </w:rPr>
        <w:t>[150] S.J. Doh, M. Yamakawa, S.M. Santosa, M. Montana, K. Guo, J.R. Sauer, N. Curran, K.-Y. Han, C. Yu, M. Ema, M.I. Rosenblatt, J.-H. Chang, D.T. Azar, Fluorescent reporter transgenic mice for in vivo live imaging of angiogenesis and lymphangiogenesis, Angiogenesis, (2018) 1-22.</w:t>
      </w:r>
    </w:p>
    <w:p w14:paraId="22D83B6E" w14:textId="77777777" w:rsidR="008E7775" w:rsidRPr="008E7775" w:rsidRDefault="008E7775" w:rsidP="00691D1E">
      <w:pPr>
        <w:pStyle w:val="EndNoteBibliography"/>
        <w:ind w:left="567" w:hanging="567"/>
        <w:rPr>
          <w:noProof/>
        </w:rPr>
      </w:pPr>
      <w:r w:rsidRPr="008E7775">
        <w:rPr>
          <w:noProof/>
        </w:rPr>
        <w:t>[151] Z. Burke, G. Oliver, Prox1 is an early specific marker for the developing liver and pancreas in the mammalian foregut endoderm, Mechanisms of Development, 118 (2002) 147-155.</w:t>
      </w:r>
    </w:p>
    <w:p w14:paraId="5359830F" w14:textId="77777777" w:rsidR="008E7775" w:rsidRPr="008E7775" w:rsidRDefault="008E7775" w:rsidP="00691D1E">
      <w:pPr>
        <w:pStyle w:val="EndNoteBibliography"/>
        <w:ind w:left="567" w:hanging="567"/>
        <w:rPr>
          <w:noProof/>
        </w:rPr>
      </w:pPr>
      <w:r w:rsidRPr="008E7775">
        <w:rPr>
          <w:noProof/>
        </w:rPr>
        <w:t>[152] A. Lavado, G. Oliver, Prox1 expression patterns in the developing and adult murine brain, Dev Dyn, 236 (2007) 518-524.</w:t>
      </w:r>
    </w:p>
    <w:p w14:paraId="148F7D0B" w14:textId="77777777" w:rsidR="008E7775" w:rsidRPr="008E7775" w:rsidRDefault="008E7775" w:rsidP="00691D1E">
      <w:pPr>
        <w:pStyle w:val="EndNoteBibliography"/>
        <w:ind w:left="567" w:hanging="567"/>
        <w:rPr>
          <w:noProof/>
        </w:rPr>
      </w:pPr>
      <w:r w:rsidRPr="008E7775">
        <w:rPr>
          <w:noProof/>
        </w:rPr>
        <w:t>[153] R. Kivelä, I. Salmela, Y.H. Nguyen, T.V. Petrova, H.A. Koistinen, Z. Wiener, K. Alitalo, The transcription factor Prox1 is essential for satellite cell differentiation and muscle fibre-type regulation, Nature Communications, 7 (2016) 13124.</w:t>
      </w:r>
    </w:p>
    <w:p w14:paraId="050A540A" w14:textId="77777777" w:rsidR="008E7775" w:rsidRPr="008E7775" w:rsidRDefault="008E7775" w:rsidP="00691D1E">
      <w:pPr>
        <w:pStyle w:val="EndNoteBibliography"/>
        <w:ind w:left="567" w:hanging="567"/>
        <w:rPr>
          <w:noProof/>
        </w:rPr>
      </w:pPr>
      <w:r w:rsidRPr="008E7775">
        <w:rPr>
          <w:noProof/>
        </w:rPr>
        <w:t>[154] Y. Le, B. Sauer, Conditional gene knockout using cre recombinase, Methods Mol Biol, 136 (2000) 477-485.</w:t>
      </w:r>
    </w:p>
    <w:p w14:paraId="4BA3A214" w14:textId="77777777" w:rsidR="008E7775" w:rsidRPr="008E7775" w:rsidRDefault="008E7775" w:rsidP="00691D1E">
      <w:pPr>
        <w:pStyle w:val="EndNoteBibliography"/>
        <w:ind w:left="567" w:hanging="567"/>
        <w:rPr>
          <w:noProof/>
        </w:rPr>
      </w:pPr>
      <w:r w:rsidRPr="008E7775">
        <w:rPr>
          <w:noProof/>
        </w:rPr>
        <w:t>[155] A. Nagy, Cre recombinase: the universal reagent for genome tailoring, Genesis, 26 (2000) 99-109.</w:t>
      </w:r>
    </w:p>
    <w:p w14:paraId="583FB9F3" w14:textId="77777777" w:rsidR="008E7775" w:rsidRPr="008E7775" w:rsidRDefault="008E7775" w:rsidP="00691D1E">
      <w:pPr>
        <w:pStyle w:val="EndNoteBibliography"/>
        <w:ind w:left="567" w:hanging="567"/>
        <w:rPr>
          <w:noProof/>
        </w:rPr>
      </w:pPr>
      <w:r w:rsidRPr="008E7775">
        <w:rPr>
          <w:noProof/>
        </w:rPr>
        <w:t>[156] R. Kuhn, F. Schwenk, M. Aguet, K. Rajewsky, Inducible gene targeting in mice, Science, 269 (1995) 1427-1429.</w:t>
      </w:r>
    </w:p>
    <w:p w14:paraId="52A7BD7D" w14:textId="77777777" w:rsidR="008E7775" w:rsidRPr="008E7775" w:rsidRDefault="008E7775" w:rsidP="00691D1E">
      <w:pPr>
        <w:pStyle w:val="EndNoteBibliography"/>
        <w:ind w:left="567" w:hanging="567"/>
        <w:rPr>
          <w:noProof/>
        </w:rPr>
      </w:pPr>
      <w:r w:rsidRPr="008E7775">
        <w:rPr>
          <w:noProof/>
        </w:rPr>
        <w:t>[157] R. Feil, J. Brocard, B. Mascrez, M. LeMeur, D. Metzger, P. Chambon, Ligand-activated site-specific recombination in mice, Proc Natl Acad Sci U S A, 93 (1996) 10887-10890.</w:t>
      </w:r>
    </w:p>
    <w:p w14:paraId="1F2B1263" w14:textId="77777777" w:rsidR="008E7775" w:rsidRPr="008E7775" w:rsidRDefault="008E7775" w:rsidP="00691D1E">
      <w:pPr>
        <w:pStyle w:val="EndNoteBibliography"/>
        <w:ind w:left="567" w:hanging="567"/>
        <w:rPr>
          <w:noProof/>
        </w:rPr>
      </w:pPr>
      <w:r w:rsidRPr="008E7775">
        <w:rPr>
          <w:noProof/>
        </w:rPr>
        <w:t>[158] A.K. Indra, X. Warot, J. Brocard, J.M. Bornert, J.H. Xiao, P. Chambon, D. Metzger, Temporally-controlled site-specific mutagenesis in the basal layer of the epidermis: comparison of the recombinase activity of the tamoxifen-inducible Cre-ER(T) and Cre-ER(T2) recombinases, Nucleic Acids Res, 27 (1999) 4324-4327.</w:t>
      </w:r>
    </w:p>
    <w:p w14:paraId="4880AAE4" w14:textId="77777777" w:rsidR="008E7775" w:rsidRPr="008E7775" w:rsidRDefault="008E7775" w:rsidP="00691D1E">
      <w:pPr>
        <w:pStyle w:val="EndNoteBibliography"/>
        <w:ind w:left="567" w:hanging="567"/>
        <w:rPr>
          <w:noProof/>
        </w:rPr>
      </w:pPr>
      <w:r w:rsidRPr="008E7775">
        <w:rPr>
          <w:noProof/>
        </w:rPr>
        <w:t>[159] R. Bianchi, A. Teijeira, S.T. Proulx, A.J. Christiansen, C.D. Seidel, T. Rulicke, T. Makinen, R. Hagerling, C. Halin, M. Detmar, A transgenic Prox1-Cre-tdTomato reporter mouse for lymphatic vessel research, PLoS One, 10 (2015) e0122976.</w:t>
      </w:r>
    </w:p>
    <w:p w14:paraId="4BD4757F" w14:textId="77777777" w:rsidR="008E7775" w:rsidRPr="008E7775" w:rsidRDefault="008E7775" w:rsidP="00691D1E">
      <w:pPr>
        <w:pStyle w:val="EndNoteBibliography"/>
        <w:ind w:left="567" w:hanging="567"/>
        <w:rPr>
          <w:noProof/>
        </w:rPr>
      </w:pPr>
      <w:r w:rsidRPr="008E7775">
        <w:rPr>
          <w:noProof/>
        </w:rPr>
        <w:t>[160] R.S. Srinivasan, M.E. Dillard, O.V. Lagutin, F.J. Lin, S. Tsai, M.J. Tsai, I.M. Samokhvalov, G. Oliver, Lineage tracing demonstrates the venous origin of the mammalian lymphatic vasculature, Genes Dev, 21 (2007) 2422-2432.</w:t>
      </w:r>
    </w:p>
    <w:p w14:paraId="6ECA1AEB" w14:textId="77777777" w:rsidR="008E7775" w:rsidRPr="008E7775" w:rsidRDefault="008E7775" w:rsidP="00691D1E">
      <w:pPr>
        <w:pStyle w:val="EndNoteBibliography"/>
        <w:ind w:left="567" w:hanging="567"/>
        <w:rPr>
          <w:noProof/>
        </w:rPr>
      </w:pPr>
      <w:r w:rsidRPr="008E7775">
        <w:rPr>
          <w:noProof/>
        </w:rPr>
        <w:t>[161] R.S. Srinivasan, X. Geng, Y. Yang, Y. Wang, S. Mukatira, M. Studer, M.P. Porto, O. Lagutin, G. Oliver, The nuclear hormone receptor Coup-TFII is required for the initiation and early maintenance of Prox1 expression in lymphatic endothelial cells, Genes Dev, 24 (2010) 696-707.</w:t>
      </w:r>
    </w:p>
    <w:p w14:paraId="256DE7FF" w14:textId="77777777" w:rsidR="008E7775" w:rsidRPr="008E7775" w:rsidRDefault="008E7775" w:rsidP="00691D1E">
      <w:pPr>
        <w:pStyle w:val="EndNoteBibliography"/>
        <w:ind w:left="567" w:hanging="567"/>
        <w:rPr>
          <w:noProof/>
        </w:rPr>
      </w:pPr>
      <w:r w:rsidRPr="008E7775">
        <w:rPr>
          <w:noProof/>
        </w:rPr>
        <w:t>[162] E. Bazigou, O.T.A. Lyons, A. Smith, G.E. Venn, C. Cope, N.A. Brown, T. Makinen, Genes regulating lymphangiogenesis control venous valve formation and maintenance in mice, The Journal of Clinical Investigation, 121 (2011) 2984-2992.</w:t>
      </w:r>
    </w:p>
    <w:p w14:paraId="03F96322" w14:textId="77777777" w:rsidR="008E7775" w:rsidRPr="008E7775" w:rsidRDefault="008E7775" w:rsidP="00691D1E">
      <w:pPr>
        <w:pStyle w:val="EndNoteBibliography"/>
        <w:ind w:left="567" w:hanging="567"/>
        <w:rPr>
          <w:noProof/>
        </w:rPr>
      </w:pPr>
      <w:r w:rsidRPr="008E7775">
        <w:rPr>
          <w:noProof/>
        </w:rPr>
        <w:t>[163] A.L. Connor, P.M. Kelley, R.M. Tempero, Lymphatic endothelial lineage assemblage during corneal lymphangiogenesis, Laboratory Investigation, 96 (2016) 270-282.</w:t>
      </w:r>
    </w:p>
    <w:p w14:paraId="7960B584" w14:textId="77777777" w:rsidR="008E7775" w:rsidRPr="008E7775" w:rsidRDefault="008E7775" w:rsidP="00691D1E">
      <w:pPr>
        <w:pStyle w:val="EndNoteBibliography"/>
        <w:ind w:left="567" w:hanging="567"/>
        <w:rPr>
          <w:noProof/>
        </w:rPr>
      </w:pPr>
      <w:r w:rsidRPr="008E7775">
        <w:rPr>
          <w:noProof/>
        </w:rPr>
        <w:lastRenderedPageBreak/>
        <w:t>[164] T.H. Pham, P. Baluk, Y. Xu, I. Grigorova, A.J. Bankovich, R. Pappu, S.R. Coughlin, D.M. McDonald, S.R. Schwab, J.G. Cyster, Lymphatic endothelial cell sphingosine kinase activity is required for lymphocyte egress and lymphatic patterning, J Exp Med, 207 (2010) 17-27.</w:t>
      </w:r>
    </w:p>
    <w:p w14:paraId="5A8C3D2A" w14:textId="77777777" w:rsidR="008E7775" w:rsidRPr="008E7775" w:rsidRDefault="008E7775" w:rsidP="00691D1E">
      <w:pPr>
        <w:pStyle w:val="EndNoteBibliography"/>
        <w:ind w:left="567" w:hanging="567"/>
        <w:rPr>
          <w:noProof/>
        </w:rPr>
      </w:pPr>
      <w:r w:rsidRPr="008E7775">
        <w:rPr>
          <w:noProof/>
        </w:rPr>
        <w:t>[165] M. Monroy, A.L. McCarter, D. Hominick, N. Cassidy, M.T. Dellinger, Lymphatics in bone arise from pre-existing lymphatics, Development, 147 (2020).</w:t>
      </w:r>
    </w:p>
    <w:p w14:paraId="4CA91DEB" w14:textId="77777777" w:rsidR="008E7775" w:rsidRPr="008E7775" w:rsidRDefault="008E7775" w:rsidP="00691D1E">
      <w:pPr>
        <w:pStyle w:val="EndNoteBibliography"/>
        <w:ind w:left="567" w:hanging="567"/>
        <w:rPr>
          <w:noProof/>
        </w:rPr>
      </w:pPr>
      <w:r w:rsidRPr="008E7775">
        <w:rPr>
          <w:noProof/>
        </w:rPr>
        <w:t>[166] G. Pei, Y. Yao, Q. Yang, M. Wang, Y. Wang, J. Wu, P. Wang, Y. Li, F. Zhu, J. Yang, Y. Zhang, W. Yang, X. Deng, Z. Zhao, H. Zhu, S. Ge, M. Han, R. Zeng, G. Xu, Lymphangiogenesis in kidney and lymph node mediates renal inflammation and fibrosis, Sci Adv, 5 (2019) eaaw5075.</w:t>
      </w:r>
    </w:p>
    <w:p w14:paraId="23533026" w14:textId="77777777" w:rsidR="008E7775" w:rsidRPr="008E7775" w:rsidRDefault="008E7775" w:rsidP="00691D1E">
      <w:pPr>
        <w:pStyle w:val="EndNoteBibliography"/>
        <w:ind w:left="567" w:hanging="567"/>
        <w:rPr>
          <w:noProof/>
        </w:rPr>
      </w:pPr>
      <w:r w:rsidRPr="008E7775">
        <w:rPr>
          <w:noProof/>
        </w:rPr>
        <w:t>[167] E.J. Gordon, N.W. Gale, N.L. Harvey, Expression of the hyaluronan receptor LYVE-1 is not restricted to the lymphatic vasculature; LYVE-1 is also expressed on embryonic blood vessels, Dev Dyn, 237 (2008) 1901-1909.</w:t>
      </w:r>
    </w:p>
    <w:p w14:paraId="261433D5" w14:textId="77777777" w:rsidR="008E7775" w:rsidRPr="008E7775" w:rsidRDefault="008E7775" w:rsidP="00691D1E">
      <w:pPr>
        <w:pStyle w:val="EndNoteBibliography"/>
        <w:ind w:left="567" w:hanging="567"/>
        <w:rPr>
          <w:noProof/>
        </w:rPr>
      </w:pPr>
      <w:r w:rsidRPr="008E7775">
        <w:rPr>
          <w:noProof/>
        </w:rPr>
        <w:t>[168] H. Xu, M. Chen, D.M. Reid, J.V. Forrester, LYVE-1-positive macrophages are present in normal murine eyes, Invest Ophthalmol Vis Sci, 48 (2007) 2162-2171.</w:t>
      </w:r>
    </w:p>
    <w:p w14:paraId="4E871686" w14:textId="77777777" w:rsidR="008E7775" w:rsidRPr="008E7775" w:rsidRDefault="008E7775" w:rsidP="00691D1E">
      <w:pPr>
        <w:pStyle w:val="EndNoteBibliography"/>
        <w:ind w:left="567" w:hanging="567"/>
        <w:rPr>
          <w:noProof/>
        </w:rPr>
      </w:pPr>
      <w:r w:rsidRPr="008E7775">
        <w:rPr>
          <w:noProof/>
        </w:rPr>
        <w:t>[169] V. Joukov, K. Pajusola, A. Kaipainen, D. Chilov, I. Lahtinen, E. Kukk, O. Saksela, N. Kalkkinen, K. Alitalo, A novel vascular endothelial growth factor, VEGF-C, is a ligand for the Flt4 (VEGFR-3) and KDR (VEGFR-2) receptor tyrosine kinases, Embo j, 15 (1996) 290-298.</w:t>
      </w:r>
    </w:p>
    <w:p w14:paraId="6780BF07" w14:textId="77777777" w:rsidR="008E7775" w:rsidRPr="008E7775" w:rsidRDefault="008E7775" w:rsidP="00691D1E">
      <w:pPr>
        <w:pStyle w:val="EndNoteBibliography"/>
        <w:ind w:left="567" w:hanging="567"/>
        <w:rPr>
          <w:noProof/>
        </w:rPr>
      </w:pPr>
      <w:r w:rsidRPr="008E7775">
        <w:rPr>
          <w:noProof/>
        </w:rPr>
        <w:t>[170] I. Martinez-Corral, D. Olmeda, R. Dieguez-Hurtado, T. Tammela, K. Alitalo, S. Ortega, In vivo imaging of lymphatic vessels in development, wound healing, inflammation, and tumor metastasis, Proc Natl Acad Sci U S A, 109 (2012) 6223-6228.</w:t>
      </w:r>
    </w:p>
    <w:p w14:paraId="4AB85760" w14:textId="77777777" w:rsidR="008E7775" w:rsidRPr="008E7775" w:rsidRDefault="008E7775" w:rsidP="00691D1E">
      <w:pPr>
        <w:pStyle w:val="EndNoteBibliography"/>
        <w:ind w:left="567" w:hanging="567"/>
        <w:rPr>
          <w:noProof/>
        </w:rPr>
      </w:pPr>
      <w:r w:rsidRPr="008E7775">
        <w:rPr>
          <w:noProof/>
        </w:rPr>
        <w:t>[171] I. Martinez-Corral, L. Stanczuk, M. Frye, M.H. Ulvmar, R. Dieguez-Hurtado, D. Olmeda, T. Makinen, S. Ortega, Vegfr3-CreER (T2) mouse, a new genetic tool for targeting the lymphatic system, Angiogenesis, 19 (2016) 433-445.</w:t>
      </w:r>
    </w:p>
    <w:p w14:paraId="4A213996" w14:textId="77777777" w:rsidR="008E7775" w:rsidRPr="008E7775" w:rsidRDefault="008E7775" w:rsidP="00691D1E">
      <w:pPr>
        <w:pStyle w:val="EndNoteBibliography"/>
        <w:ind w:left="567" w:hanging="567"/>
        <w:rPr>
          <w:noProof/>
        </w:rPr>
      </w:pPr>
      <w:r w:rsidRPr="008E7775">
        <w:rPr>
          <w:noProof/>
        </w:rPr>
        <w:t>[172] C.F. Calvo, R.H. Fontaine, J. Soueid, T. Tammela, T. Makinen, C. Alfaro-Cervello, F. Bonnaud, A. Miguez, L. Benhaim, Y. Xu, M.J. Barallobre, I. Moutkine, J. Lyytikka, T. Tatlisumak, B. Pytowski, B. Zalc, W. Richardson, N. Kessaris, J.M. Garcia-Verdugo, K. Alitalo, A. Eichmann, J.L. Thomas, Vascular endothelial growth factor receptor 3 directly regulates murine neurogenesis, Genes Dev, 25 (2011) 831-844.</w:t>
      </w:r>
    </w:p>
    <w:p w14:paraId="6004D501" w14:textId="77777777" w:rsidR="008E7775" w:rsidRPr="008E7775" w:rsidRDefault="008E7775" w:rsidP="00691D1E">
      <w:pPr>
        <w:pStyle w:val="EndNoteBibliography"/>
        <w:ind w:left="567" w:hanging="567"/>
        <w:rPr>
          <w:noProof/>
        </w:rPr>
      </w:pPr>
      <w:r w:rsidRPr="008E7775">
        <w:rPr>
          <w:noProof/>
        </w:rPr>
        <w:t>[173] D. Dankort, D.P. Curley, R.A. Cartlidge, B. Nelson, A.N. Karnezis, W.E. Damsky, Jr., M.J. You, R.A. DePinho, M. McMahon, M. Bosenberg, Braf(V600E) cooperates with Pten loss to induce metastatic melanoma, Nat Genet, 41 (2009) 544-552.</w:t>
      </w:r>
    </w:p>
    <w:p w14:paraId="5CE50F75" w14:textId="77777777" w:rsidR="008E7775" w:rsidRPr="008E7775" w:rsidRDefault="008E7775" w:rsidP="00691D1E">
      <w:pPr>
        <w:pStyle w:val="EndNoteBibliography"/>
        <w:ind w:left="567" w:hanging="567"/>
        <w:rPr>
          <w:noProof/>
        </w:rPr>
      </w:pPr>
      <w:r w:rsidRPr="008E7775">
        <w:rPr>
          <w:noProof/>
        </w:rPr>
        <w:t>[174] D. Olmeda, D. Cerezo-Wallis, T.G. Calvo, D. Alonso-Curbelo, E. Canon, N. Ibartz, J. Munoz, S. Ortega, M.S. Soengas, Antimetastatic dsRNA mimics identified by live imaging of pathogenic neolymphangiogenesis, Biorxiv, (2019) 2019.2012.2026.887943.</w:t>
      </w:r>
    </w:p>
    <w:p w14:paraId="36FFA718" w14:textId="77777777" w:rsidR="008E7775" w:rsidRPr="008E7775" w:rsidRDefault="008E7775" w:rsidP="00691D1E">
      <w:pPr>
        <w:pStyle w:val="EndNoteBibliography"/>
        <w:ind w:left="567" w:hanging="567"/>
        <w:rPr>
          <w:noProof/>
        </w:rPr>
      </w:pPr>
      <w:r w:rsidRPr="008E7775">
        <w:rPr>
          <w:noProof/>
        </w:rPr>
        <w:t>[175] C.E. McCarthy, J.M. White, N.T. Viola, H.M. Gibson, In vivo Imaging Technologies to Monitor the Immune System, Frontiers in immunology, 11 (2020) 1067-1067.</w:t>
      </w:r>
    </w:p>
    <w:p w14:paraId="219A1524" w14:textId="77777777" w:rsidR="008E7775" w:rsidRPr="008E7775" w:rsidRDefault="008E7775" w:rsidP="00691D1E">
      <w:pPr>
        <w:pStyle w:val="EndNoteBibliography"/>
        <w:ind w:left="567" w:hanging="567"/>
        <w:rPr>
          <w:noProof/>
        </w:rPr>
      </w:pPr>
      <w:r w:rsidRPr="008E7775">
        <w:rPr>
          <w:noProof/>
        </w:rPr>
        <w:t xml:space="preserve">[176] S. Rankin-Turner, P. Vader, L. O'Driscoll, B. Giebel, L.M. Heaney, O.G. Davies, A call for the standardised reporting of factors affecting the exogenous </w:t>
      </w:r>
      <w:r w:rsidRPr="008E7775">
        <w:rPr>
          <w:noProof/>
        </w:rPr>
        <w:lastRenderedPageBreak/>
        <w:t>loading of extracellular vesicles with therapeutic cargos, Adv Drug Deliv Rev, 173 (2021) 479-491.</w:t>
      </w:r>
    </w:p>
    <w:p w14:paraId="10D58E65" w14:textId="67AAE182" w:rsidR="009163A3" w:rsidRDefault="000C4D09" w:rsidP="00691D1E">
      <w:pPr>
        <w:spacing w:line="480" w:lineRule="auto"/>
        <w:ind w:left="567" w:hanging="567"/>
        <w:jc w:val="both"/>
      </w:pPr>
      <w:r w:rsidRPr="00A1224B">
        <w:fldChar w:fldCharType="end"/>
      </w:r>
    </w:p>
    <w:p w14:paraId="770224AC" w14:textId="77777777" w:rsidR="00A1224B" w:rsidRDefault="00A1224B" w:rsidP="00A1224B">
      <w:pPr>
        <w:tabs>
          <w:tab w:val="left" w:pos="2475"/>
        </w:tabs>
        <w:spacing w:line="480" w:lineRule="auto"/>
        <w:rPr>
          <w:b/>
          <w:bCs/>
        </w:rPr>
      </w:pPr>
      <w:r>
        <w:rPr>
          <w:b/>
          <w:bCs/>
        </w:rPr>
        <w:tab/>
      </w:r>
    </w:p>
    <w:p w14:paraId="2845E52E" w14:textId="77777777" w:rsidR="00A1224B" w:rsidRPr="00A65D0D" w:rsidRDefault="00A1224B" w:rsidP="00A1224B">
      <w:pPr>
        <w:spacing w:line="480" w:lineRule="auto"/>
        <w:jc w:val="both"/>
        <w:rPr>
          <w:b/>
        </w:rPr>
      </w:pPr>
      <w:r w:rsidRPr="00A65D0D">
        <w:rPr>
          <w:b/>
        </w:rPr>
        <w:t>Figure legends</w:t>
      </w:r>
    </w:p>
    <w:p w14:paraId="1C75D195" w14:textId="12742072" w:rsidR="00A1224B" w:rsidRDefault="00A1224B" w:rsidP="00A1224B">
      <w:pPr>
        <w:spacing w:line="480" w:lineRule="auto"/>
        <w:jc w:val="both"/>
      </w:pPr>
    </w:p>
    <w:p w14:paraId="0C0D739C" w14:textId="1F462B1C" w:rsidR="00584962" w:rsidRDefault="00584962" w:rsidP="00A1224B">
      <w:pPr>
        <w:spacing w:line="480" w:lineRule="auto"/>
        <w:jc w:val="both"/>
      </w:pPr>
      <w:r w:rsidRPr="00691D1E">
        <w:rPr>
          <w:b/>
          <w:bCs/>
          <w:lang w:val="en-GB"/>
        </w:rPr>
        <w:t>Figure 1. Schematic representation of the different roles of lymphangiogenesis in tumor progression</w:t>
      </w:r>
      <w:r w:rsidR="00ED5B2C" w:rsidRPr="00691D1E">
        <w:rPr>
          <w:b/>
          <w:bCs/>
          <w:lang w:val="en-GB"/>
        </w:rPr>
        <w:t xml:space="preserve">. </w:t>
      </w:r>
      <w:r w:rsidR="00ED5B2C" w:rsidRPr="00691D1E">
        <w:rPr>
          <w:bCs/>
          <w:lang w:val="en-GB"/>
        </w:rPr>
        <w:t>The scheme represents the roles of lymphatics in the tumor</w:t>
      </w:r>
      <w:r w:rsidR="003C6EDE" w:rsidRPr="00691D1E">
        <w:rPr>
          <w:bCs/>
          <w:lang w:val="en-GB"/>
        </w:rPr>
        <w:t>,</w:t>
      </w:r>
      <w:r w:rsidR="00ED5B2C" w:rsidRPr="00691D1E">
        <w:rPr>
          <w:bCs/>
          <w:lang w:val="en-GB"/>
        </w:rPr>
        <w:t xml:space="preserve"> regulating anti</w:t>
      </w:r>
      <w:r w:rsidR="003C6EDE" w:rsidRPr="00691D1E">
        <w:rPr>
          <w:bCs/>
          <w:lang w:val="en-GB"/>
        </w:rPr>
        <w:t>-</w:t>
      </w:r>
      <w:r w:rsidR="00ED5B2C" w:rsidRPr="00691D1E">
        <w:rPr>
          <w:bCs/>
          <w:lang w:val="en-GB"/>
        </w:rPr>
        <w:t>tumor immune response and allowing tumor migration to the lymph node and distal metastatic sites.</w:t>
      </w:r>
      <w:r w:rsidR="00ED5B2C">
        <w:rPr>
          <w:bCs/>
          <w:lang w:val="en-GB"/>
        </w:rPr>
        <w:t xml:space="preserve"> </w:t>
      </w:r>
    </w:p>
    <w:p w14:paraId="4AB20CC9" w14:textId="77777777" w:rsidR="00584962" w:rsidRPr="00A65D0D" w:rsidRDefault="00584962" w:rsidP="00A1224B">
      <w:pPr>
        <w:spacing w:line="480" w:lineRule="auto"/>
        <w:jc w:val="both"/>
      </w:pPr>
    </w:p>
    <w:p w14:paraId="3F3FD6BB" w14:textId="4AE90410" w:rsidR="00584962" w:rsidRPr="00ED5B2C" w:rsidRDefault="00584962" w:rsidP="00584962">
      <w:pPr>
        <w:spacing w:line="480" w:lineRule="auto"/>
        <w:jc w:val="both"/>
      </w:pPr>
      <w:r w:rsidRPr="00584962">
        <w:rPr>
          <w:b/>
          <w:bCs/>
          <w:lang w:val="en-GB"/>
        </w:rPr>
        <w:t xml:space="preserve">Figure 2. Visualization techniques for studying lymphangiogenesis in pre-clinical and clinical models. </w:t>
      </w:r>
      <w:r w:rsidRPr="00ED5B2C">
        <w:rPr>
          <w:lang w:val="en-GB"/>
        </w:rPr>
        <w:t xml:space="preserve">PET-CT, MRI and NIR are used both in pre-clinical and clinical analyses. Prox1= Prospero homeobox 1, Lyve1= lymphatic vessel endothelial hyaluronan receptor 1, Vegfr3= Vascular endothelial growth factor receptor 3 (FMS-like tyrosine kinase 4), GFP= Green fluorescence protein, YFP= Yellow fluorescence protein, PET= </w:t>
      </w:r>
      <w:r w:rsidRPr="00ED5B2C">
        <w:t xml:space="preserve">positron emission tomography, CT=computed tomography, MRI= magnetic resonance imaging, NIR= Near infrared imaging. </w:t>
      </w:r>
    </w:p>
    <w:p w14:paraId="6EF5F99F" w14:textId="389EEE9D" w:rsidR="00A1224B" w:rsidRPr="00A65D0D" w:rsidRDefault="00A1224B" w:rsidP="00A1224B">
      <w:pPr>
        <w:spacing w:line="480" w:lineRule="auto"/>
        <w:jc w:val="both"/>
      </w:pPr>
    </w:p>
    <w:p w14:paraId="6D764750" w14:textId="77777777" w:rsidR="00A1224B" w:rsidRPr="00A65D0D" w:rsidRDefault="00A1224B" w:rsidP="00A1224B">
      <w:pPr>
        <w:spacing w:line="480" w:lineRule="auto"/>
        <w:jc w:val="both"/>
      </w:pPr>
    </w:p>
    <w:p w14:paraId="6D9AC052" w14:textId="4434C09F" w:rsidR="00A1224B" w:rsidRDefault="00A1224B" w:rsidP="00A1224B">
      <w:pPr>
        <w:spacing w:line="480" w:lineRule="auto"/>
        <w:jc w:val="both"/>
        <w:rPr>
          <w:lang w:val="en-GB"/>
        </w:rPr>
      </w:pPr>
      <w:r w:rsidRPr="00A65D0D">
        <w:rPr>
          <w:b/>
          <w:bCs/>
          <w:lang w:val="en-GB"/>
        </w:rPr>
        <w:t xml:space="preserve">Figure </w:t>
      </w:r>
      <w:r w:rsidR="00584962">
        <w:rPr>
          <w:b/>
          <w:bCs/>
          <w:lang w:val="en-GB"/>
        </w:rPr>
        <w:t>3</w:t>
      </w:r>
      <w:r w:rsidRPr="00A65D0D">
        <w:rPr>
          <w:b/>
          <w:bCs/>
          <w:lang w:val="en-GB"/>
        </w:rPr>
        <w:t>.</w:t>
      </w:r>
      <w:r>
        <w:rPr>
          <w:b/>
          <w:bCs/>
          <w:lang w:val="en-GB"/>
        </w:rPr>
        <w:t xml:space="preserve"> Analysis of extracellular vesicle distribution in the lymphatic system. </w:t>
      </w:r>
      <w:r>
        <w:rPr>
          <w:lang w:val="en-GB"/>
        </w:rPr>
        <w:t xml:space="preserve">A) Scheme of extracellular vesicle fluorescent labeling using lipophilic dyes. The standard approaches to label extracellular vesicles for </w:t>
      </w:r>
      <w:r w:rsidRPr="00DA6C06">
        <w:rPr>
          <w:i/>
          <w:iCs/>
          <w:lang w:val="en-GB"/>
        </w:rPr>
        <w:t>in vivo</w:t>
      </w:r>
      <w:r>
        <w:rPr>
          <w:lang w:val="en-GB"/>
        </w:rPr>
        <w:t xml:space="preserve"> approaches include the use of fluorescent dyes  intercalate in the membrane. B) Analysis of </w:t>
      </w:r>
      <w:r w:rsidRPr="00DA6C06">
        <w:rPr>
          <w:i/>
          <w:iCs/>
          <w:lang w:val="en-GB"/>
        </w:rPr>
        <w:t>in vivo</w:t>
      </w:r>
      <w:r>
        <w:rPr>
          <w:lang w:val="en-GB"/>
        </w:rPr>
        <w:t xml:space="preserve"> biodistribution of sEVs in the lymphatic system after footpad injection. 5 micrograms of B16-F10 </w:t>
      </w:r>
      <w:r>
        <w:rPr>
          <w:lang w:val="en-GB"/>
        </w:rPr>
        <w:lastRenderedPageBreak/>
        <w:t xml:space="preserve">NiR-labeled exosomes were injected intra-footpad and biodistribution was analyzed by multispectral </w:t>
      </w:r>
      <w:r w:rsidRPr="00A93B4D">
        <w:rPr>
          <w:i/>
          <w:iCs/>
          <w:lang w:val="en-GB"/>
        </w:rPr>
        <w:t>in vivo</w:t>
      </w:r>
      <w:r>
        <w:rPr>
          <w:lang w:val="en-GB"/>
        </w:rPr>
        <w:t xml:space="preserve"> imaging after 16 hours. Biodistribution was observed in lymph nodes and distal organs. C) Analysis of s-EV distribution in sentinel lymph nodes. 5 micrograms of B16-F10 PKH26-labeled exosomes were injected intra-footpad every 3 days for 3 weeks and biodistribution of fluorescence associated was analyzed by confocal imaging.</w:t>
      </w:r>
    </w:p>
    <w:p w14:paraId="64D0F828" w14:textId="77777777" w:rsidR="00A1224B" w:rsidRPr="00A93B4D" w:rsidRDefault="00A1224B" w:rsidP="00A1224B">
      <w:pPr>
        <w:spacing w:line="480" w:lineRule="auto"/>
        <w:jc w:val="both"/>
        <w:rPr>
          <w:lang w:val="en-GB"/>
        </w:rPr>
      </w:pPr>
    </w:p>
    <w:p w14:paraId="3FCD05CD" w14:textId="64120FCC" w:rsidR="00A1224B" w:rsidRPr="00A1224B" w:rsidRDefault="00A1224B" w:rsidP="00A1224B">
      <w:pPr>
        <w:spacing w:line="480" w:lineRule="auto"/>
        <w:jc w:val="both"/>
      </w:pPr>
      <w:r w:rsidRPr="00A65D0D">
        <w:rPr>
          <w:b/>
          <w:bCs/>
          <w:lang w:val="en-GB"/>
        </w:rPr>
        <w:t xml:space="preserve">Figure </w:t>
      </w:r>
      <w:r w:rsidR="00691D1E">
        <w:rPr>
          <w:b/>
          <w:bCs/>
          <w:lang w:val="en-GB"/>
        </w:rPr>
        <w:t>4</w:t>
      </w:r>
      <w:r w:rsidRPr="00A65D0D">
        <w:rPr>
          <w:b/>
          <w:bCs/>
          <w:lang w:val="en-GB"/>
        </w:rPr>
        <w:t>.</w:t>
      </w:r>
      <w:r w:rsidRPr="00A65D0D">
        <w:rPr>
          <w:b/>
          <w:bCs/>
        </w:rPr>
        <w:t xml:space="preserve"> </w:t>
      </w:r>
      <w:r w:rsidRPr="00691D1E">
        <w:rPr>
          <w:b/>
          <w:bCs/>
          <w:i/>
        </w:rPr>
        <w:t>Vegfr3</w:t>
      </w:r>
      <w:r w:rsidRPr="00691D1E">
        <w:rPr>
          <w:b/>
          <w:bCs/>
          <w:i/>
          <w:vertAlign w:val="superscript"/>
        </w:rPr>
        <w:t>Luc</w:t>
      </w:r>
      <w:r w:rsidRPr="00691D1E">
        <w:rPr>
          <w:b/>
          <w:bCs/>
          <w:i/>
        </w:rPr>
        <w:t xml:space="preserve"> reporter</w:t>
      </w:r>
      <w:r>
        <w:rPr>
          <w:b/>
          <w:bCs/>
        </w:rPr>
        <w:t xml:space="preserve"> (</w:t>
      </w:r>
      <w:r w:rsidRPr="00691D1E">
        <w:rPr>
          <w:b/>
          <w:bCs/>
          <w:i/>
        </w:rPr>
        <w:t>MetAlert</w:t>
      </w:r>
      <w:r>
        <w:rPr>
          <w:b/>
          <w:bCs/>
        </w:rPr>
        <w:t>)</w:t>
      </w:r>
      <w:r w:rsidRPr="00A65D0D">
        <w:rPr>
          <w:b/>
          <w:bCs/>
        </w:rPr>
        <w:t xml:space="preserve"> mice for whole-body analysis of benign and malignant melanocytic lesions. Comparison with other imaging techniques. </w:t>
      </w:r>
      <w:r w:rsidRPr="00A65D0D">
        <w:rPr>
          <w:b/>
          <w:bCs/>
          <w:lang w:val="en-GB"/>
        </w:rPr>
        <w:t xml:space="preserve"> </w:t>
      </w:r>
      <w:r w:rsidRPr="00A65D0D">
        <w:t>A) Imaging of luciferase induction by a patient-derived biopsy isolated from a cutaneous melanoma metastasis and implanted in Vegfr3</w:t>
      </w:r>
      <w:r w:rsidRPr="00A1224B">
        <w:rPr>
          <w:vertAlign w:val="superscript"/>
        </w:rPr>
        <w:t>Luc</w:t>
      </w:r>
      <w:r w:rsidRPr="00A65D0D">
        <w:t xml:space="preserve"> nu/nu mice. Animals were imaged at the indicated time points to show distal lymph nodes induced prior detection of VEGFR3</w:t>
      </w:r>
      <w:r>
        <w:t>-associated luciferase</w:t>
      </w:r>
      <w:r w:rsidRPr="000D66BC">
        <w:t xml:space="preserve"> </w:t>
      </w:r>
      <w:r w:rsidRPr="00A65D0D">
        <w:t>at the subcutaneous lesion. Red do</w:t>
      </w:r>
      <w:r>
        <w:t>t</w:t>
      </w:r>
      <w:r w:rsidRPr="00A65D0D">
        <w:t>ted lines mark tumor area. B) Comparative imaging of Vegfr3</w:t>
      </w:r>
      <w:r w:rsidRPr="00A1224B">
        <w:rPr>
          <w:vertAlign w:val="superscript"/>
        </w:rPr>
        <w:t>Luc</w:t>
      </w:r>
      <w:r>
        <w:t xml:space="preserve"> mice crossed into </w:t>
      </w:r>
      <w:r w:rsidRPr="00A65D0D">
        <w:t>Braf</w:t>
      </w:r>
      <w:r w:rsidRPr="00A1224B">
        <w:rPr>
          <w:vertAlign w:val="superscript"/>
        </w:rPr>
        <w:t>V600E</w:t>
      </w:r>
      <w:r w:rsidRPr="00A65D0D">
        <w:t>;</w:t>
      </w:r>
      <w:r>
        <w:t xml:space="preserve"> </w:t>
      </w:r>
      <w:r w:rsidRPr="00A65D0D">
        <w:t>PTEN</w:t>
      </w:r>
      <w:r w:rsidRPr="00A1224B">
        <w:rPr>
          <w:vertAlign w:val="superscript"/>
        </w:rPr>
        <w:t>fl/fl</w:t>
      </w:r>
      <w:r>
        <w:t xml:space="preserve"> mice to visualize melanomas generated in immunocompetent settings. Panels show comparative imaging by</w:t>
      </w:r>
      <w:r w:rsidRPr="00A65D0D">
        <w:t xml:space="preserve"> bioluminescence (Vegfr3Luc), 18F-MISO PET/CT or 18F-FDG PET/CT as indicated. C and L stand for coronal and left side images of the animals. White dotted lines delineate tumor areas. Fur was removed to fa</w:t>
      </w:r>
      <w:r w:rsidRPr="00B41617">
        <w:t xml:space="preserve">cilitate imaging. C) Higher magnification of Vegfr3Luc emission with respect to 18F-FDG PET/CT in the areas marked with a white square in (B). Shown are axial projections of the same region. (SLN: Sentinel lymph node). </w:t>
      </w:r>
      <w:r w:rsidR="00691D1E">
        <w:t>Red dotted line marks SLN. Inse</w:t>
      </w:r>
      <w:r w:rsidRPr="00B41617">
        <w:t xml:space="preserve">ts: Magnification of SNL. </w:t>
      </w:r>
    </w:p>
    <w:p w14:paraId="7C12C450" w14:textId="3361F27B" w:rsidR="00A1224B" w:rsidRPr="00A45A42" w:rsidRDefault="00A1224B" w:rsidP="00A1224B">
      <w:pPr>
        <w:spacing w:line="480" w:lineRule="auto"/>
        <w:jc w:val="both"/>
      </w:pPr>
    </w:p>
    <w:sectPr w:rsidR="00A1224B" w:rsidRPr="00A45A42" w:rsidSect="00166A0A">
      <w:footerReference w:type="default" r:id="rId9"/>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5BC33A" w16cid:durableId="243E709E"/>
  <w16cid:commentId w16cid:paraId="6B5D6DBF" w16cid:durableId="243E709F"/>
  <w16cid:commentId w16cid:paraId="36F03BB5" w16cid:durableId="243E70A0"/>
  <w16cid:commentId w16cid:paraId="7EBCDBD2" w16cid:durableId="243E70A1"/>
  <w16cid:commentId w16cid:paraId="7D2AAE88" w16cid:durableId="243E70A2"/>
  <w16cid:commentId w16cid:paraId="35DDFA1A" w16cid:durableId="243E70A3"/>
  <w16cid:commentId w16cid:paraId="250AA4AB" w16cid:durableId="243E70A4"/>
  <w16cid:commentId w16cid:paraId="21CD3CA1" w16cid:durableId="243E70A5"/>
  <w16cid:commentId w16cid:paraId="2BF5E9B4" w16cid:durableId="243E70A6"/>
  <w16cid:commentId w16cid:paraId="2C130E5D" w16cid:durableId="243E70A7"/>
  <w16cid:commentId w16cid:paraId="7B83CF95" w16cid:durableId="243E70A8"/>
  <w16cid:commentId w16cid:paraId="29F9C87D" w16cid:durableId="243E70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A9DC3" w14:textId="77777777" w:rsidR="00692444" w:rsidRDefault="00692444" w:rsidP="001151C9">
      <w:r>
        <w:separator/>
      </w:r>
    </w:p>
  </w:endnote>
  <w:endnote w:type="continuationSeparator" w:id="0">
    <w:p w14:paraId="565697F3" w14:textId="77777777" w:rsidR="00692444" w:rsidRDefault="00692444" w:rsidP="00115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430593"/>
      <w:docPartObj>
        <w:docPartGallery w:val="Page Numbers (Bottom of Page)"/>
        <w:docPartUnique/>
      </w:docPartObj>
    </w:sdtPr>
    <w:sdtEndPr/>
    <w:sdtContent>
      <w:p w14:paraId="50775EF8" w14:textId="38F1C0AE" w:rsidR="004A1E33" w:rsidRDefault="004A1E33">
        <w:pPr>
          <w:pStyle w:val="Piedepgina"/>
          <w:jc w:val="right"/>
        </w:pPr>
        <w:r>
          <w:fldChar w:fldCharType="begin"/>
        </w:r>
        <w:r>
          <w:instrText>PAGE   \* MERGEFORMAT</w:instrText>
        </w:r>
        <w:r>
          <w:fldChar w:fldCharType="separate"/>
        </w:r>
        <w:r w:rsidR="00D21D61" w:rsidRPr="00D21D61">
          <w:rPr>
            <w:noProof/>
            <w:lang w:val="es-ES"/>
          </w:rPr>
          <w:t>1</w:t>
        </w:r>
        <w:r>
          <w:fldChar w:fldCharType="end"/>
        </w:r>
      </w:p>
    </w:sdtContent>
  </w:sdt>
  <w:p w14:paraId="49ED1223" w14:textId="77777777" w:rsidR="004A1E33" w:rsidRDefault="004A1E3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F3C97F" w14:textId="77777777" w:rsidR="00692444" w:rsidRDefault="00692444" w:rsidP="001151C9">
      <w:r>
        <w:separator/>
      </w:r>
    </w:p>
  </w:footnote>
  <w:footnote w:type="continuationSeparator" w:id="0">
    <w:p w14:paraId="5C9FB42E" w14:textId="77777777" w:rsidR="00692444" w:rsidRDefault="00692444" w:rsidP="001151C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90263"/>
    <w:multiLevelType w:val="hybridMultilevel"/>
    <w:tmpl w:val="8438D9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B741383"/>
    <w:multiLevelType w:val="hybridMultilevel"/>
    <w:tmpl w:val="B8A4F408"/>
    <w:lvl w:ilvl="0" w:tplc="1812C4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4F0B4B"/>
    <w:multiLevelType w:val="hybridMultilevel"/>
    <w:tmpl w:val="AED4778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3B1E64"/>
    <w:multiLevelType w:val="hybridMultilevel"/>
    <w:tmpl w:val="1B94752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51A7DBB"/>
    <w:multiLevelType w:val="multilevel"/>
    <w:tmpl w:val="0E88CD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54A39D9"/>
    <w:multiLevelType w:val="hybridMultilevel"/>
    <w:tmpl w:val="B3C29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E122C8"/>
    <w:multiLevelType w:val="multilevel"/>
    <w:tmpl w:val="2C2AC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DF5D0B"/>
    <w:multiLevelType w:val="hybridMultilevel"/>
    <w:tmpl w:val="6F8CA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955DA"/>
    <w:multiLevelType w:val="multilevel"/>
    <w:tmpl w:val="97CAB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9F4526"/>
    <w:multiLevelType w:val="multilevel"/>
    <w:tmpl w:val="2190E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F20AC"/>
    <w:multiLevelType w:val="multilevel"/>
    <w:tmpl w:val="39F6F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DAF0476"/>
    <w:multiLevelType w:val="hybridMultilevel"/>
    <w:tmpl w:val="B3C29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11"/>
  </w:num>
  <w:num w:numId="5">
    <w:abstractNumId w:val="5"/>
  </w:num>
  <w:num w:numId="6">
    <w:abstractNumId w:val="1"/>
  </w:num>
  <w:num w:numId="7">
    <w:abstractNumId w:val="4"/>
  </w:num>
  <w:num w:numId="8">
    <w:abstractNumId w:val="2"/>
  </w:num>
  <w:num w:numId="9">
    <w:abstractNumId w:val="6"/>
  </w:num>
  <w:num w:numId="10">
    <w:abstractNumId w:val="8"/>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0MzQ3NDIwszQzMTNU0lEKTi0uzszPAykwNK4FABLrjyUtAAAA"/>
    <w:docVar w:name="EN.InstantFormat" w:val="&lt;ENInstantFormat&gt;&lt;Enabled&gt;0&lt;/Enabled&gt;&lt;ScanUnformatted&gt;1&lt;/ScanUnformatted&gt;&lt;ScanChanges&gt;1&lt;/ScanChanges&gt;&lt;Suspended&gt;0&lt;/Suspended&gt;&lt;/ENInstantFormat&gt;"/>
    <w:docVar w:name="EN.Layout" w:val="&lt;ENLayout&gt;&lt;Style&gt;Adv Drug Delivery Rev&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r2rptws9e207exv5ovwvrit9zrezdxdez2&quot;&gt;biblio_ADR&lt;record-ids&gt;&lt;item&gt;1&lt;/item&gt;&lt;item&gt;2&lt;/item&gt;&lt;item&gt;3&lt;/item&gt;&lt;item&gt;5&lt;/item&gt;&lt;item&gt;6&lt;/item&gt;&lt;item&gt;7&lt;/item&gt;&lt;item&gt;8&lt;/item&gt;&lt;item&gt;9&lt;/item&gt;&lt;item&gt;10&lt;/item&gt;&lt;item&gt;11&lt;/item&gt;&lt;item&gt;13&lt;/item&gt;&lt;item&gt;17&lt;/item&gt;&lt;item&gt;19&lt;/item&gt;&lt;item&gt;20&lt;/item&gt;&lt;item&gt;21&lt;/item&gt;&lt;item&gt;22&lt;/item&gt;&lt;item&gt;23&lt;/item&gt;&lt;item&gt;24&lt;/item&gt;&lt;item&gt;25&lt;/item&gt;&lt;item&gt;26&lt;/item&gt;&lt;item&gt;27&lt;/item&gt;&lt;item&gt;30&lt;/item&gt;&lt;item&gt;31&lt;/item&gt;&lt;item&gt;32&lt;/item&gt;&lt;item&gt;33&lt;/item&gt;&lt;item&gt;34&lt;/item&gt;&lt;item&gt;35&lt;/item&gt;&lt;item&gt;37&lt;/item&gt;&lt;item&gt;38&lt;/item&gt;&lt;item&gt;39&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1&lt;/item&gt;&lt;item&gt;65&lt;/item&gt;&lt;item&gt;68&lt;/item&gt;&lt;item&gt;69&lt;/item&gt;&lt;item&gt;70&lt;/item&gt;&lt;item&gt;115&lt;/item&gt;&lt;item&gt;122&lt;/item&gt;&lt;item&gt;137&lt;/item&gt;&lt;item&gt;140&lt;/item&gt;&lt;item&gt;141&lt;/item&gt;&lt;item&gt;143&lt;/item&gt;&lt;item&gt;145&lt;/item&gt;&lt;item&gt;146&lt;/item&gt;&lt;item&gt;148&lt;/item&gt;&lt;item&gt;149&lt;/item&gt;&lt;item&gt;150&lt;/item&gt;&lt;item&gt;153&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1&lt;/item&gt;&lt;item&gt;192&lt;/item&gt;&lt;item&gt;193&lt;/item&gt;&lt;item&gt;194&lt;/item&gt;&lt;item&gt;195&lt;/item&gt;&lt;item&gt;196&lt;/item&gt;&lt;item&gt;197&lt;/item&gt;&lt;item&gt;199&lt;/item&gt;&lt;item&gt;201&lt;/item&gt;&lt;item&gt;202&lt;/item&gt;&lt;item&gt;203&lt;/item&gt;&lt;item&gt;204&lt;/item&gt;&lt;item&gt;209&lt;/item&gt;&lt;item&gt;211&lt;/item&gt;&lt;item&gt;212&lt;/item&gt;&lt;item&gt;235&lt;/item&gt;&lt;item&gt;236&lt;/item&gt;&lt;item&gt;237&lt;/item&gt;&lt;item&gt;238&lt;/item&gt;&lt;item&gt;239&lt;/item&gt;&lt;item&gt;240&lt;/item&gt;&lt;item&gt;241&lt;/item&gt;&lt;item&gt;242&lt;/item&gt;&lt;item&gt;284&lt;/item&gt;&lt;item&gt;285&lt;/item&gt;&lt;item&gt;286&lt;/item&gt;&lt;item&gt;287&lt;/item&gt;&lt;item&gt;293&lt;/item&gt;&lt;item&gt;294&lt;/item&gt;&lt;item&gt;295&lt;/item&gt;&lt;/record-ids&gt;&lt;/item&gt;&lt;/Libraries&gt;"/>
  </w:docVars>
  <w:rsids>
    <w:rsidRoot w:val="001E1ADE"/>
    <w:rsid w:val="00001737"/>
    <w:rsid w:val="00002163"/>
    <w:rsid w:val="000032E3"/>
    <w:rsid w:val="00012371"/>
    <w:rsid w:val="00017FC7"/>
    <w:rsid w:val="00027C6A"/>
    <w:rsid w:val="000323BF"/>
    <w:rsid w:val="0004487C"/>
    <w:rsid w:val="00051ED5"/>
    <w:rsid w:val="00052047"/>
    <w:rsid w:val="0005793F"/>
    <w:rsid w:val="00062A88"/>
    <w:rsid w:val="000659BA"/>
    <w:rsid w:val="000669E6"/>
    <w:rsid w:val="00067F91"/>
    <w:rsid w:val="0007490C"/>
    <w:rsid w:val="00075D86"/>
    <w:rsid w:val="00076A01"/>
    <w:rsid w:val="00082DB7"/>
    <w:rsid w:val="00093D07"/>
    <w:rsid w:val="00095DA0"/>
    <w:rsid w:val="000A1F81"/>
    <w:rsid w:val="000A2042"/>
    <w:rsid w:val="000A2AD5"/>
    <w:rsid w:val="000A71C5"/>
    <w:rsid w:val="000B0266"/>
    <w:rsid w:val="000B0397"/>
    <w:rsid w:val="000B4207"/>
    <w:rsid w:val="000C0C67"/>
    <w:rsid w:val="000C4D09"/>
    <w:rsid w:val="000D1F0B"/>
    <w:rsid w:val="000D4DFB"/>
    <w:rsid w:val="000D66BC"/>
    <w:rsid w:val="000E468D"/>
    <w:rsid w:val="000E4A93"/>
    <w:rsid w:val="000E5C13"/>
    <w:rsid w:val="000F3610"/>
    <w:rsid w:val="000F43A6"/>
    <w:rsid w:val="000F641A"/>
    <w:rsid w:val="00106D9D"/>
    <w:rsid w:val="0010771C"/>
    <w:rsid w:val="001117F6"/>
    <w:rsid w:val="001151C9"/>
    <w:rsid w:val="0012173D"/>
    <w:rsid w:val="00124667"/>
    <w:rsid w:val="0013033E"/>
    <w:rsid w:val="0013494E"/>
    <w:rsid w:val="001416FD"/>
    <w:rsid w:val="00146CA8"/>
    <w:rsid w:val="001515E6"/>
    <w:rsid w:val="00151A7A"/>
    <w:rsid w:val="00163EFF"/>
    <w:rsid w:val="00166A0A"/>
    <w:rsid w:val="00172606"/>
    <w:rsid w:val="0018153A"/>
    <w:rsid w:val="00185048"/>
    <w:rsid w:val="00186EFB"/>
    <w:rsid w:val="001969BF"/>
    <w:rsid w:val="001A1049"/>
    <w:rsid w:val="001A7880"/>
    <w:rsid w:val="001B02B7"/>
    <w:rsid w:val="001B238B"/>
    <w:rsid w:val="001C6048"/>
    <w:rsid w:val="001D185F"/>
    <w:rsid w:val="001D2AC7"/>
    <w:rsid w:val="001D4FAF"/>
    <w:rsid w:val="001D5AC0"/>
    <w:rsid w:val="001E1ADE"/>
    <w:rsid w:val="001E5BD6"/>
    <w:rsid w:val="001F6BCD"/>
    <w:rsid w:val="001F75B3"/>
    <w:rsid w:val="00200957"/>
    <w:rsid w:val="00202ABC"/>
    <w:rsid w:val="00202EC6"/>
    <w:rsid w:val="002055D5"/>
    <w:rsid w:val="002057D1"/>
    <w:rsid w:val="00215E64"/>
    <w:rsid w:val="002171A4"/>
    <w:rsid w:val="0022029D"/>
    <w:rsid w:val="00220A64"/>
    <w:rsid w:val="002222D7"/>
    <w:rsid w:val="00232D79"/>
    <w:rsid w:val="00232FF0"/>
    <w:rsid w:val="00233810"/>
    <w:rsid w:val="0023454E"/>
    <w:rsid w:val="00240B59"/>
    <w:rsid w:val="002413BA"/>
    <w:rsid w:val="0024283E"/>
    <w:rsid w:val="00243E59"/>
    <w:rsid w:val="002440C2"/>
    <w:rsid w:val="00246C83"/>
    <w:rsid w:val="00251689"/>
    <w:rsid w:val="00262F71"/>
    <w:rsid w:val="00264DB3"/>
    <w:rsid w:val="0027183F"/>
    <w:rsid w:val="00283877"/>
    <w:rsid w:val="00284218"/>
    <w:rsid w:val="002847F2"/>
    <w:rsid w:val="00287A99"/>
    <w:rsid w:val="00294777"/>
    <w:rsid w:val="00295031"/>
    <w:rsid w:val="002A3386"/>
    <w:rsid w:val="002A55CD"/>
    <w:rsid w:val="002A632A"/>
    <w:rsid w:val="002A77EB"/>
    <w:rsid w:val="002B0290"/>
    <w:rsid w:val="002B73C5"/>
    <w:rsid w:val="002C02AD"/>
    <w:rsid w:val="002C0484"/>
    <w:rsid w:val="002C6BFD"/>
    <w:rsid w:val="002D1260"/>
    <w:rsid w:val="002D36EA"/>
    <w:rsid w:val="002D6F1E"/>
    <w:rsid w:val="002E37FD"/>
    <w:rsid w:val="003057C2"/>
    <w:rsid w:val="00320741"/>
    <w:rsid w:val="00342891"/>
    <w:rsid w:val="0034368D"/>
    <w:rsid w:val="00344050"/>
    <w:rsid w:val="00345B60"/>
    <w:rsid w:val="003462E4"/>
    <w:rsid w:val="003465EC"/>
    <w:rsid w:val="0034695F"/>
    <w:rsid w:val="00351084"/>
    <w:rsid w:val="00351405"/>
    <w:rsid w:val="00352413"/>
    <w:rsid w:val="003536A0"/>
    <w:rsid w:val="00356D3D"/>
    <w:rsid w:val="00361636"/>
    <w:rsid w:val="00375A5E"/>
    <w:rsid w:val="00376F19"/>
    <w:rsid w:val="00377239"/>
    <w:rsid w:val="00382FB2"/>
    <w:rsid w:val="00385EDC"/>
    <w:rsid w:val="0039771A"/>
    <w:rsid w:val="003A45D2"/>
    <w:rsid w:val="003A7380"/>
    <w:rsid w:val="003A7C50"/>
    <w:rsid w:val="003B28C5"/>
    <w:rsid w:val="003C3335"/>
    <w:rsid w:val="003C3FDF"/>
    <w:rsid w:val="003C4CBD"/>
    <w:rsid w:val="003C6EDE"/>
    <w:rsid w:val="003D0D35"/>
    <w:rsid w:val="003E055C"/>
    <w:rsid w:val="003E24BC"/>
    <w:rsid w:val="003E472A"/>
    <w:rsid w:val="003E5061"/>
    <w:rsid w:val="003E554B"/>
    <w:rsid w:val="003E7EC7"/>
    <w:rsid w:val="003F325F"/>
    <w:rsid w:val="003F4B17"/>
    <w:rsid w:val="00400775"/>
    <w:rsid w:val="00405A1F"/>
    <w:rsid w:val="00407511"/>
    <w:rsid w:val="00426332"/>
    <w:rsid w:val="00430878"/>
    <w:rsid w:val="00430937"/>
    <w:rsid w:val="0043132E"/>
    <w:rsid w:val="00442DAB"/>
    <w:rsid w:val="00446833"/>
    <w:rsid w:val="0045019E"/>
    <w:rsid w:val="004526EF"/>
    <w:rsid w:val="004528F7"/>
    <w:rsid w:val="0045317E"/>
    <w:rsid w:val="00454278"/>
    <w:rsid w:val="00456CEE"/>
    <w:rsid w:val="00462860"/>
    <w:rsid w:val="0047653C"/>
    <w:rsid w:val="00482D5A"/>
    <w:rsid w:val="00490FF4"/>
    <w:rsid w:val="0049312E"/>
    <w:rsid w:val="004A1E33"/>
    <w:rsid w:val="004A72CD"/>
    <w:rsid w:val="004B186B"/>
    <w:rsid w:val="004C40AE"/>
    <w:rsid w:val="004D0231"/>
    <w:rsid w:val="004D0D38"/>
    <w:rsid w:val="004D49B3"/>
    <w:rsid w:val="004D5B45"/>
    <w:rsid w:val="004D70AC"/>
    <w:rsid w:val="004E3990"/>
    <w:rsid w:val="004E4574"/>
    <w:rsid w:val="004F1A16"/>
    <w:rsid w:val="004F53EF"/>
    <w:rsid w:val="005011D8"/>
    <w:rsid w:val="00503870"/>
    <w:rsid w:val="00505541"/>
    <w:rsid w:val="00506AD8"/>
    <w:rsid w:val="00506D3E"/>
    <w:rsid w:val="00513393"/>
    <w:rsid w:val="00515DD6"/>
    <w:rsid w:val="005238EE"/>
    <w:rsid w:val="00526951"/>
    <w:rsid w:val="0054166C"/>
    <w:rsid w:val="00543675"/>
    <w:rsid w:val="00544DA2"/>
    <w:rsid w:val="00545B72"/>
    <w:rsid w:val="00546CB5"/>
    <w:rsid w:val="00554555"/>
    <w:rsid w:val="005625E9"/>
    <w:rsid w:val="00562B8C"/>
    <w:rsid w:val="005633CC"/>
    <w:rsid w:val="00563978"/>
    <w:rsid w:val="005640DC"/>
    <w:rsid w:val="0057018A"/>
    <w:rsid w:val="00571FA8"/>
    <w:rsid w:val="00577227"/>
    <w:rsid w:val="00584962"/>
    <w:rsid w:val="005A0458"/>
    <w:rsid w:val="005A76F8"/>
    <w:rsid w:val="005B1B40"/>
    <w:rsid w:val="005B5DE4"/>
    <w:rsid w:val="005C6DD8"/>
    <w:rsid w:val="005D4094"/>
    <w:rsid w:val="005E3857"/>
    <w:rsid w:val="005E4DB2"/>
    <w:rsid w:val="005E7680"/>
    <w:rsid w:val="005F06C5"/>
    <w:rsid w:val="005F1ACC"/>
    <w:rsid w:val="0060068D"/>
    <w:rsid w:val="00605128"/>
    <w:rsid w:val="006067B8"/>
    <w:rsid w:val="00607AFB"/>
    <w:rsid w:val="00611CD7"/>
    <w:rsid w:val="006132E8"/>
    <w:rsid w:val="00622B1C"/>
    <w:rsid w:val="006304C5"/>
    <w:rsid w:val="00630C96"/>
    <w:rsid w:val="00633556"/>
    <w:rsid w:val="00637D1C"/>
    <w:rsid w:val="00640B47"/>
    <w:rsid w:val="00641265"/>
    <w:rsid w:val="006422DF"/>
    <w:rsid w:val="00643F51"/>
    <w:rsid w:val="00645FB0"/>
    <w:rsid w:val="00653B0A"/>
    <w:rsid w:val="00654C1C"/>
    <w:rsid w:val="00656B06"/>
    <w:rsid w:val="006645B9"/>
    <w:rsid w:val="00665240"/>
    <w:rsid w:val="00667AF1"/>
    <w:rsid w:val="00674753"/>
    <w:rsid w:val="006760FB"/>
    <w:rsid w:val="00683E1C"/>
    <w:rsid w:val="00685F18"/>
    <w:rsid w:val="00691D1E"/>
    <w:rsid w:val="00692444"/>
    <w:rsid w:val="00694F73"/>
    <w:rsid w:val="006A1623"/>
    <w:rsid w:val="006A379A"/>
    <w:rsid w:val="006A39C9"/>
    <w:rsid w:val="006C0EB6"/>
    <w:rsid w:val="006C6965"/>
    <w:rsid w:val="006D564E"/>
    <w:rsid w:val="006D65EA"/>
    <w:rsid w:val="006D6DD5"/>
    <w:rsid w:val="006E0F8B"/>
    <w:rsid w:val="006E6469"/>
    <w:rsid w:val="006F1593"/>
    <w:rsid w:val="006F323B"/>
    <w:rsid w:val="006F559D"/>
    <w:rsid w:val="006F6B36"/>
    <w:rsid w:val="00705CA0"/>
    <w:rsid w:val="007245BC"/>
    <w:rsid w:val="007261F1"/>
    <w:rsid w:val="00737EDC"/>
    <w:rsid w:val="0074277A"/>
    <w:rsid w:val="00744BE0"/>
    <w:rsid w:val="00751694"/>
    <w:rsid w:val="00763B83"/>
    <w:rsid w:val="00764156"/>
    <w:rsid w:val="00767288"/>
    <w:rsid w:val="007672D3"/>
    <w:rsid w:val="00770C5C"/>
    <w:rsid w:val="00771398"/>
    <w:rsid w:val="00772EB0"/>
    <w:rsid w:val="00773147"/>
    <w:rsid w:val="00783F92"/>
    <w:rsid w:val="007942BD"/>
    <w:rsid w:val="007A35AD"/>
    <w:rsid w:val="007A3A36"/>
    <w:rsid w:val="007A6F72"/>
    <w:rsid w:val="007B480B"/>
    <w:rsid w:val="007B642B"/>
    <w:rsid w:val="007C00B9"/>
    <w:rsid w:val="007C5CC2"/>
    <w:rsid w:val="007D041E"/>
    <w:rsid w:val="007E0A96"/>
    <w:rsid w:val="007E2A0B"/>
    <w:rsid w:val="007E30DE"/>
    <w:rsid w:val="007F4F1D"/>
    <w:rsid w:val="007F690C"/>
    <w:rsid w:val="00802806"/>
    <w:rsid w:val="008037CE"/>
    <w:rsid w:val="00803BA9"/>
    <w:rsid w:val="00803F32"/>
    <w:rsid w:val="00804931"/>
    <w:rsid w:val="00805A06"/>
    <w:rsid w:val="00811783"/>
    <w:rsid w:val="00826ECB"/>
    <w:rsid w:val="008328F4"/>
    <w:rsid w:val="008359E3"/>
    <w:rsid w:val="00837D5D"/>
    <w:rsid w:val="00841421"/>
    <w:rsid w:val="00850CA9"/>
    <w:rsid w:val="00851046"/>
    <w:rsid w:val="00852171"/>
    <w:rsid w:val="00862AD6"/>
    <w:rsid w:val="0086372D"/>
    <w:rsid w:val="00864D5F"/>
    <w:rsid w:val="00866E2D"/>
    <w:rsid w:val="00870EA5"/>
    <w:rsid w:val="0087484F"/>
    <w:rsid w:val="0087571B"/>
    <w:rsid w:val="00880CFF"/>
    <w:rsid w:val="00881AD3"/>
    <w:rsid w:val="008836A4"/>
    <w:rsid w:val="0089134A"/>
    <w:rsid w:val="00892A26"/>
    <w:rsid w:val="00892BF9"/>
    <w:rsid w:val="00893949"/>
    <w:rsid w:val="008948B5"/>
    <w:rsid w:val="008957D8"/>
    <w:rsid w:val="00895F01"/>
    <w:rsid w:val="008964DF"/>
    <w:rsid w:val="00896F0E"/>
    <w:rsid w:val="008A0953"/>
    <w:rsid w:val="008A268E"/>
    <w:rsid w:val="008A2A0C"/>
    <w:rsid w:val="008A5660"/>
    <w:rsid w:val="008A76AD"/>
    <w:rsid w:val="008B1024"/>
    <w:rsid w:val="008C5313"/>
    <w:rsid w:val="008D57B4"/>
    <w:rsid w:val="008E2843"/>
    <w:rsid w:val="008E2B0E"/>
    <w:rsid w:val="008E2DE1"/>
    <w:rsid w:val="008E3894"/>
    <w:rsid w:val="008E7775"/>
    <w:rsid w:val="008F28A8"/>
    <w:rsid w:val="008F2B0D"/>
    <w:rsid w:val="00900F9C"/>
    <w:rsid w:val="00901AF6"/>
    <w:rsid w:val="00905BFB"/>
    <w:rsid w:val="009163A3"/>
    <w:rsid w:val="00917201"/>
    <w:rsid w:val="00922363"/>
    <w:rsid w:val="0092250D"/>
    <w:rsid w:val="0094435B"/>
    <w:rsid w:val="009509DF"/>
    <w:rsid w:val="00960B91"/>
    <w:rsid w:val="00965D62"/>
    <w:rsid w:val="00965F62"/>
    <w:rsid w:val="009676C8"/>
    <w:rsid w:val="00967F7D"/>
    <w:rsid w:val="00973579"/>
    <w:rsid w:val="00984BAC"/>
    <w:rsid w:val="00990118"/>
    <w:rsid w:val="00992BFF"/>
    <w:rsid w:val="009942DF"/>
    <w:rsid w:val="009A4647"/>
    <w:rsid w:val="009B5B32"/>
    <w:rsid w:val="009C0146"/>
    <w:rsid w:val="009D59FD"/>
    <w:rsid w:val="009E03FD"/>
    <w:rsid w:val="009E5DE5"/>
    <w:rsid w:val="009F5263"/>
    <w:rsid w:val="00A0144E"/>
    <w:rsid w:val="00A01778"/>
    <w:rsid w:val="00A103C7"/>
    <w:rsid w:val="00A1224B"/>
    <w:rsid w:val="00A16127"/>
    <w:rsid w:val="00A229A7"/>
    <w:rsid w:val="00A234D5"/>
    <w:rsid w:val="00A25717"/>
    <w:rsid w:val="00A26D0A"/>
    <w:rsid w:val="00A32107"/>
    <w:rsid w:val="00A3231D"/>
    <w:rsid w:val="00A41C8C"/>
    <w:rsid w:val="00A43E99"/>
    <w:rsid w:val="00A445D6"/>
    <w:rsid w:val="00A45A42"/>
    <w:rsid w:val="00A46E42"/>
    <w:rsid w:val="00A507AA"/>
    <w:rsid w:val="00A540C4"/>
    <w:rsid w:val="00A575DC"/>
    <w:rsid w:val="00A57C7F"/>
    <w:rsid w:val="00A60E04"/>
    <w:rsid w:val="00A65D0D"/>
    <w:rsid w:val="00A70CB8"/>
    <w:rsid w:val="00A71F37"/>
    <w:rsid w:val="00A72A99"/>
    <w:rsid w:val="00A77DCF"/>
    <w:rsid w:val="00A80100"/>
    <w:rsid w:val="00A85692"/>
    <w:rsid w:val="00A91506"/>
    <w:rsid w:val="00A9225F"/>
    <w:rsid w:val="00A93B4D"/>
    <w:rsid w:val="00A95B77"/>
    <w:rsid w:val="00AA0819"/>
    <w:rsid w:val="00AA1A17"/>
    <w:rsid w:val="00AB071D"/>
    <w:rsid w:val="00AB3F8B"/>
    <w:rsid w:val="00AC5CB4"/>
    <w:rsid w:val="00AC73BD"/>
    <w:rsid w:val="00AD0588"/>
    <w:rsid w:val="00AD31EA"/>
    <w:rsid w:val="00AF4720"/>
    <w:rsid w:val="00B02C00"/>
    <w:rsid w:val="00B0537C"/>
    <w:rsid w:val="00B12300"/>
    <w:rsid w:val="00B14ABA"/>
    <w:rsid w:val="00B15AD4"/>
    <w:rsid w:val="00B168DF"/>
    <w:rsid w:val="00B23FAE"/>
    <w:rsid w:val="00B25BE0"/>
    <w:rsid w:val="00B3429D"/>
    <w:rsid w:val="00B41617"/>
    <w:rsid w:val="00B43927"/>
    <w:rsid w:val="00B46E8C"/>
    <w:rsid w:val="00B517CC"/>
    <w:rsid w:val="00B65A88"/>
    <w:rsid w:val="00B71B6A"/>
    <w:rsid w:val="00B7325A"/>
    <w:rsid w:val="00B7486C"/>
    <w:rsid w:val="00B80939"/>
    <w:rsid w:val="00B82431"/>
    <w:rsid w:val="00B82B75"/>
    <w:rsid w:val="00B85353"/>
    <w:rsid w:val="00B85A02"/>
    <w:rsid w:val="00B90DC1"/>
    <w:rsid w:val="00B92B41"/>
    <w:rsid w:val="00B94B1F"/>
    <w:rsid w:val="00B97F64"/>
    <w:rsid w:val="00BA0BA3"/>
    <w:rsid w:val="00BA443F"/>
    <w:rsid w:val="00BA5DE0"/>
    <w:rsid w:val="00BB1A77"/>
    <w:rsid w:val="00BB23E6"/>
    <w:rsid w:val="00BB37B6"/>
    <w:rsid w:val="00BB5446"/>
    <w:rsid w:val="00BC4F25"/>
    <w:rsid w:val="00BC54DF"/>
    <w:rsid w:val="00BD461D"/>
    <w:rsid w:val="00BD616E"/>
    <w:rsid w:val="00C078DA"/>
    <w:rsid w:val="00C155A4"/>
    <w:rsid w:val="00C4103D"/>
    <w:rsid w:val="00C5011F"/>
    <w:rsid w:val="00C50CA5"/>
    <w:rsid w:val="00C65D48"/>
    <w:rsid w:val="00C73702"/>
    <w:rsid w:val="00C80DB9"/>
    <w:rsid w:val="00C857AE"/>
    <w:rsid w:val="00CA2FC8"/>
    <w:rsid w:val="00CA7FD1"/>
    <w:rsid w:val="00CB2948"/>
    <w:rsid w:val="00CB3D64"/>
    <w:rsid w:val="00CC7DF0"/>
    <w:rsid w:val="00CD568E"/>
    <w:rsid w:val="00CD77D6"/>
    <w:rsid w:val="00CE026D"/>
    <w:rsid w:val="00D06541"/>
    <w:rsid w:val="00D120DA"/>
    <w:rsid w:val="00D16336"/>
    <w:rsid w:val="00D173F7"/>
    <w:rsid w:val="00D21D61"/>
    <w:rsid w:val="00D31D35"/>
    <w:rsid w:val="00D33B3D"/>
    <w:rsid w:val="00D353D6"/>
    <w:rsid w:val="00D37A09"/>
    <w:rsid w:val="00D420DB"/>
    <w:rsid w:val="00D436FA"/>
    <w:rsid w:val="00D43B7D"/>
    <w:rsid w:val="00D4478F"/>
    <w:rsid w:val="00D50644"/>
    <w:rsid w:val="00D5126D"/>
    <w:rsid w:val="00D526D3"/>
    <w:rsid w:val="00D57F47"/>
    <w:rsid w:val="00D64B45"/>
    <w:rsid w:val="00D65FF8"/>
    <w:rsid w:val="00D66BF7"/>
    <w:rsid w:val="00DA6500"/>
    <w:rsid w:val="00DA6C06"/>
    <w:rsid w:val="00DA77D8"/>
    <w:rsid w:val="00DB1541"/>
    <w:rsid w:val="00DC17EB"/>
    <w:rsid w:val="00DC7512"/>
    <w:rsid w:val="00DC7CF9"/>
    <w:rsid w:val="00DD3BA6"/>
    <w:rsid w:val="00DE6500"/>
    <w:rsid w:val="00DF7E87"/>
    <w:rsid w:val="00E01016"/>
    <w:rsid w:val="00E038BD"/>
    <w:rsid w:val="00E128DA"/>
    <w:rsid w:val="00E13DA6"/>
    <w:rsid w:val="00E227B4"/>
    <w:rsid w:val="00E227B7"/>
    <w:rsid w:val="00E26D09"/>
    <w:rsid w:val="00E2729F"/>
    <w:rsid w:val="00E32042"/>
    <w:rsid w:val="00E374A7"/>
    <w:rsid w:val="00E4377B"/>
    <w:rsid w:val="00E43FF7"/>
    <w:rsid w:val="00E478FE"/>
    <w:rsid w:val="00E52040"/>
    <w:rsid w:val="00E6115E"/>
    <w:rsid w:val="00E708AD"/>
    <w:rsid w:val="00E73234"/>
    <w:rsid w:val="00E81B11"/>
    <w:rsid w:val="00E832C9"/>
    <w:rsid w:val="00E83BE0"/>
    <w:rsid w:val="00E934FA"/>
    <w:rsid w:val="00EA4C7D"/>
    <w:rsid w:val="00EB3C85"/>
    <w:rsid w:val="00EB41CA"/>
    <w:rsid w:val="00EB44A4"/>
    <w:rsid w:val="00EB7EE6"/>
    <w:rsid w:val="00EC2AFD"/>
    <w:rsid w:val="00ED0715"/>
    <w:rsid w:val="00ED5B2C"/>
    <w:rsid w:val="00EE0653"/>
    <w:rsid w:val="00EE29F2"/>
    <w:rsid w:val="00EE3619"/>
    <w:rsid w:val="00EE4DEA"/>
    <w:rsid w:val="00EE4F37"/>
    <w:rsid w:val="00EE520C"/>
    <w:rsid w:val="00EF1421"/>
    <w:rsid w:val="00EF1D4F"/>
    <w:rsid w:val="00EF3C4E"/>
    <w:rsid w:val="00EF4CDE"/>
    <w:rsid w:val="00EF74FF"/>
    <w:rsid w:val="00F01AB4"/>
    <w:rsid w:val="00F025AE"/>
    <w:rsid w:val="00F03B4A"/>
    <w:rsid w:val="00F135B9"/>
    <w:rsid w:val="00F20E3D"/>
    <w:rsid w:val="00F20ECD"/>
    <w:rsid w:val="00F2286F"/>
    <w:rsid w:val="00F41247"/>
    <w:rsid w:val="00F43587"/>
    <w:rsid w:val="00F52F9A"/>
    <w:rsid w:val="00F55B9B"/>
    <w:rsid w:val="00F55D10"/>
    <w:rsid w:val="00F625CA"/>
    <w:rsid w:val="00F72FA6"/>
    <w:rsid w:val="00F80C6F"/>
    <w:rsid w:val="00F82CFA"/>
    <w:rsid w:val="00F858CB"/>
    <w:rsid w:val="00F93D07"/>
    <w:rsid w:val="00F93EF9"/>
    <w:rsid w:val="00F95369"/>
    <w:rsid w:val="00FA31E2"/>
    <w:rsid w:val="00FA5172"/>
    <w:rsid w:val="00FB247E"/>
    <w:rsid w:val="00FC077B"/>
    <w:rsid w:val="00FE7A32"/>
    <w:rsid w:val="00FF51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1B6B48"/>
  <w15:docId w15:val="{AF94201D-7351-4ABD-A64F-46276A7B6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45BC"/>
    <w:rPr>
      <w:rFonts w:ascii="Times New Roman" w:eastAsia="Times New Roman" w:hAnsi="Times New Roman" w:cs="Times New Roman"/>
    </w:rPr>
  </w:style>
  <w:style w:type="paragraph" w:styleId="Ttulo1">
    <w:name w:val="heading 1"/>
    <w:basedOn w:val="Normal"/>
    <w:link w:val="Ttulo1Car"/>
    <w:uiPriority w:val="9"/>
    <w:qFormat/>
    <w:rsid w:val="00992BFF"/>
    <w:pPr>
      <w:spacing w:before="100" w:beforeAutospacing="1" w:after="100" w:afterAutospacing="1"/>
      <w:outlineLvl w:val="0"/>
    </w:pPr>
    <w:rPr>
      <w:b/>
      <w:bCs/>
      <w:kern w:val="36"/>
      <w:sz w:val="48"/>
      <w:szCs w:val="4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har"/>
    <w:rsid w:val="001E1ADE"/>
    <w:pPr>
      <w:jc w:val="center"/>
    </w:pPr>
    <w:rPr>
      <w:rFonts w:ascii="Calibri" w:eastAsiaTheme="minorEastAsia" w:hAnsi="Calibri" w:cs="Calibri"/>
    </w:rPr>
  </w:style>
  <w:style w:type="character" w:customStyle="1" w:styleId="EndNoteBibliographyTitleChar">
    <w:name w:val="EndNote Bibliography Title Char"/>
    <w:basedOn w:val="Fuentedeprrafopredeter"/>
    <w:link w:val="EndNoteBibliographyTitle"/>
    <w:rsid w:val="001E1ADE"/>
    <w:rPr>
      <w:rFonts w:ascii="Calibri" w:eastAsiaTheme="minorEastAsia" w:hAnsi="Calibri" w:cs="Calibri"/>
    </w:rPr>
  </w:style>
  <w:style w:type="paragraph" w:customStyle="1" w:styleId="EndNoteBibliography">
    <w:name w:val="EndNote Bibliography"/>
    <w:basedOn w:val="Normal"/>
    <w:link w:val="EndNoteBibliographyChar"/>
    <w:rsid w:val="001E1ADE"/>
    <w:rPr>
      <w:rFonts w:ascii="Calibri" w:eastAsiaTheme="minorEastAsia" w:hAnsi="Calibri" w:cs="Calibri"/>
    </w:rPr>
  </w:style>
  <w:style w:type="character" w:customStyle="1" w:styleId="EndNoteBibliographyChar">
    <w:name w:val="EndNote Bibliography Char"/>
    <w:basedOn w:val="Fuentedeprrafopredeter"/>
    <w:link w:val="EndNoteBibliography"/>
    <w:rsid w:val="001E1ADE"/>
    <w:rPr>
      <w:rFonts w:ascii="Calibri" w:eastAsiaTheme="minorEastAsia" w:hAnsi="Calibri" w:cs="Calibri"/>
    </w:rPr>
  </w:style>
  <w:style w:type="paragraph" w:styleId="Prrafodelista">
    <w:name w:val="List Paragraph"/>
    <w:basedOn w:val="Normal"/>
    <w:uiPriority w:val="34"/>
    <w:qFormat/>
    <w:rsid w:val="00B65A88"/>
    <w:pPr>
      <w:ind w:left="720"/>
      <w:contextualSpacing/>
    </w:pPr>
    <w:rPr>
      <w:rFonts w:asciiTheme="minorHAnsi" w:eastAsiaTheme="minorEastAsia" w:hAnsiTheme="minorHAnsi" w:cstheme="minorBidi"/>
    </w:rPr>
  </w:style>
  <w:style w:type="paragraph" w:styleId="Textodeglobo">
    <w:name w:val="Balloon Text"/>
    <w:basedOn w:val="Normal"/>
    <w:link w:val="TextodegloboCar"/>
    <w:uiPriority w:val="99"/>
    <w:semiHidden/>
    <w:unhideWhenUsed/>
    <w:rsid w:val="00361636"/>
    <w:rPr>
      <w:rFonts w:eastAsiaTheme="minorEastAsia"/>
      <w:sz w:val="18"/>
      <w:szCs w:val="18"/>
    </w:rPr>
  </w:style>
  <w:style w:type="character" w:customStyle="1" w:styleId="TextodegloboCar">
    <w:name w:val="Texto de globo Car"/>
    <w:basedOn w:val="Fuentedeprrafopredeter"/>
    <w:link w:val="Textodeglobo"/>
    <w:uiPriority w:val="99"/>
    <w:semiHidden/>
    <w:rsid w:val="00361636"/>
    <w:rPr>
      <w:rFonts w:ascii="Times New Roman" w:eastAsiaTheme="minorEastAsia" w:hAnsi="Times New Roman" w:cs="Times New Roman"/>
      <w:sz w:val="18"/>
      <w:szCs w:val="18"/>
    </w:rPr>
  </w:style>
  <w:style w:type="character" w:styleId="Hipervnculo">
    <w:name w:val="Hyperlink"/>
    <w:basedOn w:val="Fuentedeprrafopredeter"/>
    <w:uiPriority w:val="99"/>
    <w:unhideWhenUsed/>
    <w:rsid w:val="00744BE0"/>
    <w:rPr>
      <w:color w:val="0563C1" w:themeColor="hyperlink"/>
      <w:u w:val="single"/>
    </w:rPr>
  </w:style>
  <w:style w:type="character" w:customStyle="1" w:styleId="UnresolvedMention1">
    <w:name w:val="Unresolved Mention1"/>
    <w:basedOn w:val="Fuentedeprrafopredeter"/>
    <w:uiPriority w:val="99"/>
    <w:semiHidden/>
    <w:unhideWhenUsed/>
    <w:rsid w:val="00744BE0"/>
    <w:rPr>
      <w:color w:val="605E5C"/>
      <w:shd w:val="clear" w:color="auto" w:fill="E1DFDD"/>
    </w:rPr>
  </w:style>
  <w:style w:type="character" w:styleId="Refdecomentario">
    <w:name w:val="annotation reference"/>
    <w:basedOn w:val="Fuentedeprrafopredeter"/>
    <w:uiPriority w:val="99"/>
    <w:semiHidden/>
    <w:unhideWhenUsed/>
    <w:rsid w:val="00B7325A"/>
    <w:rPr>
      <w:sz w:val="16"/>
      <w:szCs w:val="16"/>
    </w:rPr>
  </w:style>
  <w:style w:type="paragraph" w:styleId="Textocomentario">
    <w:name w:val="annotation text"/>
    <w:basedOn w:val="Normal"/>
    <w:link w:val="TextocomentarioCar"/>
    <w:uiPriority w:val="99"/>
    <w:unhideWhenUsed/>
    <w:rsid w:val="00B7325A"/>
    <w:rPr>
      <w:sz w:val="20"/>
      <w:szCs w:val="20"/>
    </w:rPr>
  </w:style>
  <w:style w:type="character" w:customStyle="1" w:styleId="TextocomentarioCar">
    <w:name w:val="Texto comentario Car"/>
    <w:basedOn w:val="Fuentedeprrafopredeter"/>
    <w:link w:val="Textocomentario"/>
    <w:uiPriority w:val="99"/>
    <w:rsid w:val="00B7325A"/>
    <w:rPr>
      <w:rFonts w:ascii="Times New Roman" w:eastAsia="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B7325A"/>
    <w:rPr>
      <w:b/>
      <w:bCs/>
    </w:rPr>
  </w:style>
  <w:style w:type="character" w:customStyle="1" w:styleId="AsuntodelcomentarioCar">
    <w:name w:val="Asunto del comentario Car"/>
    <w:basedOn w:val="TextocomentarioCar"/>
    <w:link w:val="Asuntodelcomentario"/>
    <w:uiPriority w:val="99"/>
    <w:semiHidden/>
    <w:rsid w:val="00B7325A"/>
    <w:rPr>
      <w:rFonts w:ascii="Times New Roman" w:eastAsia="Times New Roman" w:hAnsi="Times New Roman" w:cs="Times New Roman"/>
      <w:b/>
      <w:bCs/>
      <w:sz w:val="20"/>
      <w:szCs w:val="20"/>
    </w:rPr>
  </w:style>
  <w:style w:type="paragraph" w:styleId="Sinespaciado">
    <w:name w:val="No Spacing"/>
    <w:uiPriority w:val="1"/>
    <w:qFormat/>
    <w:rsid w:val="00EE29F2"/>
    <w:rPr>
      <w:rFonts w:ascii="Times New Roman" w:eastAsia="Times New Roman" w:hAnsi="Times New Roman" w:cs="Times New Roman"/>
    </w:rPr>
  </w:style>
  <w:style w:type="paragraph" w:styleId="Revisin">
    <w:name w:val="Revision"/>
    <w:hidden/>
    <w:uiPriority w:val="99"/>
    <w:semiHidden/>
    <w:rsid w:val="000E468D"/>
    <w:rPr>
      <w:rFonts w:ascii="Times New Roman" w:eastAsia="Times New Roman" w:hAnsi="Times New Roman" w:cs="Times New Roman"/>
    </w:rPr>
  </w:style>
  <w:style w:type="paragraph" w:customStyle="1" w:styleId="Default">
    <w:name w:val="Default"/>
    <w:rsid w:val="00A60E04"/>
    <w:pPr>
      <w:autoSpaceDE w:val="0"/>
      <w:autoSpaceDN w:val="0"/>
      <w:adjustRightInd w:val="0"/>
    </w:pPr>
    <w:rPr>
      <w:rFonts w:ascii="Times" w:hAnsi="Times" w:cs="Times"/>
      <w:color w:val="000000"/>
      <w:lang w:val="en-GB"/>
    </w:rPr>
  </w:style>
  <w:style w:type="character" w:customStyle="1" w:styleId="A3">
    <w:name w:val="A3"/>
    <w:uiPriority w:val="99"/>
    <w:rsid w:val="00A60E04"/>
    <w:rPr>
      <w:rFonts w:cs="Times"/>
      <w:color w:val="000000"/>
      <w:sz w:val="15"/>
      <w:szCs w:val="15"/>
    </w:rPr>
  </w:style>
  <w:style w:type="character" w:customStyle="1" w:styleId="Ttulo1Car">
    <w:name w:val="Título 1 Car"/>
    <w:basedOn w:val="Fuentedeprrafopredeter"/>
    <w:link w:val="Ttulo1"/>
    <w:uiPriority w:val="9"/>
    <w:rsid w:val="00992BFF"/>
    <w:rPr>
      <w:rFonts w:ascii="Times New Roman" w:eastAsia="Times New Roman" w:hAnsi="Times New Roman" w:cs="Times New Roman"/>
      <w:b/>
      <w:bCs/>
      <w:kern w:val="36"/>
      <w:sz w:val="48"/>
      <w:szCs w:val="48"/>
      <w:lang w:val="es-ES" w:eastAsia="es-ES"/>
    </w:rPr>
  </w:style>
  <w:style w:type="character" w:customStyle="1" w:styleId="acopre">
    <w:name w:val="acopre"/>
    <w:basedOn w:val="Fuentedeprrafopredeter"/>
    <w:rsid w:val="00A95B77"/>
  </w:style>
  <w:style w:type="paragraph" w:styleId="Encabezado">
    <w:name w:val="header"/>
    <w:basedOn w:val="Normal"/>
    <w:link w:val="EncabezadoCar"/>
    <w:uiPriority w:val="99"/>
    <w:unhideWhenUsed/>
    <w:rsid w:val="001151C9"/>
    <w:pPr>
      <w:tabs>
        <w:tab w:val="center" w:pos="4252"/>
        <w:tab w:val="right" w:pos="8504"/>
      </w:tabs>
    </w:pPr>
  </w:style>
  <w:style w:type="character" w:customStyle="1" w:styleId="EncabezadoCar">
    <w:name w:val="Encabezado Car"/>
    <w:basedOn w:val="Fuentedeprrafopredeter"/>
    <w:link w:val="Encabezado"/>
    <w:uiPriority w:val="99"/>
    <w:rsid w:val="001151C9"/>
    <w:rPr>
      <w:rFonts w:ascii="Times New Roman" w:eastAsia="Times New Roman" w:hAnsi="Times New Roman" w:cs="Times New Roman"/>
    </w:rPr>
  </w:style>
  <w:style w:type="paragraph" w:styleId="Piedepgina">
    <w:name w:val="footer"/>
    <w:basedOn w:val="Normal"/>
    <w:link w:val="PiedepginaCar"/>
    <w:uiPriority w:val="99"/>
    <w:unhideWhenUsed/>
    <w:rsid w:val="001151C9"/>
    <w:pPr>
      <w:tabs>
        <w:tab w:val="center" w:pos="4252"/>
        <w:tab w:val="right" w:pos="8504"/>
      </w:tabs>
    </w:pPr>
  </w:style>
  <w:style w:type="character" w:customStyle="1" w:styleId="PiedepginaCar">
    <w:name w:val="Pie de página Car"/>
    <w:basedOn w:val="Fuentedeprrafopredeter"/>
    <w:link w:val="Piedepgina"/>
    <w:uiPriority w:val="99"/>
    <w:rsid w:val="001151C9"/>
    <w:rPr>
      <w:rFonts w:ascii="Times New Roman" w:eastAsia="Times New Roman" w:hAnsi="Times New Roman" w:cs="Times New Roman"/>
    </w:rPr>
  </w:style>
  <w:style w:type="character" w:customStyle="1" w:styleId="period">
    <w:name w:val="period"/>
    <w:basedOn w:val="Fuentedeprrafopredeter"/>
    <w:rsid w:val="00A229A7"/>
  </w:style>
  <w:style w:type="character" w:customStyle="1" w:styleId="cit">
    <w:name w:val="cit"/>
    <w:basedOn w:val="Fuentedeprrafopredeter"/>
    <w:rsid w:val="00A229A7"/>
  </w:style>
  <w:style w:type="character" w:customStyle="1" w:styleId="citation-doi">
    <w:name w:val="citation-doi"/>
    <w:basedOn w:val="Fuentedeprrafopredeter"/>
    <w:rsid w:val="00A229A7"/>
  </w:style>
  <w:style w:type="character" w:customStyle="1" w:styleId="ahead-of-print">
    <w:name w:val="ahead-of-print"/>
    <w:basedOn w:val="Fuentedeprrafopredeter"/>
    <w:rsid w:val="00A229A7"/>
  </w:style>
  <w:style w:type="character" w:customStyle="1" w:styleId="authors-list-item">
    <w:name w:val="authors-list-item"/>
    <w:basedOn w:val="Fuentedeprrafopredeter"/>
    <w:rsid w:val="00A229A7"/>
  </w:style>
  <w:style w:type="character" w:customStyle="1" w:styleId="author-sup-separator">
    <w:name w:val="author-sup-separator"/>
    <w:basedOn w:val="Fuentedeprrafopredeter"/>
    <w:rsid w:val="00A229A7"/>
  </w:style>
  <w:style w:type="character" w:customStyle="1" w:styleId="comma">
    <w:name w:val="comma"/>
    <w:basedOn w:val="Fuentedeprrafopredeter"/>
    <w:rsid w:val="00A229A7"/>
  </w:style>
  <w:style w:type="character" w:customStyle="1" w:styleId="identifier">
    <w:name w:val="identifier"/>
    <w:basedOn w:val="Fuentedeprrafopredeter"/>
    <w:rsid w:val="00A229A7"/>
  </w:style>
  <w:style w:type="character" w:customStyle="1" w:styleId="id-label">
    <w:name w:val="id-label"/>
    <w:basedOn w:val="Fuentedeprrafopredeter"/>
    <w:rsid w:val="00A229A7"/>
  </w:style>
  <w:style w:type="character" w:styleId="Textoennegrita">
    <w:name w:val="Strong"/>
    <w:basedOn w:val="Fuentedeprrafopredeter"/>
    <w:uiPriority w:val="22"/>
    <w:qFormat/>
    <w:rsid w:val="00A229A7"/>
    <w:rPr>
      <w:b/>
      <w:bCs/>
    </w:rPr>
  </w:style>
  <w:style w:type="character" w:styleId="Nmerodelnea">
    <w:name w:val="line number"/>
    <w:basedOn w:val="Fuentedeprrafopredeter"/>
    <w:uiPriority w:val="99"/>
    <w:semiHidden/>
    <w:unhideWhenUsed/>
    <w:rsid w:val="00A229A7"/>
  </w:style>
  <w:style w:type="character" w:customStyle="1" w:styleId="fm-vol-iss-date">
    <w:name w:val="fm-vol-iss-date"/>
    <w:basedOn w:val="Fuentedeprrafopredeter"/>
    <w:rsid w:val="00562B8C"/>
  </w:style>
  <w:style w:type="character" w:customStyle="1" w:styleId="doi">
    <w:name w:val="doi"/>
    <w:basedOn w:val="Fuentedeprrafopredeter"/>
    <w:rsid w:val="00562B8C"/>
  </w:style>
  <w:style w:type="character" w:customStyle="1" w:styleId="fm-citation-ids-label">
    <w:name w:val="fm-citation-ids-label"/>
    <w:basedOn w:val="Fuentedeprrafopredeter"/>
    <w:rsid w:val="00562B8C"/>
  </w:style>
  <w:style w:type="character" w:customStyle="1" w:styleId="title-text">
    <w:name w:val="title-text"/>
    <w:basedOn w:val="Fuentedeprrafopredeter"/>
    <w:rsid w:val="00EB44A4"/>
  </w:style>
  <w:style w:type="character" w:customStyle="1" w:styleId="sr-only">
    <w:name w:val="sr-only"/>
    <w:basedOn w:val="Fuentedeprrafopredeter"/>
    <w:rsid w:val="00EB44A4"/>
  </w:style>
  <w:style w:type="character" w:customStyle="1" w:styleId="text">
    <w:name w:val="text"/>
    <w:basedOn w:val="Fuentedeprrafopredeter"/>
    <w:rsid w:val="00EB44A4"/>
  </w:style>
  <w:style w:type="character" w:customStyle="1" w:styleId="anchor-text">
    <w:name w:val="anchor-text"/>
    <w:basedOn w:val="Fuentedeprrafopredeter"/>
    <w:rsid w:val="00B97F64"/>
  </w:style>
  <w:style w:type="character" w:styleId="CitaHTML">
    <w:name w:val="HTML Cite"/>
    <w:basedOn w:val="Fuentedeprrafopredeter"/>
    <w:uiPriority w:val="99"/>
    <w:semiHidden/>
    <w:unhideWhenUsed/>
    <w:rsid w:val="00FB247E"/>
    <w:rPr>
      <w:i/>
      <w:iCs/>
    </w:rPr>
  </w:style>
  <w:style w:type="character" w:customStyle="1" w:styleId="mw-cite-backlink">
    <w:name w:val="mw-cite-backlink"/>
    <w:basedOn w:val="Fuentedeprrafopredeter"/>
    <w:rsid w:val="00FB247E"/>
  </w:style>
  <w:style w:type="character" w:customStyle="1" w:styleId="docsum-authors">
    <w:name w:val="docsum-authors"/>
    <w:basedOn w:val="Fuentedeprrafopredeter"/>
    <w:rsid w:val="00FB247E"/>
  </w:style>
  <w:style w:type="character" w:customStyle="1" w:styleId="docsum-journal-citation">
    <w:name w:val="docsum-journal-citation"/>
    <w:basedOn w:val="Fuentedeprrafopredeter"/>
    <w:rsid w:val="00FB247E"/>
  </w:style>
  <w:style w:type="character" w:customStyle="1" w:styleId="citation-part">
    <w:name w:val="citation-part"/>
    <w:basedOn w:val="Fuentedeprrafopredeter"/>
    <w:rsid w:val="00FB247E"/>
  </w:style>
  <w:style w:type="character" w:customStyle="1" w:styleId="docsum-pmid">
    <w:name w:val="docsum-pmid"/>
    <w:basedOn w:val="Fuentedeprrafopredeter"/>
    <w:rsid w:val="00FB247E"/>
  </w:style>
  <w:style w:type="character" w:customStyle="1" w:styleId="publication-type">
    <w:name w:val="publication-type"/>
    <w:basedOn w:val="Fuentedeprrafopredeter"/>
    <w:rsid w:val="00FB247E"/>
  </w:style>
  <w:style w:type="character" w:customStyle="1" w:styleId="readcubelibrarybuttonbutton-text7ufkp">
    <w:name w:val="readcube__librarybutton__button-text___7ufkp"/>
    <w:basedOn w:val="Fuentedeprrafopredeter"/>
    <w:rsid w:val="00FB247E"/>
  </w:style>
  <w:style w:type="character" w:customStyle="1" w:styleId="readcubeaccessbuttonbutton-text1esb2">
    <w:name w:val="readcube__accessbutton__button-text___1esb2"/>
    <w:basedOn w:val="Fuentedeprrafopredeter"/>
    <w:rsid w:val="00FB247E"/>
  </w:style>
  <w:style w:type="character" w:styleId="nfasis">
    <w:name w:val="Emphasis"/>
    <w:basedOn w:val="Fuentedeprrafopredeter"/>
    <w:uiPriority w:val="20"/>
    <w:qFormat/>
    <w:rsid w:val="005625E9"/>
    <w:rPr>
      <w:i/>
      <w:iCs/>
    </w:rPr>
  </w:style>
  <w:style w:type="character" w:customStyle="1" w:styleId="Mencinsinresolver1">
    <w:name w:val="Mención sin resolver1"/>
    <w:basedOn w:val="Fuentedeprrafopredeter"/>
    <w:uiPriority w:val="99"/>
    <w:semiHidden/>
    <w:unhideWhenUsed/>
    <w:rsid w:val="00062A88"/>
    <w:rPr>
      <w:color w:val="605E5C"/>
      <w:shd w:val="clear" w:color="auto" w:fill="E1DFDD"/>
    </w:rPr>
  </w:style>
  <w:style w:type="paragraph" w:styleId="NormalWeb">
    <w:name w:val="Normal (Web)"/>
    <w:basedOn w:val="Normal"/>
    <w:uiPriority w:val="99"/>
    <w:semiHidden/>
    <w:unhideWhenUsed/>
    <w:rsid w:val="005849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766482">
      <w:bodyDiv w:val="1"/>
      <w:marLeft w:val="0"/>
      <w:marRight w:val="0"/>
      <w:marTop w:val="0"/>
      <w:marBottom w:val="0"/>
      <w:divBdr>
        <w:top w:val="none" w:sz="0" w:space="0" w:color="auto"/>
        <w:left w:val="none" w:sz="0" w:space="0" w:color="auto"/>
        <w:bottom w:val="none" w:sz="0" w:space="0" w:color="auto"/>
        <w:right w:val="none" w:sz="0" w:space="0" w:color="auto"/>
      </w:divBdr>
      <w:divsChild>
        <w:div w:id="803232861">
          <w:marLeft w:val="0"/>
          <w:marRight w:val="0"/>
          <w:marTop w:val="120"/>
          <w:marBottom w:val="0"/>
          <w:divBdr>
            <w:top w:val="none" w:sz="0" w:space="0" w:color="auto"/>
            <w:left w:val="none" w:sz="0" w:space="0" w:color="auto"/>
            <w:bottom w:val="none" w:sz="0" w:space="0" w:color="auto"/>
            <w:right w:val="none" w:sz="0" w:space="0" w:color="auto"/>
          </w:divBdr>
        </w:div>
        <w:div w:id="1298418901">
          <w:marLeft w:val="0"/>
          <w:marRight w:val="0"/>
          <w:marTop w:val="120"/>
          <w:marBottom w:val="0"/>
          <w:divBdr>
            <w:top w:val="none" w:sz="0" w:space="0" w:color="auto"/>
            <w:left w:val="none" w:sz="0" w:space="0" w:color="auto"/>
            <w:bottom w:val="none" w:sz="0" w:space="0" w:color="auto"/>
            <w:right w:val="none" w:sz="0" w:space="0" w:color="auto"/>
          </w:divBdr>
        </w:div>
      </w:divsChild>
    </w:div>
    <w:div w:id="89741059">
      <w:bodyDiv w:val="1"/>
      <w:marLeft w:val="0"/>
      <w:marRight w:val="0"/>
      <w:marTop w:val="0"/>
      <w:marBottom w:val="0"/>
      <w:divBdr>
        <w:top w:val="none" w:sz="0" w:space="0" w:color="auto"/>
        <w:left w:val="none" w:sz="0" w:space="0" w:color="auto"/>
        <w:bottom w:val="none" w:sz="0" w:space="0" w:color="auto"/>
        <w:right w:val="none" w:sz="0" w:space="0" w:color="auto"/>
      </w:divBdr>
    </w:div>
    <w:div w:id="118374938">
      <w:bodyDiv w:val="1"/>
      <w:marLeft w:val="0"/>
      <w:marRight w:val="0"/>
      <w:marTop w:val="0"/>
      <w:marBottom w:val="0"/>
      <w:divBdr>
        <w:top w:val="none" w:sz="0" w:space="0" w:color="auto"/>
        <w:left w:val="none" w:sz="0" w:space="0" w:color="auto"/>
        <w:bottom w:val="none" w:sz="0" w:space="0" w:color="auto"/>
        <w:right w:val="none" w:sz="0" w:space="0" w:color="auto"/>
      </w:divBdr>
    </w:div>
    <w:div w:id="132140781">
      <w:bodyDiv w:val="1"/>
      <w:marLeft w:val="0"/>
      <w:marRight w:val="0"/>
      <w:marTop w:val="0"/>
      <w:marBottom w:val="0"/>
      <w:divBdr>
        <w:top w:val="none" w:sz="0" w:space="0" w:color="auto"/>
        <w:left w:val="none" w:sz="0" w:space="0" w:color="auto"/>
        <w:bottom w:val="none" w:sz="0" w:space="0" w:color="auto"/>
        <w:right w:val="none" w:sz="0" w:space="0" w:color="auto"/>
      </w:divBdr>
    </w:div>
    <w:div w:id="148251788">
      <w:bodyDiv w:val="1"/>
      <w:marLeft w:val="0"/>
      <w:marRight w:val="0"/>
      <w:marTop w:val="0"/>
      <w:marBottom w:val="0"/>
      <w:divBdr>
        <w:top w:val="none" w:sz="0" w:space="0" w:color="auto"/>
        <w:left w:val="none" w:sz="0" w:space="0" w:color="auto"/>
        <w:bottom w:val="none" w:sz="0" w:space="0" w:color="auto"/>
        <w:right w:val="none" w:sz="0" w:space="0" w:color="auto"/>
      </w:divBdr>
    </w:div>
    <w:div w:id="267005357">
      <w:bodyDiv w:val="1"/>
      <w:marLeft w:val="0"/>
      <w:marRight w:val="0"/>
      <w:marTop w:val="0"/>
      <w:marBottom w:val="0"/>
      <w:divBdr>
        <w:top w:val="none" w:sz="0" w:space="0" w:color="auto"/>
        <w:left w:val="none" w:sz="0" w:space="0" w:color="auto"/>
        <w:bottom w:val="none" w:sz="0" w:space="0" w:color="auto"/>
        <w:right w:val="none" w:sz="0" w:space="0" w:color="auto"/>
      </w:divBdr>
      <w:divsChild>
        <w:div w:id="631398485">
          <w:marLeft w:val="0"/>
          <w:marRight w:val="0"/>
          <w:marTop w:val="0"/>
          <w:marBottom w:val="0"/>
          <w:divBdr>
            <w:top w:val="none" w:sz="0" w:space="0" w:color="auto"/>
            <w:left w:val="none" w:sz="0" w:space="0" w:color="auto"/>
            <w:bottom w:val="none" w:sz="0" w:space="0" w:color="auto"/>
            <w:right w:val="none" w:sz="0" w:space="0" w:color="auto"/>
          </w:divBdr>
          <w:divsChild>
            <w:div w:id="718166844">
              <w:marLeft w:val="0"/>
              <w:marRight w:val="0"/>
              <w:marTop w:val="0"/>
              <w:marBottom w:val="0"/>
              <w:divBdr>
                <w:top w:val="none" w:sz="0" w:space="0" w:color="auto"/>
                <w:left w:val="none" w:sz="0" w:space="0" w:color="auto"/>
                <w:bottom w:val="none" w:sz="0" w:space="0" w:color="auto"/>
                <w:right w:val="none" w:sz="0" w:space="0" w:color="auto"/>
              </w:divBdr>
            </w:div>
          </w:divsChild>
        </w:div>
        <w:div w:id="953098880">
          <w:marLeft w:val="0"/>
          <w:marRight w:val="0"/>
          <w:marTop w:val="0"/>
          <w:marBottom w:val="0"/>
          <w:divBdr>
            <w:top w:val="none" w:sz="0" w:space="0" w:color="auto"/>
            <w:left w:val="none" w:sz="0" w:space="0" w:color="auto"/>
            <w:bottom w:val="none" w:sz="0" w:space="0" w:color="auto"/>
            <w:right w:val="none" w:sz="0" w:space="0" w:color="auto"/>
          </w:divBdr>
        </w:div>
      </w:divsChild>
    </w:div>
    <w:div w:id="272907961">
      <w:bodyDiv w:val="1"/>
      <w:marLeft w:val="0"/>
      <w:marRight w:val="0"/>
      <w:marTop w:val="0"/>
      <w:marBottom w:val="0"/>
      <w:divBdr>
        <w:top w:val="none" w:sz="0" w:space="0" w:color="auto"/>
        <w:left w:val="none" w:sz="0" w:space="0" w:color="auto"/>
        <w:bottom w:val="none" w:sz="0" w:space="0" w:color="auto"/>
        <w:right w:val="none" w:sz="0" w:space="0" w:color="auto"/>
      </w:divBdr>
    </w:div>
    <w:div w:id="314070231">
      <w:bodyDiv w:val="1"/>
      <w:marLeft w:val="0"/>
      <w:marRight w:val="0"/>
      <w:marTop w:val="0"/>
      <w:marBottom w:val="0"/>
      <w:divBdr>
        <w:top w:val="none" w:sz="0" w:space="0" w:color="auto"/>
        <w:left w:val="none" w:sz="0" w:space="0" w:color="auto"/>
        <w:bottom w:val="none" w:sz="0" w:space="0" w:color="auto"/>
        <w:right w:val="none" w:sz="0" w:space="0" w:color="auto"/>
      </w:divBdr>
      <w:divsChild>
        <w:div w:id="370884741">
          <w:marLeft w:val="0"/>
          <w:marRight w:val="0"/>
          <w:marTop w:val="0"/>
          <w:marBottom w:val="0"/>
          <w:divBdr>
            <w:top w:val="none" w:sz="0" w:space="0" w:color="auto"/>
            <w:left w:val="none" w:sz="0" w:space="0" w:color="auto"/>
            <w:bottom w:val="none" w:sz="0" w:space="0" w:color="auto"/>
            <w:right w:val="none" w:sz="0" w:space="0" w:color="auto"/>
          </w:divBdr>
          <w:divsChild>
            <w:div w:id="185992586">
              <w:marLeft w:val="0"/>
              <w:marRight w:val="0"/>
              <w:marTop w:val="0"/>
              <w:marBottom w:val="0"/>
              <w:divBdr>
                <w:top w:val="none" w:sz="0" w:space="0" w:color="auto"/>
                <w:left w:val="none" w:sz="0" w:space="0" w:color="auto"/>
                <w:bottom w:val="none" w:sz="0" w:space="0" w:color="auto"/>
                <w:right w:val="none" w:sz="0" w:space="0" w:color="auto"/>
              </w:divBdr>
            </w:div>
          </w:divsChild>
        </w:div>
        <w:div w:id="1267885540">
          <w:marLeft w:val="0"/>
          <w:marRight w:val="0"/>
          <w:marTop w:val="0"/>
          <w:marBottom w:val="0"/>
          <w:divBdr>
            <w:top w:val="none" w:sz="0" w:space="0" w:color="auto"/>
            <w:left w:val="none" w:sz="0" w:space="0" w:color="auto"/>
            <w:bottom w:val="none" w:sz="0" w:space="0" w:color="auto"/>
            <w:right w:val="none" w:sz="0" w:space="0" w:color="auto"/>
          </w:divBdr>
        </w:div>
      </w:divsChild>
    </w:div>
    <w:div w:id="381636983">
      <w:bodyDiv w:val="1"/>
      <w:marLeft w:val="0"/>
      <w:marRight w:val="0"/>
      <w:marTop w:val="0"/>
      <w:marBottom w:val="0"/>
      <w:divBdr>
        <w:top w:val="none" w:sz="0" w:space="0" w:color="auto"/>
        <w:left w:val="none" w:sz="0" w:space="0" w:color="auto"/>
        <w:bottom w:val="none" w:sz="0" w:space="0" w:color="auto"/>
        <w:right w:val="none" w:sz="0" w:space="0" w:color="auto"/>
      </w:divBdr>
    </w:div>
    <w:div w:id="433019368">
      <w:bodyDiv w:val="1"/>
      <w:marLeft w:val="0"/>
      <w:marRight w:val="0"/>
      <w:marTop w:val="0"/>
      <w:marBottom w:val="0"/>
      <w:divBdr>
        <w:top w:val="none" w:sz="0" w:space="0" w:color="auto"/>
        <w:left w:val="none" w:sz="0" w:space="0" w:color="auto"/>
        <w:bottom w:val="none" w:sz="0" w:space="0" w:color="auto"/>
        <w:right w:val="none" w:sz="0" w:space="0" w:color="auto"/>
      </w:divBdr>
    </w:div>
    <w:div w:id="451939674">
      <w:bodyDiv w:val="1"/>
      <w:marLeft w:val="0"/>
      <w:marRight w:val="0"/>
      <w:marTop w:val="0"/>
      <w:marBottom w:val="0"/>
      <w:divBdr>
        <w:top w:val="none" w:sz="0" w:space="0" w:color="auto"/>
        <w:left w:val="none" w:sz="0" w:space="0" w:color="auto"/>
        <w:bottom w:val="none" w:sz="0" w:space="0" w:color="auto"/>
        <w:right w:val="none" w:sz="0" w:space="0" w:color="auto"/>
      </w:divBdr>
      <w:divsChild>
        <w:div w:id="32657903">
          <w:marLeft w:val="0"/>
          <w:marRight w:val="0"/>
          <w:marTop w:val="0"/>
          <w:marBottom w:val="0"/>
          <w:divBdr>
            <w:top w:val="none" w:sz="0" w:space="0" w:color="auto"/>
            <w:left w:val="none" w:sz="0" w:space="0" w:color="auto"/>
            <w:bottom w:val="none" w:sz="0" w:space="0" w:color="auto"/>
            <w:right w:val="none" w:sz="0" w:space="0" w:color="auto"/>
          </w:divBdr>
          <w:divsChild>
            <w:div w:id="1628587500">
              <w:marLeft w:val="0"/>
              <w:marRight w:val="0"/>
              <w:marTop w:val="0"/>
              <w:marBottom w:val="0"/>
              <w:divBdr>
                <w:top w:val="none" w:sz="0" w:space="0" w:color="auto"/>
                <w:left w:val="none" w:sz="0" w:space="0" w:color="auto"/>
                <w:bottom w:val="none" w:sz="0" w:space="0" w:color="auto"/>
                <w:right w:val="none" w:sz="0" w:space="0" w:color="auto"/>
              </w:divBdr>
              <w:divsChild>
                <w:div w:id="109139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44389">
          <w:marLeft w:val="0"/>
          <w:marRight w:val="0"/>
          <w:marTop w:val="0"/>
          <w:marBottom w:val="0"/>
          <w:divBdr>
            <w:top w:val="none" w:sz="0" w:space="0" w:color="auto"/>
            <w:left w:val="none" w:sz="0" w:space="0" w:color="auto"/>
            <w:bottom w:val="none" w:sz="0" w:space="0" w:color="auto"/>
            <w:right w:val="none" w:sz="0" w:space="0" w:color="auto"/>
          </w:divBdr>
          <w:divsChild>
            <w:div w:id="1089426122">
              <w:marLeft w:val="0"/>
              <w:marRight w:val="0"/>
              <w:marTop w:val="0"/>
              <w:marBottom w:val="0"/>
              <w:divBdr>
                <w:top w:val="none" w:sz="0" w:space="0" w:color="auto"/>
                <w:left w:val="none" w:sz="0" w:space="0" w:color="auto"/>
                <w:bottom w:val="none" w:sz="0" w:space="0" w:color="auto"/>
                <w:right w:val="none" w:sz="0" w:space="0" w:color="auto"/>
              </w:divBdr>
              <w:divsChild>
                <w:div w:id="1276451033">
                  <w:marLeft w:val="0"/>
                  <w:marRight w:val="0"/>
                  <w:marTop w:val="0"/>
                  <w:marBottom w:val="0"/>
                  <w:divBdr>
                    <w:top w:val="none" w:sz="0" w:space="0" w:color="auto"/>
                    <w:left w:val="none" w:sz="0" w:space="0" w:color="auto"/>
                    <w:bottom w:val="none" w:sz="0" w:space="0" w:color="auto"/>
                    <w:right w:val="none" w:sz="0" w:space="0" w:color="auto"/>
                  </w:divBdr>
                  <w:divsChild>
                    <w:div w:id="2074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019723">
              <w:marLeft w:val="0"/>
              <w:marRight w:val="0"/>
              <w:marTop w:val="0"/>
              <w:marBottom w:val="0"/>
              <w:divBdr>
                <w:top w:val="none" w:sz="0" w:space="0" w:color="auto"/>
                <w:left w:val="none" w:sz="0" w:space="0" w:color="auto"/>
                <w:bottom w:val="none" w:sz="0" w:space="0" w:color="auto"/>
                <w:right w:val="none" w:sz="0" w:space="0" w:color="auto"/>
              </w:divBdr>
            </w:div>
          </w:divsChild>
        </w:div>
        <w:div w:id="1537424711">
          <w:marLeft w:val="0"/>
          <w:marRight w:val="0"/>
          <w:marTop w:val="0"/>
          <w:marBottom w:val="0"/>
          <w:divBdr>
            <w:top w:val="none" w:sz="0" w:space="0" w:color="auto"/>
            <w:left w:val="none" w:sz="0" w:space="0" w:color="auto"/>
            <w:bottom w:val="none" w:sz="0" w:space="0" w:color="auto"/>
            <w:right w:val="none" w:sz="0" w:space="0" w:color="auto"/>
          </w:divBdr>
        </w:div>
      </w:divsChild>
    </w:div>
    <w:div w:id="556282394">
      <w:bodyDiv w:val="1"/>
      <w:marLeft w:val="0"/>
      <w:marRight w:val="0"/>
      <w:marTop w:val="0"/>
      <w:marBottom w:val="0"/>
      <w:divBdr>
        <w:top w:val="none" w:sz="0" w:space="0" w:color="auto"/>
        <w:left w:val="none" w:sz="0" w:space="0" w:color="auto"/>
        <w:bottom w:val="none" w:sz="0" w:space="0" w:color="auto"/>
        <w:right w:val="none" w:sz="0" w:space="0" w:color="auto"/>
      </w:divBdr>
    </w:div>
    <w:div w:id="626669657">
      <w:bodyDiv w:val="1"/>
      <w:marLeft w:val="0"/>
      <w:marRight w:val="0"/>
      <w:marTop w:val="0"/>
      <w:marBottom w:val="0"/>
      <w:divBdr>
        <w:top w:val="none" w:sz="0" w:space="0" w:color="auto"/>
        <w:left w:val="none" w:sz="0" w:space="0" w:color="auto"/>
        <w:bottom w:val="none" w:sz="0" w:space="0" w:color="auto"/>
        <w:right w:val="none" w:sz="0" w:space="0" w:color="auto"/>
      </w:divBdr>
      <w:divsChild>
        <w:div w:id="155806519">
          <w:marLeft w:val="0"/>
          <w:marRight w:val="0"/>
          <w:marTop w:val="0"/>
          <w:marBottom w:val="0"/>
          <w:divBdr>
            <w:top w:val="none" w:sz="0" w:space="0" w:color="auto"/>
            <w:left w:val="none" w:sz="0" w:space="0" w:color="auto"/>
            <w:bottom w:val="none" w:sz="0" w:space="0" w:color="auto"/>
            <w:right w:val="none" w:sz="0" w:space="0" w:color="auto"/>
          </w:divBdr>
        </w:div>
        <w:div w:id="1472481016">
          <w:marLeft w:val="0"/>
          <w:marRight w:val="0"/>
          <w:marTop w:val="0"/>
          <w:marBottom w:val="0"/>
          <w:divBdr>
            <w:top w:val="none" w:sz="0" w:space="0" w:color="auto"/>
            <w:left w:val="none" w:sz="0" w:space="0" w:color="auto"/>
            <w:bottom w:val="none" w:sz="0" w:space="0" w:color="auto"/>
            <w:right w:val="none" w:sz="0" w:space="0" w:color="auto"/>
          </w:divBdr>
        </w:div>
        <w:div w:id="1822966866">
          <w:marLeft w:val="0"/>
          <w:marRight w:val="0"/>
          <w:marTop w:val="0"/>
          <w:marBottom w:val="0"/>
          <w:divBdr>
            <w:top w:val="none" w:sz="0" w:space="0" w:color="auto"/>
            <w:left w:val="none" w:sz="0" w:space="0" w:color="auto"/>
            <w:bottom w:val="none" w:sz="0" w:space="0" w:color="auto"/>
            <w:right w:val="none" w:sz="0" w:space="0" w:color="auto"/>
          </w:divBdr>
          <w:divsChild>
            <w:div w:id="163487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602431">
      <w:bodyDiv w:val="1"/>
      <w:marLeft w:val="0"/>
      <w:marRight w:val="0"/>
      <w:marTop w:val="0"/>
      <w:marBottom w:val="0"/>
      <w:divBdr>
        <w:top w:val="none" w:sz="0" w:space="0" w:color="auto"/>
        <w:left w:val="none" w:sz="0" w:space="0" w:color="auto"/>
        <w:bottom w:val="none" w:sz="0" w:space="0" w:color="auto"/>
        <w:right w:val="none" w:sz="0" w:space="0" w:color="auto"/>
      </w:divBdr>
    </w:div>
    <w:div w:id="652609636">
      <w:bodyDiv w:val="1"/>
      <w:marLeft w:val="0"/>
      <w:marRight w:val="0"/>
      <w:marTop w:val="0"/>
      <w:marBottom w:val="0"/>
      <w:divBdr>
        <w:top w:val="none" w:sz="0" w:space="0" w:color="auto"/>
        <w:left w:val="none" w:sz="0" w:space="0" w:color="auto"/>
        <w:bottom w:val="none" w:sz="0" w:space="0" w:color="auto"/>
        <w:right w:val="none" w:sz="0" w:space="0" w:color="auto"/>
      </w:divBdr>
    </w:div>
    <w:div w:id="681706345">
      <w:bodyDiv w:val="1"/>
      <w:marLeft w:val="0"/>
      <w:marRight w:val="0"/>
      <w:marTop w:val="0"/>
      <w:marBottom w:val="0"/>
      <w:divBdr>
        <w:top w:val="none" w:sz="0" w:space="0" w:color="auto"/>
        <w:left w:val="none" w:sz="0" w:space="0" w:color="auto"/>
        <w:bottom w:val="none" w:sz="0" w:space="0" w:color="auto"/>
        <w:right w:val="none" w:sz="0" w:space="0" w:color="auto"/>
      </w:divBdr>
    </w:div>
    <w:div w:id="832643001">
      <w:bodyDiv w:val="1"/>
      <w:marLeft w:val="0"/>
      <w:marRight w:val="0"/>
      <w:marTop w:val="0"/>
      <w:marBottom w:val="0"/>
      <w:divBdr>
        <w:top w:val="none" w:sz="0" w:space="0" w:color="auto"/>
        <w:left w:val="none" w:sz="0" w:space="0" w:color="auto"/>
        <w:bottom w:val="none" w:sz="0" w:space="0" w:color="auto"/>
        <w:right w:val="none" w:sz="0" w:space="0" w:color="auto"/>
      </w:divBdr>
    </w:div>
    <w:div w:id="947393668">
      <w:bodyDiv w:val="1"/>
      <w:marLeft w:val="0"/>
      <w:marRight w:val="0"/>
      <w:marTop w:val="0"/>
      <w:marBottom w:val="0"/>
      <w:divBdr>
        <w:top w:val="none" w:sz="0" w:space="0" w:color="auto"/>
        <w:left w:val="none" w:sz="0" w:space="0" w:color="auto"/>
        <w:bottom w:val="none" w:sz="0" w:space="0" w:color="auto"/>
        <w:right w:val="none" w:sz="0" w:space="0" w:color="auto"/>
      </w:divBdr>
    </w:div>
    <w:div w:id="949318942">
      <w:bodyDiv w:val="1"/>
      <w:marLeft w:val="0"/>
      <w:marRight w:val="0"/>
      <w:marTop w:val="0"/>
      <w:marBottom w:val="0"/>
      <w:divBdr>
        <w:top w:val="none" w:sz="0" w:space="0" w:color="auto"/>
        <w:left w:val="none" w:sz="0" w:space="0" w:color="auto"/>
        <w:bottom w:val="none" w:sz="0" w:space="0" w:color="auto"/>
        <w:right w:val="none" w:sz="0" w:space="0" w:color="auto"/>
      </w:divBdr>
      <w:divsChild>
        <w:div w:id="153956361">
          <w:marLeft w:val="0"/>
          <w:marRight w:val="0"/>
          <w:marTop w:val="0"/>
          <w:marBottom w:val="0"/>
          <w:divBdr>
            <w:top w:val="none" w:sz="0" w:space="0" w:color="auto"/>
            <w:left w:val="none" w:sz="0" w:space="0" w:color="auto"/>
            <w:bottom w:val="none" w:sz="0" w:space="0" w:color="auto"/>
            <w:right w:val="none" w:sz="0" w:space="0" w:color="auto"/>
          </w:divBdr>
        </w:div>
        <w:div w:id="472909572">
          <w:marLeft w:val="0"/>
          <w:marRight w:val="0"/>
          <w:marTop w:val="0"/>
          <w:marBottom w:val="0"/>
          <w:divBdr>
            <w:top w:val="none" w:sz="0" w:space="0" w:color="auto"/>
            <w:left w:val="none" w:sz="0" w:space="0" w:color="auto"/>
            <w:bottom w:val="none" w:sz="0" w:space="0" w:color="auto"/>
            <w:right w:val="none" w:sz="0" w:space="0" w:color="auto"/>
          </w:divBdr>
        </w:div>
        <w:div w:id="986938193">
          <w:marLeft w:val="0"/>
          <w:marRight w:val="0"/>
          <w:marTop w:val="0"/>
          <w:marBottom w:val="0"/>
          <w:divBdr>
            <w:top w:val="none" w:sz="0" w:space="0" w:color="auto"/>
            <w:left w:val="none" w:sz="0" w:space="0" w:color="auto"/>
            <w:bottom w:val="none" w:sz="0" w:space="0" w:color="auto"/>
            <w:right w:val="none" w:sz="0" w:space="0" w:color="auto"/>
          </w:divBdr>
        </w:div>
        <w:div w:id="1296369232">
          <w:marLeft w:val="0"/>
          <w:marRight w:val="0"/>
          <w:marTop w:val="0"/>
          <w:marBottom w:val="0"/>
          <w:divBdr>
            <w:top w:val="none" w:sz="0" w:space="0" w:color="auto"/>
            <w:left w:val="none" w:sz="0" w:space="0" w:color="auto"/>
            <w:bottom w:val="none" w:sz="0" w:space="0" w:color="auto"/>
            <w:right w:val="none" w:sz="0" w:space="0" w:color="auto"/>
          </w:divBdr>
          <w:divsChild>
            <w:div w:id="1320769681">
              <w:marLeft w:val="0"/>
              <w:marRight w:val="0"/>
              <w:marTop w:val="0"/>
              <w:marBottom w:val="0"/>
              <w:divBdr>
                <w:top w:val="none" w:sz="0" w:space="0" w:color="auto"/>
                <w:left w:val="none" w:sz="0" w:space="0" w:color="auto"/>
                <w:bottom w:val="none" w:sz="0" w:space="0" w:color="auto"/>
                <w:right w:val="none" w:sz="0" w:space="0" w:color="auto"/>
              </w:divBdr>
            </w:div>
          </w:divsChild>
        </w:div>
        <w:div w:id="1629437240">
          <w:marLeft w:val="0"/>
          <w:marRight w:val="0"/>
          <w:marTop w:val="0"/>
          <w:marBottom w:val="0"/>
          <w:divBdr>
            <w:top w:val="none" w:sz="0" w:space="0" w:color="auto"/>
            <w:left w:val="none" w:sz="0" w:space="0" w:color="auto"/>
            <w:bottom w:val="none" w:sz="0" w:space="0" w:color="auto"/>
            <w:right w:val="none" w:sz="0" w:space="0" w:color="auto"/>
          </w:divBdr>
          <w:divsChild>
            <w:div w:id="14652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45666">
      <w:bodyDiv w:val="1"/>
      <w:marLeft w:val="0"/>
      <w:marRight w:val="0"/>
      <w:marTop w:val="0"/>
      <w:marBottom w:val="0"/>
      <w:divBdr>
        <w:top w:val="none" w:sz="0" w:space="0" w:color="auto"/>
        <w:left w:val="none" w:sz="0" w:space="0" w:color="auto"/>
        <w:bottom w:val="none" w:sz="0" w:space="0" w:color="auto"/>
        <w:right w:val="none" w:sz="0" w:space="0" w:color="auto"/>
      </w:divBdr>
      <w:divsChild>
        <w:div w:id="784813313">
          <w:marLeft w:val="0"/>
          <w:marRight w:val="0"/>
          <w:marTop w:val="120"/>
          <w:marBottom w:val="0"/>
          <w:divBdr>
            <w:top w:val="none" w:sz="0" w:space="0" w:color="auto"/>
            <w:left w:val="none" w:sz="0" w:space="0" w:color="auto"/>
            <w:bottom w:val="none" w:sz="0" w:space="0" w:color="auto"/>
            <w:right w:val="none" w:sz="0" w:space="0" w:color="auto"/>
          </w:divBdr>
        </w:div>
        <w:div w:id="1008144516">
          <w:marLeft w:val="0"/>
          <w:marRight w:val="0"/>
          <w:marTop w:val="120"/>
          <w:marBottom w:val="0"/>
          <w:divBdr>
            <w:top w:val="none" w:sz="0" w:space="0" w:color="auto"/>
            <w:left w:val="none" w:sz="0" w:space="0" w:color="auto"/>
            <w:bottom w:val="none" w:sz="0" w:space="0" w:color="auto"/>
            <w:right w:val="none" w:sz="0" w:space="0" w:color="auto"/>
          </w:divBdr>
        </w:div>
      </w:divsChild>
    </w:div>
    <w:div w:id="1019040006">
      <w:bodyDiv w:val="1"/>
      <w:marLeft w:val="0"/>
      <w:marRight w:val="0"/>
      <w:marTop w:val="0"/>
      <w:marBottom w:val="0"/>
      <w:divBdr>
        <w:top w:val="none" w:sz="0" w:space="0" w:color="auto"/>
        <w:left w:val="none" w:sz="0" w:space="0" w:color="auto"/>
        <w:bottom w:val="none" w:sz="0" w:space="0" w:color="auto"/>
        <w:right w:val="none" w:sz="0" w:space="0" w:color="auto"/>
      </w:divBdr>
    </w:div>
    <w:div w:id="1036543981">
      <w:bodyDiv w:val="1"/>
      <w:marLeft w:val="0"/>
      <w:marRight w:val="0"/>
      <w:marTop w:val="0"/>
      <w:marBottom w:val="0"/>
      <w:divBdr>
        <w:top w:val="none" w:sz="0" w:space="0" w:color="auto"/>
        <w:left w:val="none" w:sz="0" w:space="0" w:color="auto"/>
        <w:bottom w:val="none" w:sz="0" w:space="0" w:color="auto"/>
        <w:right w:val="none" w:sz="0" w:space="0" w:color="auto"/>
      </w:divBdr>
    </w:div>
    <w:div w:id="1038778212">
      <w:bodyDiv w:val="1"/>
      <w:marLeft w:val="0"/>
      <w:marRight w:val="0"/>
      <w:marTop w:val="0"/>
      <w:marBottom w:val="0"/>
      <w:divBdr>
        <w:top w:val="none" w:sz="0" w:space="0" w:color="auto"/>
        <w:left w:val="none" w:sz="0" w:space="0" w:color="auto"/>
        <w:bottom w:val="none" w:sz="0" w:space="0" w:color="auto"/>
        <w:right w:val="none" w:sz="0" w:space="0" w:color="auto"/>
      </w:divBdr>
    </w:div>
    <w:div w:id="1090007769">
      <w:bodyDiv w:val="1"/>
      <w:marLeft w:val="0"/>
      <w:marRight w:val="0"/>
      <w:marTop w:val="0"/>
      <w:marBottom w:val="0"/>
      <w:divBdr>
        <w:top w:val="none" w:sz="0" w:space="0" w:color="auto"/>
        <w:left w:val="none" w:sz="0" w:space="0" w:color="auto"/>
        <w:bottom w:val="none" w:sz="0" w:space="0" w:color="auto"/>
        <w:right w:val="none" w:sz="0" w:space="0" w:color="auto"/>
      </w:divBdr>
      <w:divsChild>
        <w:div w:id="346252607">
          <w:marLeft w:val="0"/>
          <w:marRight w:val="0"/>
          <w:marTop w:val="0"/>
          <w:marBottom w:val="0"/>
          <w:divBdr>
            <w:top w:val="none" w:sz="0" w:space="0" w:color="auto"/>
            <w:left w:val="none" w:sz="0" w:space="0" w:color="auto"/>
            <w:bottom w:val="none" w:sz="0" w:space="0" w:color="auto"/>
            <w:right w:val="none" w:sz="0" w:space="0" w:color="auto"/>
          </w:divBdr>
          <w:divsChild>
            <w:div w:id="1255551106">
              <w:marLeft w:val="0"/>
              <w:marRight w:val="0"/>
              <w:marTop w:val="0"/>
              <w:marBottom w:val="0"/>
              <w:divBdr>
                <w:top w:val="none" w:sz="0" w:space="0" w:color="auto"/>
                <w:left w:val="none" w:sz="0" w:space="0" w:color="auto"/>
                <w:bottom w:val="none" w:sz="0" w:space="0" w:color="auto"/>
                <w:right w:val="none" w:sz="0" w:space="0" w:color="auto"/>
              </w:divBdr>
              <w:divsChild>
                <w:div w:id="90160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890731">
      <w:bodyDiv w:val="1"/>
      <w:marLeft w:val="0"/>
      <w:marRight w:val="0"/>
      <w:marTop w:val="0"/>
      <w:marBottom w:val="0"/>
      <w:divBdr>
        <w:top w:val="none" w:sz="0" w:space="0" w:color="auto"/>
        <w:left w:val="none" w:sz="0" w:space="0" w:color="auto"/>
        <w:bottom w:val="none" w:sz="0" w:space="0" w:color="auto"/>
        <w:right w:val="none" w:sz="0" w:space="0" w:color="auto"/>
      </w:divBdr>
    </w:div>
    <w:div w:id="1166827268">
      <w:bodyDiv w:val="1"/>
      <w:marLeft w:val="0"/>
      <w:marRight w:val="0"/>
      <w:marTop w:val="0"/>
      <w:marBottom w:val="0"/>
      <w:divBdr>
        <w:top w:val="none" w:sz="0" w:space="0" w:color="auto"/>
        <w:left w:val="none" w:sz="0" w:space="0" w:color="auto"/>
        <w:bottom w:val="none" w:sz="0" w:space="0" w:color="auto"/>
        <w:right w:val="none" w:sz="0" w:space="0" w:color="auto"/>
      </w:divBdr>
    </w:div>
    <w:div w:id="1167675916">
      <w:bodyDiv w:val="1"/>
      <w:marLeft w:val="0"/>
      <w:marRight w:val="0"/>
      <w:marTop w:val="0"/>
      <w:marBottom w:val="0"/>
      <w:divBdr>
        <w:top w:val="none" w:sz="0" w:space="0" w:color="auto"/>
        <w:left w:val="none" w:sz="0" w:space="0" w:color="auto"/>
        <w:bottom w:val="none" w:sz="0" w:space="0" w:color="auto"/>
        <w:right w:val="none" w:sz="0" w:space="0" w:color="auto"/>
      </w:divBdr>
    </w:div>
    <w:div w:id="1192915653">
      <w:bodyDiv w:val="1"/>
      <w:marLeft w:val="0"/>
      <w:marRight w:val="0"/>
      <w:marTop w:val="0"/>
      <w:marBottom w:val="0"/>
      <w:divBdr>
        <w:top w:val="none" w:sz="0" w:space="0" w:color="auto"/>
        <w:left w:val="none" w:sz="0" w:space="0" w:color="auto"/>
        <w:bottom w:val="none" w:sz="0" w:space="0" w:color="auto"/>
        <w:right w:val="none" w:sz="0" w:space="0" w:color="auto"/>
      </w:divBdr>
    </w:div>
    <w:div w:id="1212494047">
      <w:bodyDiv w:val="1"/>
      <w:marLeft w:val="0"/>
      <w:marRight w:val="0"/>
      <w:marTop w:val="0"/>
      <w:marBottom w:val="0"/>
      <w:divBdr>
        <w:top w:val="none" w:sz="0" w:space="0" w:color="auto"/>
        <w:left w:val="none" w:sz="0" w:space="0" w:color="auto"/>
        <w:bottom w:val="none" w:sz="0" w:space="0" w:color="auto"/>
        <w:right w:val="none" w:sz="0" w:space="0" w:color="auto"/>
      </w:divBdr>
    </w:div>
    <w:div w:id="1261793886">
      <w:bodyDiv w:val="1"/>
      <w:marLeft w:val="0"/>
      <w:marRight w:val="0"/>
      <w:marTop w:val="0"/>
      <w:marBottom w:val="0"/>
      <w:divBdr>
        <w:top w:val="none" w:sz="0" w:space="0" w:color="auto"/>
        <w:left w:val="none" w:sz="0" w:space="0" w:color="auto"/>
        <w:bottom w:val="none" w:sz="0" w:space="0" w:color="auto"/>
        <w:right w:val="none" w:sz="0" w:space="0" w:color="auto"/>
      </w:divBdr>
    </w:div>
    <w:div w:id="1312096769">
      <w:bodyDiv w:val="1"/>
      <w:marLeft w:val="0"/>
      <w:marRight w:val="0"/>
      <w:marTop w:val="0"/>
      <w:marBottom w:val="0"/>
      <w:divBdr>
        <w:top w:val="none" w:sz="0" w:space="0" w:color="auto"/>
        <w:left w:val="none" w:sz="0" w:space="0" w:color="auto"/>
        <w:bottom w:val="none" w:sz="0" w:space="0" w:color="auto"/>
        <w:right w:val="none" w:sz="0" w:space="0" w:color="auto"/>
      </w:divBdr>
    </w:div>
    <w:div w:id="1336495874">
      <w:bodyDiv w:val="1"/>
      <w:marLeft w:val="0"/>
      <w:marRight w:val="0"/>
      <w:marTop w:val="0"/>
      <w:marBottom w:val="0"/>
      <w:divBdr>
        <w:top w:val="none" w:sz="0" w:space="0" w:color="auto"/>
        <w:left w:val="none" w:sz="0" w:space="0" w:color="auto"/>
        <w:bottom w:val="none" w:sz="0" w:space="0" w:color="auto"/>
        <w:right w:val="none" w:sz="0" w:space="0" w:color="auto"/>
      </w:divBdr>
    </w:div>
    <w:div w:id="1355112774">
      <w:bodyDiv w:val="1"/>
      <w:marLeft w:val="0"/>
      <w:marRight w:val="0"/>
      <w:marTop w:val="0"/>
      <w:marBottom w:val="0"/>
      <w:divBdr>
        <w:top w:val="none" w:sz="0" w:space="0" w:color="auto"/>
        <w:left w:val="none" w:sz="0" w:space="0" w:color="auto"/>
        <w:bottom w:val="none" w:sz="0" w:space="0" w:color="auto"/>
        <w:right w:val="none" w:sz="0" w:space="0" w:color="auto"/>
      </w:divBdr>
    </w:div>
    <w:div w:id="1367490000">
      <w:bodyDiv w:val="1"/>
      <w:marLeft w:val="0"/>
      <w:marRight w:val="0"/>
      <w:marTop w:val="0"/>
      <w:marBottom w:val="0"/>
      <w:divBdr>
        <w:top w:val="none" w:sz="0" w:space="0" w:color="auto"/>
        <w:left w:val="none" w:sz="0" w:space="0" w:color="auto"/>
        <w:bottom w:val="none" w:sz="0" w:space="0" w:color="auto"/>
        <w:right w:val="none" w:sz="0" w:space="0" w:color="auto"/>
      </w:divBdr>
    </w:div>
    <w:div w:id="1385251935">
      <w:bodyDiv w:val="1"/>
      <w:marLeft w:val="0"/>
      <w:marRight w:val="0"/>
      <w:marTop w:val="0"/>
      <w:marBottom w:val="0"/>
      <w:divBdr>
        <w:top w:val="none" w:sz="0" w:space="0" w:color="auto"/>
        <w:left w:val="none" w:sz="0" w:space="0" w:color="auto"/>
        <w:bottom w:val="none" w:sz="0" w:space="0" w:color="auto"/>
        <w:right w:val="none" w:sz="0" w:space="0" w:color="auto"/>
      </w:divBdr>
      <w:divsChild>
        <w:div w:id="1643847361">
          <w:marLeft w:val="0"/>
          <w:marRight w:val="0"/>
          <w:marTop w:val="0"/>
          <w:marBottom w:val="0"/>
          <w:divBdr>
            <w:top w:val="none" w:sz="0" w:space="0" w:color="auto"/>
            <w:left w:val="none" w:sz="0" w:space="0" w:color="auto"/>
            <w:bottom w:val="none" w:sz="0" w:space="0" w:color="auto"/>
            <w:right w:val="none" w:sz="0" w:space="0" w:color="auto"/>
          </w:divBdr>
        </w:div>
      </w:divsChild>
    </w:div>
    <w:div w:id="1401489615">
      <w:bodyDiv w:val="1"/>
      <w:marLeft w:val="0"/>
      <w:marRight w:val="0"/>
      <w:marTop w:val="0"/>
      <w:marBottom w:val="0"/>
      <w:divBdr>
        <w:top w:val="none" w:sz="0" w:space="0" w:color="auto"/>
        <w:left w:val="none" w:sz="0" w:space="0" w:color="auto"/>
        <w:bottom w:val="none" w:sz="0" w:space="0" w:color="auto"/>
        <w:right w:val="none" w:sz="0" w:space="0" w:color="auto"/>
      </w:divBdr>
    </w:div>
    <w:div w:id="1420836530">
      <w:bodyDiv w:val="1"/>
      <w:marLeft w:val="0"/>
      <w:marRight w:val="0"/>
      <w:marTop w:val="0"/>
      <w:marBottom w:val="0"/>
      <w:divBdr>
        <w:top w:val="none" w:sz="0" w:space="0" w:color="auto"/>
        <w:left w:val="none" w:sz="0" w:space="0" w:color="auto"/>
        <w:bottom w:val="none" w:sz="0" w:space="0" w:color="auto"/>
        <w:right w:val="none" w:sz="0" w:space="0" w:color="auto"/>
      </w:divBdr>
      <w:divsChild>
        <w:div w:id="1137255836">
          <w:marLeft w:val="0"/>
          <w:marRight w:val="0"/>
          <w:marTop w:val="0"/>
          <w:marBottom w:val="0"/>
          <w:divBdr>
            <w:top w:val="none" w:sz="0" w:space="0" w:color="auto"/>
            <w:left w:val="none" w:sz="0" w:space="0" w:color="auto"/>
            <w:bottom w:val="none" w:sz="0" w:space="0" w:color="auto"/>
            <w:right w:val="none" w:sz="0" w:space="0" w:color="auto"/>
          </w:divBdr>
        </w:div>
      </w:divsChild>
    </w:div>
    <w:div w:id="1443845337">
      <w:bodyDiv w:val="1"/>
      <w:marLeft w:val="0"/>
      <w:marRight w:val="0"/>
      <w:marTop w:val="0"/>
      <w:marBottom w:val="0"/>
      <w:divBdr>
        <w:top w:val="none" w:sz="0" w:space="0" w:color="auto"/>
        <w:left w:val="none" w:sz="0" w:space="0" w:color="auto"/>
        <w:bottom w:val="none" w:sz="0" w:space="0" w:color="auto"/>
        <w:right w:val="none" w:sz="0" w:space="0" w:color="auto"/>
      </w:divBdr>
      <w:divsChild>
        <w:div w:id="583297484">
          <w:marLeft w:val="0"/>
          <w:marRight w:val="0"/>
          <w:marTop w:val="0"/>
          <w:marBottom w:val="0"/>
          <w:divBdr>
            <w:top w:val="none" w:sz="0" w:space="0" w:color="auto"/>
            <w:left w:val="none" w:sz="0" w:space="0" w:color="auto"/>
            <w:bottom w:val="none" w:sz="0" w:space="0" w:color="auto"/>
            <w:right w:val="none" w:sz="0" w:space="0" w:color="auto"/>
          </w:divBdr>
        </w:div>
      </w:divsChild>
    </w:div>
    <w:div w:id="1480149787">
      <w:bodyDiv w:val="1"/>
      <w:marLeft w:val="0"/>
      <w:marRight w:val="0"/>
      <w:marTop w:val="0"/>
      <w:marBottom w:val="0"/>
      <w:divBdr>
        <w:top w:val="none" w:sz="0" w:space="0" w:color="auto"/>
        <w:left w:val="none" w:sz="0" w:space="0" w:color="auto"/>
        <w:bottom w:val="none" w:sz="0" w:space="0" w:color="auto"/>
        <w:right w:val="none" w:sz="0" w:space="0" w:color="auto"/>
      </w:divBdr>
    </w:div>
    <w:div w:id="1486045680">
      <w:bodyDiv w:val="1"/>
      <w:marLeft w:val="0"/>
      <w:marRight w:val="0"/>
      <w:marTop w:val="0"/>
      <w:marBottom w:val="0"/>
      <w:divBdr>
        <w:top w:val="none" w:sz="0" w:space="0" w:color="auto"/>
        <w:left w:val="none" w:sz="0" w:space="0" w:color="auto"/>
        <w:bottom w:val="none" w:sz="0" w:space="0" w:color="auto"/>
        <w:right w:val="none" w:sz="0" w:space="0" w:color="auto"/>
      </w:divBdr>
    </w:div>
    <w:div w:id="1494488120">
      <w:bodyDiv w:val="1"/>
      <w:marLeft w:val="0"/>
      <w:marRight w:val="0"/>
      <w:marTop w:val="0"/>
      <w:marBottom w:val="0"/>
      <w:divBdr>
        <w:top w:val="none" w:sz="0" w:space="0" w:color="auto"/>
        <w:left w:val="none" w:sz="0" w:space="0" w:color="auto"/>
        <w:bottom w:val="none" w:sz="0" w:space="0" w:color="auto"/>
        <w:right w:val="none" w:sz="0" w:space="0" w:color="auto"/>
      </w:divBdr>
    </w:div>
    <w:div w:id="1505318389">
      <w:bodyDiv w:val="1"/>
      <w:marLeft w:val="0"/>
      <w:marRight w:val="0"/>
      <w:marTop w:val="0"/>
      <w:marBottom w:val="0"/>
      <w:divBdr>
        <w:top w:val="none" w:sz="0" w:space="0" w:color="auto"/>
        <w:left w:val="none" w:sz="0" w:space="0" w:color="auto"/>
        <w:bottom w:val="none" w:sz="0" w:space="0" w:color="auto"/>
        <w:right w:val="none" w:sz="0" w:space="0" w:color="auto"/>
      </w:divBdr>
    </w:div>
    <w:div w:id="1529947426">
      <w:bodyDiv w:val="1"/>
      <w:marLeft w:val="0"/>
      <w:marRight w:val="0"/>
      <w:marTop w:val="0"/>
      <w:marBottom w:val="0"/>
      <w:divBdr>
        <w:top w:val="none" w:sz="0" w:space="0" w:color="auto"/>
        <w:left w:val="none" w:sz="0" w:space="0" w:color="auto"/>
        <w:bottom w:val="none" w:sz="0" w:space="0" w:color="auto"/>
        <w:right w:val="none" w:sz="0" w:space="0" w:color="auto"/>
      </w:divBdr>
    </w:div>
    <w:div w:id="1530803421">
      <w:bodyDiv w:val="1"/>
      <w:marLeft w:val="0"/>
      <w:marRight w:val="0"/>
      <w:marTop w:val="0"/>
      <w:marBottom w:val="0"/>
      <w:divBdr>
        <w:top w:val="none" w:sz="0" w:space="0" w:color="auto"/>
        <w:left w:val="none" w:sz="0" w:space="0" w:color="auto"/>
        <w:bottom w:val="none" w:sz="0" w:space="0" w:color="auto"/>
        <w:right w:val="none" w:sz="0" w:space="0" w:color="auto"/>
      </w:divBdr>
    </w:div>
    <w:div w:id="1571497265">
      <w:bodyDiv w:val="1"/>
      <w:marLeft w:val="0"/>
      <w:marRight w:val="0"/>
      <w:marTop w:val="0"/>
      <w:marBottom w:val="0"/>
      <w:divBdr>
        <w:top w:val="none" w:sz="0" w:space="0" w:color="auto"/>
        <w:left w:val="none" w:sz="0" w:space="0" w:color="auto"/>
        <w:bottom w:val="none" w:sz="0" w:space="0" w:color="auto"/>
        <w:right w:val="none" w:sz="0" w:space="0" w:color="auto"/>
      </w:divBdr>
      <w:divsChild>
        <w:div w:id="361782029">
          <w:marLeft w:val="0"/>
          <w:marRight w:val="0"/>
          <w:marTop w:val="0"/>
          <w:marBottom w:val="0"/>
          <w:divBdr>
            <w:top w:val="none" w:sz="0" w:space="0" w:color="auto"/>
            <w:left w:val="none" w:sz="0" w:space="0" w:color="auto"/>
            <w:bottom w:val="none" w:sz="0" w:space="0" w:color="auto"/>
            <w:right w:val="none" w:sz="0" w:space="0" w:color="auto"/>
          </w:divBdr>
          <w:divsChild>
            <w:div w:id="916094932">
              <w:marLeft w:val="0"/>
              <w:marRight w:val="0"/>
              <w:marTop w:val="0"/>
              <w:marBottom w:val="0"/>
              <w:divBdr>
                <w:top w:val="none" w:sz="0" w:space="0" w:color="auto"/>
                <w:left w:val="none" w:sz="0" w:space="0" w:color="auto"/>
                <w:bottom w:val="none" w:sz="0" w:space="0" w:color="auto"/>
                <w:right w:val="none" w:sz="0" w:space="0" w:color="auto"/>
              </w:divBdr>
            </w:div>
          </w:divsChild>
        </w:div>
        <w:div w:id="833107377">
          <w:marLeft w:val="0"/>
          <w:marRight w:val="0"/>
          <w:marTop w:val="0"/>
          <w:marBottom w:val="0"/>
          <w:divBdr>
            <w:top w:val="none" w:sz="0" w:space="0" w:color="auto"/>
            <w:left w:val="none" w:sz="0" w:space="0" w:color="auto"/>
            <w:bottom w:val="none" w:sz="0" w:space="0" w:color="auto"/>
            <w:right w:val="none" w:sz="0" w:space="0" w:color="auto"/>
          </w:divBdr>
        </w:div>
        <w:div w:id="1714229478">
          <w:marLeft w:val="0"/>
          <w:marRight w:val="0"/>
          <w:marTop w:val="0"/>
          <w:marBottom w:val="0"/>
          <w:divBdr>
            <w:top w:val="none" w:sz="0" w:space="0" w:color="auto"/>
            <w:left w:val="none" w:sz="0" w:space="0" w:color="auto"/>
            <w:bottom w:val="none" w:sz="0" w:space="0" w:color="auto"/>
            <w:right w:val="none" w:sz="0" w:space="0" w:color="auto"/>
          </w:divBdr>
        </w:div>
      </w:divsChild>
    </w:div>
    <w:div w:id="1576672006">
      <w:bodyDiv w:val="1"/>
      <w:marLeft w:val="0"/>
      <w:marRight w:val="0"/>
      <w:marTop w:val="0"/>
      <w:marBottom w:val="0"/>
      <w:divBdr>
        <w:top w:val="none" w:sz="0" w:space="0" w:color="auto"/>
        <w:left w:val="none" w:sz="0" w:space="0" w:color="auto"/>
        <w:bottom w:val="none" w:sz="0" w:space="0" w:color="auto"/>
        <w:right w:val="none" w:sz="0" w:space="0" w:color="auto"/>
      </w:divBdr>
    </w:div>
    <w:div w:id="1608735679">
      <w:bodyDiv w:val="1"/>
      <w:marLeft w:val="0"/>
      <w:marRight w:val="0"/>
      <w:marTop w:val="0"/>
      <w:marBottom w:val="0"/>
      <w:divBdr>
        <w:top w:val="none" w:sz="0" w:space="0" w:color="auto"/>
        <w:left w:val="none" w:sz="0" w:space="0" w:color="auto"/>
        <w:bottom w:val="none" w:sz="0" w:space="0" w:color="auto"/>
        <w:right w:val="none" w:sz="0" w:space="0" w:color="auto"/>
      </w:divBdr>
    </w:div>
    <w:div w:id="1614046629">
      <w:bodyDiv w:val="1"/>
      <w:marLeft w:val="0"/>
      <w:marRight w:val="0"/>
      <w:marTop w:val="0"/>
      <w:marBottom w:val="0"/>
      <w:divBdr>
        <w:top w:val="none" w:sz="0" w:space="0" w:color="auto"/>
        <w:left w:val="none" w:sz="0" w:space="0" w:color="auto"/>
        <w:bottom w:val="none" w:sz="0" w:space="0" w:color="auto"/>
        <w:right w:val="none" w:sz="0" w:space="0" w:color="auto"/>
      </w:divBdr>
    </w:div>
    <w:div w:id="1684238145">
      <w:bodyDiv w:val="1"/>
      <w:marLeft w:val="0"/>
      <w:marRight w:val="0"/>
      <w:marTop w:val="0"/>
      <w:marBottom w:val="0"/>
      <w:divBdr>
        <w:top w:val="none" w:sz="0" w:space="0" w:color="auto"/>
        <w:left w:val="none" w:sz="0" w:space="0" w:color="auto"/>
        <w:bottom w:val="none" w:sz="0" w:space="0" w:color="auto"/>
        <w:right w:val="none" w:sz="0" w:space="0" w:color="auto"/>
      </w:divBdr>
    </w:div>
    <w:div w:id="1715349302">
      <w:bodyDiv w:val="1"/>
      <w:marLeft w:val="0"/>
      <w:marRight w:val="0"/>
      <w:marTop w:val="0"/>
      <w:marBottom w:val="0"/>
      <w:divBdr>
        <w:top w:val="none" w:sz="0" w:space="0" w:color="auto"/>
        <w:left w:val="none" w:sz="0" w:space="0" w:color="auto"/>
        <w:bottom w:val="none" w:sz="0" w:space="0" w:color="auto"/>
        <w:right w:val="none" w:sz="0" w:space="0" w:color="auto"/>
      </w:divBdr>
      <w:divsChild>
        <w:div w:id="1169442270">
          <w:marLeft w:val="0"/>
          <w:marRight w:val="0"/>
          <w:marTop w:val="0"/>
          <w:marBottom w:val="0"/>
          <w:divBdr>
            <w:top w:val="none" w:sz="0" w:space="0" w:color="auto"/>
            <w:left w:val="none" w:sz="0" w:space="0" w:color="auto"/>
            <w:bottom w:val="none" w:sz="0" w:space="0" w:color="auto"/>
            <w:right w:val="none" w:sz="0" w:space="0" w:color="auto"/>
          </w:divBdr>
          <w:divsChild>
            <w:div w:id="581574119">
              <w:marLeft w:val="0"/>
              <w:marRight w:val="0"/>
              <w:marTop w:val="0"/>
              <w:marBottom w:val="0"/>
              <w:divBdr>
                <w:top w:val="none" w:sz="0" w:space="0" w:color="auto"/>
                <w:left w:val="none" w:sz="0" w:space="0" w:color="auto"/>
                <w:bottom w:val="none" w:sz="0" w:space="0" w:color="auto"/>
                <w:right w:val="none" w:sz="0" w:space="0" w:color="auto"/>
              </w:divBdr>
              <w:divsChild>
                <w:div w:id="112535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532919">
      <w:bodyDiv w:val="1"/>
      <w:marLeft w:val="0"/>
      <w:marRight w:val="0"/>
      <w:marTop w:val="0"/>
      <w:marBottom w:val="0"/>
      <w:divBdr>
        <w:top w:val="none" w:sz="0" w:space="0" w:color="auto"/>
        <w:left w:val="none" w:sz="0" w:space="0" w:color="auto"/>
        <w:bottom w:val="none" w:sz="0" w:space="0" w:color="auto"/>
        <w:right w:val="none" w:sz="0" w:space="0" w:color="auto"/>
      </w:divBdr>
    </w:div>
    <w:div w:id="1759251499">
      <w:bodyDiv w:val="1"/>
      <w:marLeft w:val="0"/>
      <w:marRight w:val="0"/>
      <w:marTop w:val="0"/>
      <w:marBottom w:val="0"/>
      <w:divBdr>
        <w:top w:val="none" w:sz="0" w:space="0" w:color="auto"/>
        <w:left w:val="none" w:sz="0" w:space="0" w:color="auto"/>
        <w:bottom w:val="none" w:sz="0" w:space="0" w:color="auto"/>
        <w:right w:val="none" w:sz="0" w:space="0" w:color="auto"/>
      </w:divBdr>
    </w:div>
    <w:div w:id="1774594595">
      <w:bodyDiv w:val="1"/>
      <w:marLeft w:val="0"/>
      <w:marRight w:val="0"/>
      <w:marTop w:val="0"/>
      <w:marBottom w:val="0"/>
      <w:divBdr>
        <w:top w:val="none" w:sz="0" w:space="0" w:color="auto"/>
        <w:left w:val="none" w:sz="0" w:space="0" w:color="auto"/>
        <w:bottom w:val="none" w:sz="0" w:space="0" w:color="auto"/>
        <w:right w:val="none" w:sz="0" w:space="0" w:color="auto"/>
      </w:divBdr>
    </w:div>
    <w:div w:id="1806585966">
      <w:bodyDiv w:val="1"/>
      <w:marLeft w:val="0"/>
      <w:marRight w:val="0"/>
      <w:marTop w:val="0"/>
      <w:marBottom w:val="0"/>
      <w:divBdr>
        <w:top w:val="none" w:sz="0" w:space="0" w:color="auto"/>
        <w:left w:val="none" w:sz="0" w:space="0" w:color="auto"/>
        <w:bottom w:val="none" w:sz="0" w:space="0" w:color="auto"/>
        <w:right w:val="none" w:sz="0" w:space="0" w:color="auto"/>
      </w:divBdr>
      <w:divsChild>
        <w:div w:id="564684583">
          <w:marLeft w:val="0"/>
          <w:marRight w:val="0"/>
          <w:marTop w:val="0"/>
          <w:marBottom w:val="0"/>
          <w:divBdr>
            <w:top w:val="none" w:sz="0" w:space="0" w:color="auto"/>
            <w:left w:val="none" w:sz="0" w:space="0" w:color="auto"/>
            <w:bottom w:val="none" w:sz="0" w:space="0" w:color="auto"/>
            <w:right w:val="none" w:sz="0" w:space="0" w:color="auto"/>
          </w:divBdr>
        </w:div>
        <w:div w:id="708840531">
          <w:marLeft w:val="0"/>
          <w:marRight w:val="0"/>
          <w:marTop w:val="0"/>
          <w:marBottom w:val="0"/>
          <w:divBdr>
            <w:top w:val="none" w:sz="0" w:space="0" w:color="auto"/>
            <w:left w:val="none" w:sz="0" w:space="0" w:color="auto"/>
            <w:bottom w:val="none" w:sz="0" w:space="0" w:color="auto"/>
            <w:right w:val="none" w:sz="0" w:space="0" w:color="auto"/>
          </w:divBdr>
          <w:divsChild>
            <w:div w:id="584071300">
              <w:marLeft w:val="0"/>
              <w:marRight w:val="0"/>
              <w:marTop w:val="0"/>
              <w:marBottom w:val="0"/>
              <w:divBdr>
                <w:top w:val="none" w:sz="0" w:space="0" w:color="auto"/>
                <w:left w:val="none" w:sz="0" w:space="0" w:color="auto"/>
                <w:bottom w:val="none" w:sz="0" w:space="0" w:color="auto"/>
                <w:right w:val="none" w:sz="0" w:space="0" w:color="auto"/>
              </w:divBdr>
            </w:div>
          </w:divsChild>
        </w:div>
        <w:div w:id="1780292454">
          <w:marLeft w:val="0"/>
          <w:marRight w:val="0"/>
          <w:marTop w:val="0"/>
          <w:marBottom w:val="0"/>
          <w:divBdr>
            <w:top w:val="none" w:sz="0" w:space="0" w:color="auto"/>
            <w:left w:val="none" w:sz="0" w:space="0" w:color="auto"/>
            <w:bottom w:val="none" w:sz="0" w:space="0" w:color="auto"/>
            <w:right w:val="none" w:sz="0" w:space="0" w:color="auto"/>
          </w:divBdr>
        </w:div>
      </w:divsChild>
    </w:div>
    <w:div w:id="1851724411">
      <w:bodyDiv w:val="1"/>
      <w:marLeft w:val="0"/>
      <w:marRight w:val="0"/>
      <w:marTop w:val="0"/>
      <w:marBottom w:val="0"/>
      <w:divBdr>
        <w:top w:val="none" w:sz="0" w:space="0" w:color="auto"/>
        <w:left w:val="none" w:sz="0" w:space="0" w:color="auto"/>
        <w:bottom w:val="none" w:sz="0" w:space="0" w:color="auto"/>
        <w:right w:val="none" w:sz="0" w:space="0" w:color="auto"/>
      </w:divBdr>
      <w:divsChild>
        <w:div w:id="199898542">
          <w:marLeft w:val="0"/>
          <w:marRight w:val="0"/>
          <w:marTop w:val="166"/>
          <w:marBottom w:val="166"/>
          <w:divBdr>
            <w:top w:val="none" w:sz="0" w:space="0" w:color="auto"/>
            <w:left w:val="none" w:sz="0" w:space="0" w:color="auto"/>
            <w:bottom w:val="none" w:sz="0" w:space="0" w:color="auto"/>
            <w:right w:val="none" w:sz="0" w:space="0" w:color="auto"/>
          </w:divBdr>
          <w:divsChild>
            <w:div w:id="314257595">
              <w:marLeft w:val="0"/>
              <w:marRight w:val="0"/>
              <w:marTop w:val="0"/>
              <w:marBottom w:val="0"/>
              <w:divBdr>
                <w:top w:val="none" w:sz="0" w:space="0" w:color="auto"/>
                <w:left w:val="none" w:sz="0" w:space="0" w:color="auto"/>
                <w:bottom w:val="none" w:sz="0" w:space="0" w:color="auto"/>
                <w:right w:val="none" w:sz="0" w:space="0" w:color="auto"/>
              </w:divBdr>
            </w:div>
          </w:divsChild>
        </w:div>
        <w:div w:id="831094660">
          <w:marLeft w:val="240"/>
          <w:marRight w:val="0"/>
          <w:marTop w:val="0"/>
          <w:marBottom w:val="0"/>
          <w:divBdr>
            <w:top w:val="none" w:sz="0" w:space="0" w:color="auto"/>
            <w:left w:val="none" w:sz="0" w:space="0" w:color="auto"/>
            <w:bottom w:val="none" w:sz="0" w:space="0" w:color="auto"/>
            <w:right w:val="none" w:sz="0" w:space="0" w:color="auto"/>
          </w:divBdr>
          <w:divsChild>
            <w:div w:id="528491801">
              <w:marLeft w:val="0"/>
              <w:marRight w:val="0"/>
              <w:marTop w:val="0"/>
              <w:marBottom w:val="0"/>
              <w:divBdr>
                <w:top w:val="none" w:sz="0" w:space="0" w:color="auto"/>
                <w:left w:val="none" w:sz="0" w:space="0" w:color="auto"/>
                <w:bottom w:val="none" w:sz="0" w:space="0" w:color="auto"/>
                <w:right w:val="none" w:sz="0" w:space="0" w:color="auto"/>
              </w:divBdr>
            </w:div>
            <w:div w:id="1285187692">
              <w:marLeft w:val="0"/>
              <w:marRight w:val="0"/>
              <w:marTop w:val="0"/>
              <w:marBottom w:val="0"/>
              <w:divBdr>
                <w:top w:val="none" w:sz="0" w:space="0" w:color="auto"/>
                <w:left w:val="none" w:sz="0" w:space="0" w:color="auto"/>
                <w:bottom w:val="none" w:sz="0" w:space="0" w:color="auto"/>
                <w:right w:val="none" w:sz="0" w:space="0" w:color="auto"/>
              </w:divBdr>
            </w:div>
          </w:divsChild>
        </w:div>
        <w:div w:id="1369716811">
          <w:marLeft w:val="0"/>
          <w:marRight w:val="0"/>
          <w:marTop w:val="0"/>
          <w:marBottom w:val="0"/>
          <w:divBdr>
            <w:top w:val="none" w:sz="0" w:space="0" w:color="auto"/>
            <w:left w:val="none" w:sz="0" w:space="0" w:color="auto"/>
            <w:bottom w:val="none" w:sz="0" w:space="0" w:color="auto"/>
            <w:right w:val="none" w:sz="0" w:space="0" w:color="auto"/>
          </w:divBdr>
          <w:divsChild>
            <w:div w:id="1288200521">
              <w:marLeft w:val="0"/>
              <w:marRight w:val="0"/>
              <w:marTop w:val="0"/>
              <w:marBottom w:val="0"/>
              <w:divBdr>
                <w:top w:val="none" w:sz="0" w:space="0" w:color="auto"/>
                <w:left w:val="none" w:sz="0" w:space="0" w:color="auto"/>
                <w:bottom w:val="none" w:sz="0" w:space="0" w:color="auto"/>
                <w:right w:val="none" w:sz="0" w:space="0" w:color="auto"/>
              </w:divBdr>
              <w:divsChild>
                <w:div w:id="970942042">
                  <w:marLeft w:val="0"/>
                  <w:marRight w:val="0"/>
                  <w:marTop w:val="0"/>
                  <w:marBottom w:val="0"/>
                  <w:divBdr>
                    <w:top w:val="none" w:sz="0" w:space="0" w:color="auto"/>
                    <w:left w:val="none" w:sz="0" w:space="0" w:color="auto"/>
                    <w:bottom w:val="none" w:sz="0" w:space="0" w:color="auto"/>
                    <w:right w:val="none" w:sz="0" w:space="0" w:color="auto"/>
                  </w:divBdr>
                </w:div>
                <w:div w:id="97282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488388">
          <w:marLeft w:val="0"/>
          <w:marRight w:val="0"/>
          <w:marTop w:val="166"/>
          <w:marBottom w:val="166"/>
          <w:divBdr>
            <w:top w:val="none" w:sz="0" w:space="0" w:color="auto"/>
            <w:left w:val="none" w:sz="0" w:space="0" w:color="auto"/>
            <w:bottom w:val="none" w:sz="0" w:space="0" w:color="auto"/>
            <w:right w:val="none" w:sz="0" w:space="0" w:color="auto"/>
          </w:divBdr>
          <w:divsChild>
            <w:div w:id="22565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06046">
      <w:bodyDiv w:val="1"/>
      <w:marLeft w:val="0"/>
      <w:marRight w:val="0"/>
      <w:marTop w:val="0"/>
      <w:marBottom w:val="0"/>
      <w:divBdr>
        <w:top w:val="none" w:sz="0" w:space="0" w:color="auto"/>
        <w:left w:val="none" w:sz="0" w:space="0" w:color="auto"/>
        <w:bottom w:val="none" w:sz="0" w:space="0" w:color="auto"/>
        <w:right w:val="none" w:sz="0" w:space="0" w:color="auto"/>
      </w:divBdr>
    </w:div>
    <w:div w:id="1915552932">
      <w:bodyDiv w:val="1"/>
      <w:marLeft w:val="0"/>
      <w:marRight w:val="0"/>
      <w:marTop w:val="0"/>
      <w:marBottom w:val="0"/>
      <w:divBdr>
        <w:top w:val="none" w:sz="0" w:space="0" w:color="auto"/>
        <w:left w:val="none" w:sz="0" w:space="0" w:color="auto"/>
        <w:bottom w:val="none" w:sz="0" w:space="0" w:color="auto"/>
        <w:right w:val="none" w:sz="0" w:space="0" w:color="auto"/>
      </w:divBdr>
    </w:div>
    <w:div w:id="1929537931">
      <w:bodyDiv w:val="1"/>
      <w:marLeft w:val="0"/>
      <w:marRight w:val="0"/>
      <w:marTop w:val="0"/>
      <w:marBottom w:val="0"/>
      <w:divBdr>
        <w:top w:val="none" w:sz="0" w:space="0" w:color="auto"/>
        <w:left w:val="none" w:sz="0" w:space="0" w:color="auto"/>
        <w:bottom w:val="none" w:sz="0" w:space="0" w:color="auto"/>
        <w:right w:val="none" w:sz="0" w:space="0" w:color="auto"/>
      </w:divBdr>
      <w:divsChild>
        <w:div w:id="124737361">
          <w:marLeft w:val="0"/>
          <w:marRight w:val="0"/>
          <w:marTop w:val="0"/>
          <w:marBottom w:val="120"/>
          <w:divBdr>
            <w:top w:val="none" w:sz="0" w:space="0" w:color="auto"/>
            <w:left w:val="none" w:sz="0" w:space="0" w:color="auto"/>
            <w:bottom w:val="none" w:sz="0" w:space="0" w:color="auto"/>
            <w:right w:val="none" w:sz="0" w:space="0" w:color="auto"/>
          </w:divBdr>
          <w:divsChild>
            <w:div w:id="495849627">
              <w:marLeft w:val="0"/>
              <w:marRight w:val="0"/>
              <w:marTop w:val="0"/>
              <w:marBottom w:val="0"/>
              <w:divBdr>
                <w:top w:val="none" w:sz="0" w:space="0" w:color="auto"/>
                <w:left w:val="none" w:sz="0" w:space="0" w:color="auto"/>
                <w:bottom w:val="none" w:sz="0" w:space="0" w:color="auto"/>
                <w:right w:val="none" w:sz="0" w:space="0" w:color="auto"/>
              </w:divBdr>
              <w:divsChild>
                <w:div w:id="18900279">
                  <w:marLeft w:val="0"/>
                  <w:marRight w:val="0"/>
                  <w:marTop w:val="0"/>
                  <w:marBottom w:val="0"/>
                  <w:divBdr>
                    <w:top w:val="none" w:sz="0" w:space="0" w:color="auto"/>
                    <w:left w:val="none" w:sz="0" w:space="0" w:color="auto"/>
                    <w:bottom w:val="none" w:sz="0" w:space="0" w:color="auto"/>
                    <w:right w:val="none" w:sz="0" w:space="0" w:color="auto"/>
                  </w:divBdr>
                  <w:divsChild>
                    <w:div w:id="190791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905202">
      <w:bodyDiv w:val="1"/>
      <w:marLeft w:val="0"/>
      <w:marRight w:val="0"/>
      <w:marTop w:val="0"/>
      <w:marBottom w:val="0"/>
      <w:divBdr>
        <w:top w:val="none" w:sz="0" w:space="0" w:color="auto"/>
        <w:left w:val="none" w:sz="0" w:space="0" w:color="auto"/>
        <w:bottom w:val="none" w:sz="0" w:space="0" w:color="auto"/>
        <w:right w:val="none" w:sz="0" w:space="0" w:color="auto"/>
      </w:divBdr>
    </w:div>
    <w:div w:id="1961956796">
      <w:bodyDiv w:val="1"/>
      <w:marLeft w:val="0"/>
      <w:marRight w:val="0"/>
      <w:marTop w:val="0"/>
      <w:marBottom w:val="0"/>
      <w:divBdr>
        <w:top w:val="none" w:sz="0" w:space="0" w:color="auto"/>
        <w:left w:val="none" w:sz="0" w:space="0" w:color="auto"/>
        <w:bottom w:val="none" w:sz="0" w:space="0" w:color="auto"/>
        <w:right w:val="none" w:sz="0" w:space="0" w:color="auto"/>
      </w:divBdr>
      <w:divsChild>
        <w:div w:id="177895792">
          <w:marLeft w:val="0"/>
          <w:marRight w:val="0"/>
          <w:marTop w:val="0"/>
          <w:marBottom w:val="0"/>
          <w:divBdr>
            <w:top w:val="none" w:sz="0" w:space="0" w:color="auto"/>
            <w:left w:val="none" w:sz="0" w:space="0" w:color="auto"/>
            <w:bottom w:val="none" w:sz="0" w:space="0" w:color="auto"/>
            <w:right w:val="none" w:sz="0" w:space="0" w:color="auto"/>
          </w:divBdr>
        </w:div>
        <w:div w:id="2028099891">
          <w:marLeft w:val="0"/>
          <w:marRight w:val="0"/>
          <w:marTop w:val="0"/>
          <w:marBottom w:val="0"/>
          <w:divBdr>
            <w:top w:val="none" w:sz="0" w:space="0" w:color="auto"/>
            <w:left w:val="none" w:sz="0" w:space="0" w:color="auto"/>
            <w:bottom w:val="none" w:sz="0" w:space="0" w:color="auto"/>
            <w:right w:val="none" w:sz="0" w:space="0" w:color="auto"/>
          </w:divBdr>
          <w:divsChild>
            <w:div w:id="1007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5533">
      <w:bodyDiv w:val="1"/>
      <w:marLeft w:val="0"/>
      <w:marRight w:val="0"/>
      <w:marTop w:val="0"/>
      <w:marBottom w:val="0"/>
      <w:divBdr>
        <w:top w:val="none" w:sz="0" w:space="0" w:color="auto"/>
        <w:left w:val="none" w:sz="0" w:space="0" w:color="auto"/>
        <w:bottom w:val="none" w:sz="0" w:space="0" w:color="auto"/>
        <w:right w:val="none" w:sz="0" w:space="0" w:color="auto"/>
      </w:divBdr>
    </w:div>
    <w:div w:id="2046637563">
      <w:bodyDiv w:val="1"/>
      <w:marLeft w:val="0"/>
      <w:marRight w:val="0"/>
      <w:marTop w:val="0"/>
      <w:marBottom w:val="0"/>
      <w:divBdr>
        <w:top w:val="none" w:sz="0" w:space="0" w:color="auto"/>
        <w:left w:val="none" w:sz="0" w:space="0" w:color="auto"/>
        <w:bottom w:val="none" w:sz="0" w:space="0" w:color="auto"/>
        <w:right w:val="none" w:sz="0" w:space="0" w:color="auto"/>
      </w:divBdr>
    </w:div>
    <w:div w:id="2064670164">
      <w:bodyDiv w:val="1"/>
      <w:marLeft w:val="0"/>
      <w:marRight w:val="0"/>
      <w:marTop w:val="0"/>
      <w:marBottom w:val="0"/>
      <w:divBdr>
        <w:top w:val="none" w:sz="0" w:space="0" w:color="auto"/>
        <w:left w:val="none" w:sz="0" w:space="0" w:color="auto"/>
        <w:bottom w:val="none" w:sz="0" w:space="0" w:color="auto"/>
        <w:right w:val="none" w:sz="0" w:space="0" w:color="auto"/>
      </w:divBdr>
    </w:div>
    <w:div w:id="2066368971">
      <w:bodyDiv w:val="1"/>
      <w:marLeft w:val="0"/>
      <w:marRight w:val="0"/>
      <w:marTop w:val="0"/>
      <w:marBottom w:val="0"/>
      <w:divBdr>
        <w:top w:val="none" w:sz="0" w:space="0" w:color="auto"/>
        <w:left w:val="none" w:sz="0" w:space="0" w:color="auto"/>
        <w:bottom w:val="none" w:sz="0" w:space="0" w:color="auto"/>
        <w:right w:val="none" w:sz="0" w:space="0" w:color="auto"/>
      </w:divBdr>
      <w:divsChild>
        <w:div w:id="10230514">
          <w:marLeft w:val="0"/>
          <w:marRight w:val="0"/>
          <w:marTop w:val="0"/>
          <w:marBottom w:val="0"/>
          <w:divBdr>
            <w:top w:val="none" w:sz="0" w:space="0" w:color="auto"/>
            <w:left w:val="none" w:sz="0" w:space="0" w:color="auto"/>
            <w:bottom w:val="none" w:sz="0" w:space="0" w:color="auto"/>
            <w:right w:val="none" w:sz="0" w:space="0" w:color="auto"/>
          </w:divBdr>
          <w:divsChild>
            <w:div w:id="342635140">
              <w:marLeft w:val="0"/>
              <w:marRight w:val="0"/>
              <w:marTop w:val="0"/>
              <w:marBottom w:val="0"/>
              <w:divBdr>
                <w:top w:val="none" w:sz="0" w:space="0" w:color="auto"/>
                <w:left w:val="none" w:sz="0" w:space="0" w:color="auto"/>
                <w:bottom w:val="none" w:sz="0" w:space="0" w:color="auto"/>
                <w:right w:val="none" w:sz="0" w:space="0" w:color="auto"/>
              </w:divBdr>
            </w:div>
          </w:divsChild>
        </w:div>
        <w:div w:id="1143547426">
          <w:marLeft w:val="0"/>
          <w:marRight w:val="0"/>
          <w:marTop w:val="0"/>
          <w:marBottom w:val="0"/>
          <w:divBdr>
            <w:top w:val="none" w:sz="0" w:space="0" w:color="auto"/>
            <w:left w:val="none" w:sz="0" w:space="0" w:color="auto"/>
            <w:bottom w:val="none" w:sz="0" w:space="0" w:color="auto"/>
            <w:right w:val="none" w:sz="0" w:space="0" w:color="auto"/>
          </w:divBdr>
        </w:div>
      </w:divsChild>
    </w:div>
    <w:div w:id="2108381994">
      <w:bodyDiv w:val="1"/>
      <w:marLeft w:val="0"/>
      <w:marRight w:val="0"/>
      <w:marTop w:val="0"/>
      <w:marBottom w:val="0"/>
      <w:divBdr>
        <w:top w:val="none" w:sz="0" w:space="0" w:color="auto"/>
        <w:left w:val="none" w:sz="0" w:space="0" w:color="auto"/>
        <w:bottom w:val="none" w:sz="0" w:space="0" w:color="auto"/>
        <w:right w:val="none" w:sz="0" w:space="0" w:color="auto"/>
      </w:divBdr>
    </w:div>
    <w:div w:id="211978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peinado@cnio.es"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90ED8-2B51-4366-8E73-513D4BC71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27613</Words>
  <Characters>151877</Characters>
  <Application>Microsoft Office Word</Application>
  <DocSecurity>0</DocSecurity>
  <Lines>1265</Lines>
  <Paragraphs>3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Peinado</dc:creator>
  <cp:keywords/>
  <dc:description/>
  <cp:lastModifiedBy>Lopez.Victoria</cp:lastModifiedBy>
  <cp:revision>2</cp:revision>
  <dcterms:created xsi:type="dcterms:W3CDTF">2021-10-19T10:05:00Z</dcterms:created>
  <dcterms:modified xsi:type="dcterms:W3CDTF">2021-10-1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ies>
</file>